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C97C60" w14:textId="3ADAA267" w:rsidR="00CB0527" w:rsidRDefault="00CB0527" w:rsidP="00CB0527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137074010"/>
      <w:r w:rsidRPr="00176115">
        <w:rPr>
          <w:rFonts w:ascii="Times New Roman" w:hAnsi="Times New Roman" w:cs="Times New Roman"/>
          <w:b/>
          <w:bCs/>
          <w:sz w:val="24"/>
          <w:szCs w:val="24"/>
        </w:rPr>
        <w:t>DAFTAR PUSTA</w:t>
      </w:r>
      <w:r>
        <w:rPr>
          <w:rFonts w:ascii="Times New Roman" w:hAnsi="Times New Roman" w:cs="Times New Roman"/>
          <w:b/>
          <w:bCs/>
          <w:sz w:val="24"/>
          <w:szCs w:val="24"/>
        </w:rPr>
        <w:t>KA</w:t>
      </w:r>
      <w:bookmarkEnd w:id="0"/>
    </w:p>
    <w:p w14:paraId="4EB78A8F" w14:textId="2C8CB97E" w:rsidR="005C74A3" w:rsidRPr="005C74A3" w:rsidRDefault="00CB0527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C74A3" w:rsidRPr="005C74A3">
        <w:rPr>
          <w:rFonts w:ascii="Times New Roman" w:hAnsi="Times New Roman" w:cs="Times New Roman"/>
          <w:noProof/>
          <w:sz w:val="24"/>
          <w:szCs w:val="24"/>
        </w:rPr>
        <w:t xml:space="preserve">Adjeng Safitri Wirabuana, Zulhendry, Hubbul Watan, &amp; Rizal Agus. (2022). Pengaruh Literasi Halal, Kualitas Produk, dan Labelisasi Halal Terhadap Keputusan Pembelian Skincare Innisfree Pada Masyarakat Muslim Medan Patumbak. </w:t>
      </w:r>
      <w:r w:rsidR="005C74A3"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Bilal Bisnis Ekonomi Halal</w:t>
      </w:r>
      <w:r w:rsidR="005C74A3"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C74A3"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5C74A3" w:rsidRPr="005C74A3">
        <w:rPr>
          <w:rFonts w:ascii="Times New Roman" w:hAnsi="Times New Roman" w:cs="Times New Roman"/>
          <w:noProof/>
          <w:sz w:val="24"/>
          <w:szCs w:val="24"/>
        </w:rPr>
        <w:t>(2), 110–119.</w:t>
      </w:r>
    </w:p>
    <w:p w14:paraId="724B6B49" w14:textId="2F103C10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Aida Fitri. (2023). P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ngaruh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rsepsi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</w:rPr>
        <w:t>W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ord Of Mouth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rhadap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putus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mbeli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="00D41FD1" w:rsidRPr="00D41FD1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kin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C</w:t>
      </w:r>
      <w:r w:rsidR="00D41FD1" w:rsidRPr="00D41FD1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r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JOAR D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i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ot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and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ceh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1(2), 79–86.</w:t>
      </w:r>
    </w:p>
    <w:p w14:paraId="525FB978" w14:textId="3B2B2389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Alim, S. (2022). P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ngaruh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abel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alal</w:t>
      </w:r>
      <w:r w:rsidRPr="005C74A3">
        <w:rPr>
          <w:rFonts w:ascii="Times New Roman" w:hAnsi="Times New Roman" w:cs="Times New Roman"/>
          <w:noProof/>
          <w:sz w:val="24"/>
          <w:szCs w:val="24"/>
        </w:rPr>
        <w:t>, C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itr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rek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arg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rhadap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putus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embeli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roduk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>osmetik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MS GLOW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Terapan Ilmu Pengetahu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5C74A3">
        <w:rPr>
          <w:rFonts w:ascii="Times New Roman" w:hAnsi="Times New Roman" w:cs="Times New Roman"/>
          <w:noProof/>
          <w:sz w:val="24"/>
          <w:szCs w:val="24"/>
        </w:rPr>
        <w:t>, 85–95.</w:t>
      </w:r>
    </w:p>
    <w:p w14:paraId="3D5B0470" w14:textId="77777777" w:rsidR="005C74A3" w:rsidRPr="00D41FD1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Anik Lestari, &amp; Septiana, N. (2021). </w:t>
      </w:r>
      <w:r w:rsidRPr="00D41FD1">
        <w:rPr>
          <w:rFonts w:ascii="Times New Roman" w:hAnsi="Times New Roman" w:cs="Times New Roman"/>
          <w:noProof/>
          <w:sz w:val="24"/>
          <w:szCs w:val="24"/>
        </w:rPr>
        <w:t xml:space="preserve">Pengaruh Label Halal, 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</w:rPr>
        <w:t>Religious Commitment, Brand Ambassador</w:t>
      </w:r>
      <w:r w:rsidRPr="00D41FD1">
        <w:rPr>
          <w:rFonts w:ascii="Times New Roman" w:hAnsi="Times New Roman" w:cs="Times New Roman"/>
          <w:noProof/>
          <w:sz w:val="24"/>
          <w:szCs w:val="24"/>
        </w:rPr>
        <w:t xml:space="preserve"> Dan Desain Produk Terhadap Keputusan Pembelian Kosmetik Wardah (Studi pada Mahasiswa Universitas Muhammadiyah Metro). 1(3), 492–504.</w:t>
      </w:r>
    </w:p>
    <w:p w14:paraId="67C62057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41FD1">
        <w:rPr>
          <w:rFonts w:ascii="Times New Roman" w:hAnsi="Times New Roman" w:cs="Times New Roman"/>
          <w:noProof/>
          <w:sz w:val="24"/>
          <w:szCs w:val="24"/>
        </w:rPr>
        <w:t>Arikunto. (2010). Prosedur Penelitian Suatu Pendekatan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raktek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6EBF178B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Burhanuddin. (201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mikiran Hukum Perlindungan Konsumen dan Sertifikasi Halal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UIN-Maliki Press.</w:t>
      </w:r>
    </w:p>
    <w:p w14:paraId="2CCB3954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Eka Safitri, Muh.Arief Budiman, &amp; Hu`shilla Awalia R. (2022). Pengaruh Harga, Kualitas Produk Dan Pelayanan Terhadap Minat Beli </w:t>
      </w:r>
      <w:r w:rsidRPr="00D41FD1">
        <w:rPr>
          <w:rFonts w:ascii="Times New Roman" w:hAnsi="Times New Roman" w:cs="Times New Roman"/>
          <w:i/>
          <w:iCs/>
          <w:noProof/>
          <w:sz w:val="24"/>
          <w:szCs w:val="24"/>
        </w:rPr>
        <w:t>Costumer Skincar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MS GLOW Dwi Astuti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Scientific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3).</w:t>
      </w:r>
    </w:p>
    <w:p w14:paraId="4CF57C9C" w14:textId="484C36E5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Ghozali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1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dan Penerbit Universitas Diponegoro.</w:t>
      </w:r>
    </w:p>
    <w:p w14:paraId="00BA4637" w14:textId="317495B1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Ghozali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Edisi 8). Badan Penerbit Universitas Diponegoro.</w:t>
      </w:r>
    </w:p>
    <w:p w14:paraId="052461C8" w14:textId="4B244087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Ghozali</w:t>
      </w:r>
      <w:r w:rsidR="00D41FD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ivariete Dengan Program IBM SPSS 25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18500A">
        <w:rPr>
          <w:rFonts w:ascii="Times New Roman" w:hAnsi="Times New Roman" w:cs="Times New Roman"/>
          <w:noProof/>
          <w:sz w:val="24"/>
          <w:szCs w:val="24"/>
          <w:lang w:val="en-US"/>
        </w:rPr>
        <w:t>Edisi 9</w:t>
      </w:r>
      <w:r w:rsidRPr="005C74A3">
        <w:rPr>
          <w:rFonts w:ascii="Times New Roman" w:hAnsi="Times New Roman" w:cs="Times New Roman"/>
          <w:noProof/>
          <w:sz w:val="24"/>
          <w:szCs w:val="24"/>
        </w:rPr>
        <w:t>). Badan Penerbit Universitas Diponegoro.</w:t>
      </w:r>
    </w:p>
    <w:p w14:paraId="48CC5D20" w14:textId="40CFD74E" w:rsidR="0018500A" w:rsidRPr="005C74A3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Ghozali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(2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20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ivariete Dengan Program IBM SPSS 25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5FC7F92B" w14:textId="0083A82D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Karyatii, Lania Muharsih, &amp; Marhisar Simatupang. (2022). Faktor-Faktor Yang Memengaruhi Keputusan Pembelian Skincare MS GLOW Di MS GLOW Grosir Karawang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sikologi Prim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), 16–24.</w:t>
      </w:r>
    </w:p>
    <w:p w14:paraId="15AEBED9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Lukmanul Hakim, &amp; Bambang Setiyo Pambudi. (2021). Pengaruh Promosi Online Dan Word Of Mouth Terhadap Keputusan Pembelian Konsumen (Studi Pada UD. Bintang Sembilan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gement Studies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204–214.</w:t>
      </w:r>
    </w:p>
    <w:p w14:paraId="6BDC4559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Maghfiroh, I., &amp; Rufial. (n.d.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, Persepsi Harga, dan Celebrity Endorsement Terhadap Keputusan Pembelian Skincare (produk serum) di PT. AVO Innovation Technology (Avoskin) (Survey Pada Mahasiswa FEB UPI YAI)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3), 215–224.</w:t>
      </w:r>
    </w:p>
    <w:p w14:paraId="7C5D6236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yroza Wiska, Nurdiana, &amp; Dini Elida Putri. (2022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garuh Gaya Hidup, Label Halal, Dan Harga Terhadap Keputusan Pembelian Produk Scarlett Whitening (Studi Kasus Siswi SLTA Di Kecamatan Rumbai)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225–235.</w:t>
      </w:r>
    </w:p>
    <w:p w14:paraId="14A6EAC1" w14:textId="0B3D8A06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Ni </w:t>
      </w:r>
      <w:r w:rsidR="0018500A">
        <w:rPr>
          <w:rFonts w:ascii="Times New Roman" w:hAnsi="Times New Roman" w:cs="Times New Roman"/>
          <w:noProof/>
          <w:sz w:val="24"/>
          <w:szCs w:val="24"/>
          <w:lang w:val="en-US"/>
        </w:rPr>
        <w:t>Nyoman Alit Sriantini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&amp; Ni Made Hartini. (2022). Pengaruh Testimoni Dan Word Of Mouth Terhadap Keputusan Pembelian Produk MS GLOW Di Kabupaten Badung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Research of Management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), 10–19.</w:t>
      </w:r>
    </w:p>
    <w:p w14:paraId="6288A33C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Nur Aeni, &amp; Maya Tri Lestari. (202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garuh Label Halal , Citra Merek dan Harga Terhadap Keputusan Pembelian Produk Kosmetik Wardah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117–126. https://doi.org/10.47709/jebma.v1i2.996</w:t>
      </w:r>
    </w:p>
    <w:p w14:paraId="2EEB2CAF" w14:textId="401835DF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Pemerintah Indonesia. (1999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Nomor 69 Tahun 1999 Tentang Label dan Ikl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5E091C0" w14:textId="7838FDC4" w:rsidR="0018500A" w:rsidRPr="005C74A3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 Kotler, 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y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mstro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04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Dasar-dasar Marketi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Ketujuh). PT. Prehallindo.</w:t>
      </w:r>
    </w:p>
    <w:p w14:paraId="63442E51" w14:textId="7D21B637" w:rsidR="0018500A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 Kotler, 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y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mstro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07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rketi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Tenth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Endition</w:t>
      </w:r>
      <w:r w:rsidRPr="005C74A3">
        <w:rPr>
          <w:rFonts w:ascii="Times New Roman" w:hAnsi="Times New Roman" w:cs="Times New Roman"/>
          <w:noProof/>
          <w:sz w:val="24"/>
          <w:szCs w:val="24"/>
        </w:rPr>
        <w:t>)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erjemahan Imam Nurawan. Jakarta.</w:t>
      </w:r>
    </w:p>
    <w:p w14:paraId="1158500C" w14:textId="4767A738" w:rsidR="0018500A" w:rsidRPr="0018500A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 Kotler, 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y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mstro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(2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08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rinsip-prinsip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Jilid 1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rlangga, PT Indeks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BD78399" w14:textId="0C848CEA" w:rsidR="0018500A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 Kotler, 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y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rmstro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15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rketing an Introduci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I. Pearson Education (Ed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Twelfth). Prentice Hall.</w:t>
      </w:r>
    </w:p>
    <w:p w14:paraId="13F47F85" w14:textId="3257FCAA" w:rsidR="0018500A" w:rsidRDefault="0018500A" w:rsidP="0018500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 Kotler, G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y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>rmstro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Marketi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Ke Tujuh). Salemba Empat.</w:t>
      </w:r>
    </w:p>
    <w:p w14:paraId="26B11735" w14:textId="0635045D" w:rsidR="001927EA" w:rsidRPr="005C74A3" w:rsidRDefault="001927EA" w:rsidP="001927E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Philip Kotler dan Kevin Lane Keller. (2007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12th ed.)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ilid 1.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Erlangga, PT. Indeks.</w:t>
      </w:r>
    </w:p>
    <w:p w14:paraId="7484D375" w14:textId="01948972" w:rsidR="001927EA" w:rsidRDefault="001927EA" w:rsidP="001927E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Philip Kotler dan Kevin Lane Keller. (200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disi 13</w:t>
      </w:r>
      <w:r w:rsidRPr="005C74A3">
        <w:rPr>
          <w:rFonts w:ascii="Times New Roman" w:hAnsi="Times New Roman" w:cs="Times New Roman"/>
          <w:noProof/>
          <w:sz w:val="24"/>
          <w:szCs w:val="24"/>
        </w:rPr>
        <w:t>). Erlangga, PT. Indeks.</w:t>
      </w:r>
    </w:p>
    <w:p w14:paraId="7FFBF5EB" w14:textId="1DCEB2EF" w:rsidR="001927EA" w:rsidRPr="001927EA" w:rsidRDefault="001927EA" w:rsidP="001927E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Philip Kotler, &amp; Kevin Lane Keller. (2009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S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di Maulana &amp; M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Wibi Hardani (Eds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13th)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Jilid 1. Erlangga, PT Indeks.</w:t>
      </w:r>
    </w:p>
    <w:p w14:paraId="0F1E0108" w14:textId="030CC29E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Philip</w:t>
      </w:r>
      <w:r w:rsidR="0018500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Kotler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an Kevin Lane Keller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2012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Diterjemahkan oleh Benjamin Molan).</w:t>
      </w:r>
    </w:p>
    <w:p w14:paraId="50F031BD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Philip Kotler dan Kevin Lane Keller. (2016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12th ed.). Erlangga, PT. Indeks.</w:t>
      </w:r>
    </w:p>
    <w:p w14:paraId="56884EC1" w14:textId="298ABF21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Rangian, M. C., Wenas, R. S., Lintong, D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>an Ratulangi U.S (2022). Analisis Pengaruh Kualitas Produk</w:t>
      </w:r>
      <w:r w:rsidRPr="005C74A3">
        <w:rPr>
          <w:rFonts w:ascii="Times New Roman" w:hAnsi="Times New Roman" w:cs="Times New Roman"/>
          <w:noProof/>
          <w:sz w:val="24"/>
          <w:szCs w:val="24"/>
        </w:rPr>
        <w:t>,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Persepsi Harga, Dan </w:t>
      </w:r>
      <w:r w:rsidR="001927EA" w:rsidRP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Brand Ambassador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erhadap Keputusan Pembelian Konsumen Pada Produk MS GLOW </w:t>
      </w:r>
      <w:r w:rsidR="001927EA" w:rsidRP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kincare</w:t>
      </w:r>
      <w:r w:rsidR="001927E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 Kota Tomohon.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3), 284–294.</w:t>
      </w:r>
    </w:p>
    <w:p w14:paraId="4AD31367" w14:textId="1E9C3C06" w:rsidR="007C76F6" w:rsidRDefault="007C76F6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AB77158" w14:textId="77777777" w:rsidR="007C76F6" w:rsidRPr="005C74A3" w:rsidRDefault="007C76F6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422B3D" w14:textId="3154213F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ibhah, N., &amp; Alrasyid, H. (2022). Pengaruh </w:t>
      </w:r>
      <w:r w:rsidRPr="001927EA">
        <w:rPr>
          <w:rFonts w:ascii="Times New Roman" w:hAnsi="Times New Roman" w:cs="Times New Roman"/>
          <w:i/>
          <w:iCs/>
          <w:noProof/>
          <w:sz w:val="24"/>
          <w:szCs w:val="24"/>
        </w:rPr>
        <w:t>Brand Imag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Label Halal Dan Persepsi Harga Terhadap Keputusan Pembelian Produk MS GLOW </w:t>
      </w:r>
      <w:r w:rsidRPr="001927EA">
        <w:rPr>
          <w:rFonts w:ascii="Times New Roman" w:hAnsi="Times New Roman" w:cs="Times New Roman"/>
          <w:i/>
          <w:iCs/>
          <w:noProof/>
          <w:sz w:val="24"/>
          <w:szCs w:val="24"/>
        </w:rPr>
        <w:t>Skincar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Studi Kasus Pada Masyarakat di Kecamatan Paciran Kabupaten Lamongan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Islamic Economic and Financ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155–167.</w:t>
      </w:r>
    </w:p>
    <w:p w14:paraId="738196ED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Rizky, M., &amp; Slamet, G. (2022). Pengaruh Kualitas Produk Dan Label Halal Terhadap Pembelian Konsumen Pada Kosmetik Wardah Di Kartasura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elitian Dan Kajian Ilmiah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137–144.</w:t>
      </w:r>
    </w:p>
    <w:p w14:paraId="4D880526" w14:textId="6111FA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Rosalia, Y. (202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ngaruh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L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abel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lal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rhadap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eputusan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mbelian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roduk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 GLOW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Di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sa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tumbak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mpung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ecamatan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1927E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tumbak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68–75.</w:t>
      </w:r>
    </w:p>
    <w:p w14:paraId="763A50CD" w14:textId="668C825B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ari, E. N. (2022). Pengaruh Persepsi Harga dan Kualitas Produk 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>T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erhadap Keputusan Pembelian Emina Bright Stuff (Survei pada Konsumen Emina Bright Stuff di Tasikmalaya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Ilmiah Multidisipli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1), 3980–3983.</w:t>
      </w:r>
    </w:p>
    <w:p w14:paraId="363ACC0C" w14:textId="7BA33A65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chiffman, Leon dan Kanuk, L. (200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disi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Ketujuh). Prentice Hall. New Jersey.</w:t>
      </w:r>
    </w:p>
    <w:p w14:paraId="08B2C0B4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chiffman dan Kanuk. (2013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 (Ke Tujuh). PT. Indeks.</w:t>
      </w:r>
    </w:p>
    <w:p w14:paraId="4C9772C9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imamora, B. (2004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anduan riset perilaku konsumen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Gramedia Pustaka Utama.</w:t>
      </w:r>
    </w:p>
    <w:p w14:paraId="5B759A8A" w14:textId="4168C315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ugiyono. (2014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etode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nelitian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uantitatif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ualitatif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an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R&amp;D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.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>lfabeta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886AF3" w14:textId="44FF8604" w:rsidR="00E113D0" w:rsidRPr="00E113D0" w:rsidRDefault="00E113D0" w:rsidP="00E113D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Sugiyono. (20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5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ung.</w:t>
      </w:r>
    </w:p>
    <w:p w14:paraId="49B68BF4" w14:textId="60686683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tode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nelitian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uantitatif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="00E113D0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ualitatif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R&amp;D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>Bandung. Alfabeta.</w:t>
      </w:r>
    </w:p>
    <w:p w14:paraId="7B23F816" w14:textId="181C8571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113D0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A. Christian Edition). Yogyakarta. Penerbit </w:t>
      </w:r>
      <w:r w:rsidRPr="005C74A3">
        <w:rPr>
          <w:rFonts w:ascii="Times New Roman" w:hAnsi="Times New Roman" w:cs="Times New Roman"/>
          <w:noProof/>
          <w:sz w:val="24"/>
          <w:szCs w:val="24"/>
        </w:rPr>
        <w:t>Andi.</w:t>
      </w:r>
    </w:p>
    <w:p w14:paraId="2DF16C23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Sumardy. (201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The Power of Word Of Mouth Marketing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CE5634" w14:textId="1937FCAC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Vigrita E. Raturandang, Joyce Lapian, &amp; Yunita Mandagie. (2022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garuh Lifestyle, Inovasi Produk Dan Viral Marketing Terhadap Keputusan Pembelian Produk Skincare MS GLOW Pada Reseller Pasar 45 Manado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620–631.</w:t>
      </w:r>
    </w:p>
    <w:p w14:paraId="03CDDA6B" w14:textId="6042EF11" w:rsidR="005C74A3" w:rsidRPr="009806CE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>Vika Puji Astutik, &amp; Bambang Sutedjo. (2022). Pengaruh Kualitas Produk, Citra Merek, dan Persepsi Harga Terhadap Keputusan Pembelian Produk Skincare Ms. Glow (Studi Kasus pada konsumen produk Skincare MS. GLOW di Kota Semarang).</w:t>
      </w:r>
      <w:r w:rsidR="007C76F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anajemen Dan Sains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1065–1069. https://doi.org/10.33087/jmas.v7i2.581</w:t>
      </w:r>
      <w:r w:rsidR="009806CE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0B40DFF7" w14:textId="011602B3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Wahyurini, S. C., &amp; Trianasari, N. (2020). Analisis Pengaruh Label Halal Dan Harga Terhadap Keputusan Pembelian Kosmetik Wardah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itra Manajemen (JMM)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), 39–50.</w:t>
      </w:r>
    </w:p>
    <w:p w14:paraId="44723138" w14:textId="77777777" w:rsidR="004A7633" w:rsidRPr="005C74A3" w:rsidRDefault="004A763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2DCB6D5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lliam J. Stanton. (2019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rinsip Pemasaran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 Erlangga, PT. Indeks.</w:t>
      </w:r>
    </w:p>
    <w:p w14:paraId="785EFABE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Wiyanti, S., &amp; Hanfan, A. (2022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The Role of Word-Of-Mouth , Shopping Lifestyle and City Walk Concept on Brand Image Mall in Indonesia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), 43–50.</w:t>
      </w:r>
    </w:p>
    <w:p w14:paraId="6EC64468" w14:textId="77777777" w:rsidR="005C74A3" w:rsidRP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Yuliana Ulfidatul Hoiriyah, &amp; Yustina Chrismardani. (2021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Pengaruh Gaya Hidup Halal, Label Halal Dan Harga Terhadap Keputusan Pembelian Ms Glow (Studi Pada Mahasiswi Universitas Trunojoyo Madura)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2), 115–120.</w:t>
      </w:r>
    </w:p>
    <w:p w14:paraId="473B2D83" w14:textId="1EC661CB" w:rsidR="005C74A3" w:rsidRDefault="005C74A3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Zulkarnain, M. (2021). Kualitas Produk, Servicescape dan Word of Mouth Serta Pengaruhnya terhadap Keputusan Pembelian Ulang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Business Innovation and Entrepreneurship Journal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C74A3">
        <w:rPr>
          <w:rFonts w:ascii="Times New Roman" w:hAnsi="Times New Roman" w:cs="Times New Roman"/>
          <w:noProof/>
          <w:sz w:val="24"/>
          <w:szCs w:val="24"/>
        </w:rPr>
        <w:t>(1), 38–44. https://doi.org/10.35899/biej.v3i1.198</w:t>
      </w:r>
    </w:p>
    <w:p w14:paraId="5F14C43D" w14:textId="70EA9733" w:rsidR="007C76F6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Banjarmasinpost.co.id. (2018)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Berita Label Halal MS GLOW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akses pada 20 Januari 2023.</w:t>
      </w:r>
    </w:p>
    <w:p w14:paraId="02EB8EDC" w14:textId="66763C62" w:rsidR="007C76F6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Compas.co.id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Top Produk Terlaris MS GLOW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akses pada 20 Januari 2023.</w:t>
      </w:r>
    </w:p>
    <w:p w14:paraId="0E336398" w14:textId="54A58BED" w:rsidR="007C76F6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H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alalmui.org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Logo Halal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Diakses pada 28 Desember 2022.</w:t>
      </w:r>
    </w:p>
    <w:p w14:paraId="0EFE1446" w14:textId="77777777" w:rsidR="007C76F6" w:rsidRPr="005C74A3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Ms Glow Official Store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s glow.store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iakses pada 27 Desember 2022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45C71E9" w14:textId="77777777" w:rsidR="007C76F6" w:rsidRPr="005C74A3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Ms Glow Official Website. </w:t>
      </w:r>
      <w:r w:rsidRPr="005C74A3">
        <w:rPr>
          <w:rFonts w:ascii="Times New Roman" w:hAnsi="Times New Roman" w:cs="Times New Roman"/>
          <w:i/>
          <w:iCs/>
          <w:noProof/>
          <w:sz w:val="24"/>
          <w:szCs w:val="24"/>
        </w:rPr>
        <w:t>msglowid.com</w:t>
      </w:r>
      <w:r w:rsidRPr="005C74A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iakses pada 27 Desember 2022</w:t>
      </w:r>
      <w:r w:rsidRPr="005C74A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DF5EFD1" w14:textId="77777777" w:rsidR="007C76F6" w:rsidRPr="00D41FD1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60F766E6" w14:textId="77777777" w:rsidR="007C76F6" w:rsidRPr="00D41FD1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72B7740A" w14:textId="77777777" w:rsidR="007C76F6" w:rsidRPr="00D41FD1" w:rsidRDefault="007C76F6" w:rsidP="007C76F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3BA25E9F" w14:textId="77777777" w:rsidR="007C76F6" w:rsidRPr="005C74A3" w:rsidRDefault="007C76F6" w:rsidP="00D41F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02CE4A6F" w14:textId="77777777" w:rsidR="00CB0527" w:rsidRPr="007D62F8" w:rsidRDefault="00CB0527" w:rsidP="00D41FD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7DAA2139" w14:textId="77777777" w:rsidR="00CB0527" w:rsidRDefault="00CB0527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7E9003D" w14:textId="40BB19CC" w:rsidR="005A3375" w:rsidRDefault="005A3375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4D987D7" w14:textId="083D300E" w:rsidR="005A3375" w:rsidRDefault="005A3375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69409C" w14:textId="16E06B01" w:rsidR="005A3375" w:rsidRDefault="005A3375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A75C008" w14:textId="5254D55C" w:rsidR="005A3375" w:rsidRDefault="005A3375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8A1E30" w14:textId="1CB4E344" w:rsidR="005A3375" w:rsidRDefault="005A3375" w:rsidP="002B199A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27F7AA6" w14:textId="4F910F11" w:rsidR="005A3375" w:rsidRDefault="005A3375" w:rsidP="00AD58D5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AFBD413" w14:textId="7A0388A8" w:rsidR="005A3375" w:rsidRDefault="005A3375" w:rsidP="00AD58D5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49E983A" w14:textId="0342EB60" w:rsidR="005A3375" w:rsidRDefault="005A3375" w:rsidP="00AD58D5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94C708E" w14:textId="4486D7A5" w:rsidR="005A3375" w:rsidRDefault="005A3375" w:rsidP="00AD58D5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40BC08B" w14:textId="51E641AD" w:rsidR="005A3375" w:rsidRDefault="005A3375" w:rsidP="00AD58D5">
      <w:pPr>
        <w:spacing w:after="0" w:line="48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7782FB" w14:textId="4E902E03" w:rsidR="00CB0527" w:rsidRDefault="00CB0527" w:rsidP="00BC47F7">
      <w:pPr>
        <w:spacing w:after="0" w:line="480" w:lineRule="auto"/>
        <w:rPr>
          <w:rFonts w:ascii="Times New Roman" w:hAnsi="Times New Roman" w:cs="Times New Roman"/>
          <w:sz w:val="72"/>
          <w:szCs w:val="72"/>
          <w:lang w:val="en-US"/>
        </w:rPr>
      </w:pPr>
    </w:p>
    <w:p w14:paraId="7B7EC2ED" w14:textId="77777777" w:rsidR="007C76F6" w:rsidRPr="00DF1CE7" w:rsidRDefault="007C76F6" w:rsidP="00BC47F7">
      <w:pPr>
        <w:spacing w:after="0" w:line="480" w:lineRule="auto"/>
        <w:rPr>
          <w:rFonts w:ascii="Times New Roman" w:hAnsi="Times New Roman" w:cs="Times New Roman"/>
          <w:sz w:val="72"/>
          <w:szCs w:val="72"/>
          <w:lang w:val="en-US"/>
        </w:rPr>
      </w:pPr>
    </w:p>
    <w:p w14:paraId="62DBBF69" w14:textId="77777777" w:rsidR="00B678B7" w:rsidRDefault="00B678B7" w:rsidP="00935AE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52185C1C" w14:textId="288DCC1A" w:rsidR="00BC47F7" w:rsidRDefault="005A3375" w:rsidP="00935AEF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  <w:r w:rsidRPr="00BC47F7">
        <w:rPr>
          <w:rFonts w:ascii="Times New Roman" w:hAnsi="Times New Roman" w:cs="Times New Roman"/>
          <w:b/>
          <w:bCs/>
          <w:sz w:val="72"/>
          <w:szCs w:val="72"/>
          <w:lang w:val="en-US"/>
        </w:rPr>
        <w:t>LAMPIRAN</w:t>
      </w:r>
    </w:p>
    <w:p w14:paraId="751D1B0C" w14:textId="2A12CDEA" w:rsidR="00BC47F7" w:rsidRDefault="00BC47F7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2E7251CA" w14:textId="77777777" w:rsidR="00935AEF" w:rsidRDefault="00935AEF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72"/>
          <w:szCs w:val="72"/>
          <w:lang w:val="en-US"/>
        </w:rPr>
      </w:pPr>
    </w:p>
    <w:p w14:paraId="1079C1F7" w14:textId="77777777" w:rsidR="00935AEF" w:rsidRDefault="00935AEF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1F60FB" w14:textId="77777777" w:rsidR="0043667E" w:rsidRDefault="0043667E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7DBEDE" w14:textId="77777777" w:rsidR="00B678B7" w:rsidRDefault="00B678B7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59C52E6" w14:textId="234B014D" w:rsidR="005A3375" w:rsidRDefault="005A3375" w:rsidP="005A3375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A3375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</w:p>
    <w:tbl>
      <w:tblPr>
        <w:tblStyle w:val="TableGrid"/>
        <w:tblW w:w="9498" w:type="dxa"/>
        <w:tblInd w:w="-14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26"/>
        <w:gridCol w:w="6972"/>
      </w:tblGrid>
      <w:tr w:rsidR="00F44FFB" w14:paraId="0BDB8BCB" w14:textId="77777777" w:rsidTr="00F44FFB">
        <w:trPr>
          <w:trHeight w:val="1557"/>
        </w:trPr>
        <w:tc>
          <w:tcPr>
            <w:tcW w:w="2526" w:type="dxa"/>
          </w:tcPr>
          <w:p w14:paraId="6B208DA3" w14:textId="77777777" w:rsidR="00F44FFB" w:rsidRDefault="00F44FFB" w:rsidP="00C80D00">
            <w:r>
              <w:rPr>
                <w:noProof/>
              </w:rPr>
              <w:drawing>
                <wp:inline distT="0" distB="0" distL="0" distR="0" wp14:anchorId="008EAAAA" wp14:editId="7C35ECE8">
                  <wp:extent cx="1463040" cy="1438910"/>
                  <wp:effectExtent l="0" t="0" r="3810" b="8890"/>
                  <wp:docPr id="67" name="Picture 6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3040" cy="143891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972" w:type="dxa"/>
          </w:tcPr>
          <w:p w14:paraId="5AE695DB" w14:textId="77777777" w:rsidR="00F44FFB" w:rsidRPr="00F44FFB" w:rsidRDefault="00F44FFB" w:rsidP="00C80D00">
            <w:pPr>
              <w:jc w:val="center"/>
              <w:rPr>
                <w:rFonts w:ascii="Times New Roman" w:hAnsi="Times New Roman" w:cs="Times New Roman"/>
                <w:b/>
                <w:bCs/>
                <w:sz w:val="36"/>
                <w:szCs w:val="36"/>
                <w:lang w:val="en-US"/>
              </w:rPr>
            </w:pPr>
            <w:r w:rsidRPr="00F44FFB">
              <w:rPr>
                <w:rFonts w:ascii="Times New Roman" w:hAnsi="Times New Roman" w:cs="Times New Roman"/>
                <w:b/>
                <w:bCs/>
                <w:sz w:val="36"/>
                <w:szCs w:val="36"/>
                <w:lang w:val="en-US"/>
              </w:rPr>
              <w:t>KUESIONER PENELITIAN</w:t>
            </w:r>
          </w:p>
          <w:p w14:paraId="5B0FE546" w14:textId="0AF00638" w:rsidR="00F44FFB" w:rsidRPr="00D14EDB" w:rsidRDefault="00F44FFB" w:rsidP="00C80D00">
            <w:pPr>
              <w:jc w:val="center"/>
              <w:rPr>
                <w:lang w:val="en-US"/>
              </w:rPr>
            </w:pPr>
            <w:r w:rsidRPr="00F44FFB">
              <w:rPr>
                <w:rFonts w:ascii="Times New Roman" w:hAnsi="Times New Roman"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3BCE867B" wp14:editId="7D09E7FC">
                      <wp:simplePos x="0" y="0"/>
                      <wp:positionH relativeFrom="column">
                        <wp:posOffset>-1642745</wp:posOffset>
                      </wp:positionH>
                      <wp:positionV relativeFrom="paragraph">
                        <wp:posOffset>1212849</wp:posOffset>
                      </wp:positionV>
                      <wp:extent cx="6191250" cy="0"/>
                      <wp:effectExtent l="0" t="19050" r="19050" b="19050"/>
                      <wp:wrapNone/>
                      <wp:docPr id="66" name="Straight Connector 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6191250" cy="0"/>
                              </a:xfrm>
                              <a:prstGeom prst="line">
                                <a:avLst/>
                              </a:prstGeom>
                              <a:ln w="28575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line w14:anchorId="13F5EA62" id="Straight Connector 66" o:spid="_x0000_s1026" style="position:absolute;flip:y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29.35pt,95.5pt" to="358.15pt,9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" strokecolor="black [3200]" strokeweight="2.25pt">
                      <v:stroke joinstyle="miter"/>
                    </v:line>
                  </w:pict>
                </mc:Fallback>
              </mc:AlternateContent>
            </w:r>
            <w:r w:rsidRPr="00F44FFB">
              <w:rPr>
                <w:rFonts w:ascii="Times New Roman" w:hAnsi="Times New Roman" w:cs="Times New Roman"/>
                <w:sz w:val="32"/>
                <w:szCs w:val="32"/>
                <w:lang w:val="en-US"/>
              </w:rPr>
              <w:t xml:space="preserve">PENGARUH PERSEPSI LABEL HALAL, </w:t>
            </w:r>
            <w:r w:rsidRPr="00866700">
              <w:rPr>
                <w:rFonts w:ascii="Times New Roman" w:hAnsi="Times New Roman" w:cs="Times New Roman"/>
                <w:i/>
                <w:iCs/>
                <w:sz w:val="32"/>
                <w:szCs w:val="32"/>
                <w:lang w:val="en-US"/>
              </w:rPr>
              <w:t>WORD OF MOUTH</w:t>
            </w:r>
            <w:r w:rsidRPr="00F44FFB">
              <w:rPr>
                <w:rFonts w:ascii="Times New Roman" w:hAnsi="Times New Roman" w:cs="Times New Roman"/>
                <w:sz w:val="32"/>
                <w:szCs w:val="32"/>
                <w:lang w:val="en-US"/>
              </w:rPr>
              <w:t>, DAN PERSEPSI HARGA PRODUK TERHADAP KEPUTUSAN PEMBELIAN PRODUK MS GLOW DI K</w:t>
            </w:r>
            <w:r w:rsidR="00AA711D">
              <w:rPr>
                <w:rFonts w:ascii="Times New Roman" w:hAnsi="Times New Roman" w:cs="Times New Roman"/>
                <w:sz w:val="32"/>
                <w:szCs w:val="32"/>
                <w:lang w:val="en-US"/>
              </w:rPr>
              <w:t xml:space="preserve">OTA </w:t>
            </w:r>
            <w:r w:rsidRPr="00F44FFB">
              <w:rPr>
                <w:rFonts w:ascii="Times New Roman" w:hAnsi="Times New Roman" w:cs="Times New Roman"/>
                <w:sz w:val="32"/>
                <w:szCs w:val="32"/>
                <w:lang w:val="en-US"/>
              </w:rPr>
              <w:t>TEGAL</w:t>
            </w:r>
          </w:p>
        </w:tc>
      </w:tr>
    </w:tbl>
    <w:p w14:paraId="150A04B0" w14:textId="77777777" w:rsidR="00F44FFB" w:rsidRDefault="00F44FFB" w:rsidP="00F44FFB">
      <w:pPr>
        <w:pStyle w:val="BodyText"/>
        <w:spacing w:line="360" w:lineRule="auto"/>
        <w:jc w:val="both"/>
        <w:rPr>
          <w:bCs/>
          <w:lang w:val="en-US"/>
        </w:rPr>
      </w:pPr>
    </w:p>
    <w:p w14:paraId="250D6621" w14:textId="012F778D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proofErr w:type="spellStart"/>
      <w:r w:rsidRPr="00204979">
        <w:rPr>
          <w:bCs/>
          <w:lang w:val="en-US"/>
        </w:rPr>
        <w:t>Kepad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Yth</w:t>
      </w:r>
      <w:proofErr w:type="spellEnd"/>
      <w:r w:rsidRPr="00204979">
        <w:rPr>
          <w:bCs/>
          <w:lang w:val="en-US"/>
        </w:rPr>
        <w:t>:</w:t>
      </w:r>
    </w:p>
    <w:p w14:paraId="0E13CEE4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 xml:space="preserve">Bapak / Ibu </w:t>
      </w:r>
      <w:proofErr w:type="spellStart"/>
      <w:r w:rsidRPr="00204979">
        <w:rPr>
          <w:bCs/>
          <w:lang w:val="en-US"/>
        </w:rPr>
        <w:t>Responden</w:t>
      </w:r>
      <w:proofErr w:type="spellEnd"/>
    </w:p>
    <w:p w14:paraId="28F4BE92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>di-</w:t>
      </w:r>
    </w:p>
    <w:p w14:paraId="503FB44A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 xml:space="preserve">     </w:t>
      </w:r>
      <w:proofErr w:type="spellStart"/>
      <w:r w:rsidRPr="00204979">
        <w:rPr>
          <w:bCs/>
          <w:lang w:val="en-US"/>
        </w:rPr>
        <w:t>tempat</w:t>
      </w:r>
      <w:proofErr w:type="spellEnd"/>
    </w:p>
    <w:p w14:paraId="36F45F23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proofErr w:type="spellStart"/>
      <w:r w:rsidRPr="00204979">
        <w:rPr>
          <w:bCs/>
          <w:lang w:val="en-US"/>
        </w:rPr>
        <w:t>Deng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hormat</w:t>
      </w:r>
      <w:proofErr w:type="spellEnd"/>
      <w:r w:rsidRPr="00204979">
        <w:rPr>
          <w:bCs/>
          <w:lang w:val="en-US"/>
        </w:rPr>
        <w:t>,</w:t>
      </w:r>
    </w:p>
    <w:p w14:paraId="57F29CE7" w14:textId="71876ED5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 xml:space="preserve">Dalam </w:t>
      </w:r>
      <w:proofErr w:type="spellStart"/>
      <w:r w:rsidRPr="00204979">
        <w:rPr>
          <w:bCs/>
          <w:lang w:val="en-US"/>
        </w:rPr>
        <w:t>rangk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peneliti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untuk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eperlu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skripsi</w:t>
      </w:r>
      <w:proofErr w:type="spellEnd"/>
      <w:r w:rsidRPr="00204979">
        <w:rPr>
          <w:bCs/>
          <w:lang w:val="en-US"/>
        </w:rPr>
        <w:t xml:space="preserve"> yang </w:t>
      </w:r>
      <w:proofErr w:type="spellStart"/>
      <w:r w:rsidRPr="00204979">
        <w:rPr>
          <w:bCs/>
          <w:lang w:val="en-US"/>
        </w:rPr>
        <w:t>berjudul</w:t>
      </w:r>
      <w:proofErr w:type="spellEnd"/>
      <w:r w:rsidRPr="00204979">
        <w:rPr>
          <w:bCs/>
          <w:lang w:val="en-US"/>
        </w:rPr>
        <w:t xml:space="preserve"> </w:t>
      </w:r>
      <w:r w:rsidRPr="00204979">
        <w:rPr>
          <w:b/>
          <w:lang w:val="en-US"/>
        </w:rPr>
        <w:t>“</w:t>
      </w:r>
      <w:proofErr w:type="spellStart"/>
      <w:r w:rsidRPr="00204979">
        <w:rPr>
          <w:b/>
          <w:lang w:val="en-US"/>
        </w:rPr>
        <w:t>Pengaruh</w:t>
      </w:r>
      <w:proofErr w:type="spellEnd"/>
      <w:r w:rsidRPr="00204979">
        <w:rPr>
          <w:b/>
          <w:lang w:val="en-US"/>
        </w:rPr>
        <w:t xml:space="preserve"> </w:t>
      </w:r>
      <w:proofErr w:type="spellStart"/>
      <w:r w:rsidRPr="00204979">
        <w:rPr>
          <w:b/>
          <w:lang w:val="en-US"/>
        </w:rPr>
        <w:t>Persepsi</w:t>
      </w:r>
      <w:proofErr w:type="spellEnd"/>
      <w:r w:rsidRPr="00204979">
        <w:rPr>
          <w:b/>
          <w:lang w:val="en-US"/>
        </w:rPr>
        <w:t xml:space="preserve"> Label Halal, </w:t>
      </w:r>
      <w:r w:rsidRPr="00204979">
        <w:rPr>
          <w:b/>
          <w:i/>
          <w:iCs/>
          <w:lang w:val="en-US"/>
        </w:rPr>
        <w:t xml:space="preserve">Word </w:t>
      </w:r>
      <w:proofErr w:type="gramStart"/>
      <w:r w:rsidRPr="00204979">
        <w:rPr>
          <w:b/>
          <w:i/>
          <w:iCs/>
          <w:lang w:val="en-US"/>
        </w:rPr>
        <w:t>Of</w:t>
      </w:r>
      <w:proofErr w:type="gramEnd"/>
      <w:r w:rsidRPr="00204979">
        <w:rPr>
          <w:b/>
          <w:i/>
          <w:iCs/>
          <w:lang w:val="en-US"/>
        </w:rPr>
        <w:t xml:space="preserve"> Mouth</w:t>
      </w:r>
      <w:r w:rsidRPr="00204979">
        <w:rPr>
          <w:b/>
          <w:lang w:val="en-US"/>
        </w:rPr>
        <w:t xml:space="preserve">, Dan </w:t>
      </w:r>
      <w:proofErr w:type="spellStart"/>
      <w:r w:rsidRPr="00204979">
        <w:rPr>
          <w:b/>
          <w:lang w:val="en-US"/>
        </w:rPr>
        <w:t>Persepsi</w:t>
      </w:r>
      <w:proofErr w:type="spellEnd"/>
      <w:r w:rsidRPr="00204979">
        <w:rPr>
          <w:b/>
          <w:lang w:val="en-US"/>
        </w:rPr>
        <w:t xml:space="preserve"> Harga </w:t>
      </w:r>
      <w:proofErr w:type="spellStart"/>
      <w:r w:rsidRPr="00204979">
        <w:rPr>
          <w:b/>
          <w:lang w:val="en-US"/>
        </w:rPr>
        <w:t>Produk</w:t>
      </w:r>
      <w:proofErr w:type="spellEnd"/>
      <w:r w:rsidRPr="00204979">
        <w:rPr>
          <w:b/>
          <w:lang w:val="en-US"/>
        </w:rPr>
        <w:t xml:space="preserve"> </w:t>
      </w:r>
      <w:proofErr w:type="spellStart"/>
      <w:r w:rsidRPr="00204979">
        <w:rPr>
          <w:b/>
          <w:lang w:val="en-US"/>
        </w:rPr>
        <w:t>Terhadap</w:t>
      </w:r>
      <w:proofErr w:type="spellEnd"/>
      <w:r w:rsidRPr="00204979">
        <w:rPr>
          <w:b/>
          <w:lang w:val="en-US"/>
        </w:rPr>
        <w:t xml:space="preserve"> Keputusan </w:t>
      </w:r>
      <w:proofErr w:type="spellStart"/>
      <w:r w:rsidRPr="00204979">
        <w:rPr>
          <w:b/>
          <w:lang w:val="en-US"/>
        </w:rPr>
        <w:t>Pembelian</w:t>
      </w:r>
      <w:proofErr w:type="spellEnd"/>
      <w:r w:rsidRPr="00204979">
        <w:rPr>
          <w:b/>
          <w:lang w:val="en-US"/>
        </w:rPr>
        <w:t xml:space="preserve"> </w:t>
      </w:r>
      <w:proofErr w:type="spellStart"/>
      <w:r w:rsidRPr="00204979">
        <w:rPr>
          <w:b/>
          <w:lang w:val="en-US"/>
        </w:rPr>
        <w:t>Produk</w:t>
      </w:r>
      <w:proofErr w:type="spellEnd"/>
      <w:r w:rsidRPr="00204979">
        <w:rPr>
          <w:b/>
          <w:lang w:val="en-US"/>
        </w:rPr>
        <w:t xml:space="preserve"> MS GLOW Di K</w:t>
      </w:r>
      <w:r w:rsidR="00AA711D">
        <w:rPr>
          <w:b/>
          <w:lang w:val="en-US"/>
        </w:rPr>
        <w:t>ota</w:t>
      </w:r>
      <w:r w:rsidRPr="00204979">
        <w:rPr>
          <w:b/>
          <w:lang w:val="en-US"/>
        </w:rPr>
        <w:t xml:space="preserve"> Tegal”.</w:t>
      </w:r>
      <w:r w:rsidRPr="00204979">
        <w:rPr>
          <w:bCs/>
          <w:lang w:val="en-US"/>
        </w:rPr>
        <w:t xml:space="preserve"> Bersama </w:t>
      </w:r>
      <w:proofErr w:type="spellStart"/>
      <w:r w:rsidRPr="00204979">
        <w:rPr>
          <w:bCs/>
          <w:lang w:val="en-US"/>
        </w:rPr>
        <w:t>deng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in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saya</w:t>
      </w:r>
      <w:proofErr w:type="spellEnd"/>
      <w:r w:rsidRPr="00204979">
        <w:rPr>
          <w:bCs/>
          <w:lang w:val="en-US"/>
        </w:rPr>
        <w:t>:</w:t>
      </w:r>
    </w:p>
    <w:p w14:paraId="117A25EF" w14:textId="77777777" w:rsidR="00F44FFB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>Nama</w:t>
      </w:r>
      <w:r w:rsidRPr="00204979">
        <w:rPr>
          <w:bCs/>
          <w:lang w:val="en-US"/>
        </w:rPr>
        <w:tab/>
      </w:r>
      <w:r w:rsidRPr="00204979">
        <w:rPr>
          <w:bCs/>
          <w:lang w:val="en-US"/>
        </w:rPr>
        <w:tab/>
      </w:r>
      <w:r w:rsidRPr="00204979">
        <w:rPr>
          <w:bCs/>
          <w:lang w:val="en-US"/>
        </w:rPr>
        <w:tab/>
        <w:t>: Tasya Amalia Dwi Nanti</w:t>
      </w:r>
    </w:p>
    <w:p w14:paraId="160DF767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>
        <w:rPr>
          <w:bCs/>
          <w:lang w:val="en-US"/>
        </w:rPr>
        <w:t>NPM</w:t>
      </w:r>
      <w:r>
        <w:rPr>
          <w:bCs/>
          <w:lang w:val="en-US"/>
        </w:rPr>
        <w:tab/>
      </w:r>
      <w:r>
        <w:rPr>
          <w:bCs/>
          <w:lang w:val="en-US"/>
        </w:rPr>
        <w:tab/>
      </w:r>
      <w:r>
        <w:rPr>
          <w:bCs/>
          <w:lang w:val="en-US"/>
        </w:rPr>
        <w:tab/>
        <w:t>: 4119500233</w:t>
      </w:r>
    </w:p>
    <w:p w14:paraId="30D8D906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>Universitas/</w:t>
      </w:r>
      <w:proofErr w:type="spellStart"/>
      <w:proofErr w:type="gramStart"/>
      <w:r w:rsidRPr="00204979">
        <w:rPr>
          <w:bCs/>
          <w:lang w:val="en-US"/>
        </w:rPr>
        <w:t>Fakultas</w:t>
      </w:r>
      <w:proofErr w:type="spellEnd"/>
      <w:r w:rsidRPr="00204979">
        <w:rPr>
          <w:bCs/>
          <w:lang w:val="en-US"/>
        </w:rPr>
        <w:t xml:space="preserve"> :</w:t>
      </w:r>
      <w:proofErr w:type="gramEnd"/>
      <w:r w:rsidRPr="00204979">
        <w:rPr>
          <w:bCs/>
          <w:lang w:val="en-US"/>
        </w:rPr>
        <w:t xml:space="preserve"> Universitas </w:t>
      </w:r>
      <w:proofErr w:type="spellStart"/>
      <w:r w:rsidRPr="00204979">
        <w:rPr>
          <w:bCs/>
          <w:lang w:val="en-US"/>
        </w:rPr>
        <w:t>Pancasakti</w:t>
      </w:r>
      <w:proofErr w:type="spellEnd"/>
      <w:r w:rsidRPr="00204979">
        <w:rPr>
          <w:bCs/>
          <w:lang w:val="en-US"/>
        </w:rPr>
        <w:t xml:space="preserve"> Tegal/</w:t>
      </w:r>
      <w:proofErr w:type="spellStart"/>
      <w:r w:rsidRPr="00204979">
        <w:rPr>
          <w:bCs/>
          <w:lang w:val="en-US"/>
        </w:rPr>
        <w:t>Fakultas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Ekonomi</w:t>
      </w:r>
      <w:proofErr w:type="spellEnd"/>
      <w:r w:rsidRPr="00204979">
        <w:rPr>
          <w:bCs/>
          <w:lang w:val="en-US"/>
        </w:rPr>
        <w:t xml:space="preserve"> dan </w:t>
      </w:r>
      <w:proofErr w:type="spellStart"/>
      <w:r w:rsidRPr="00204979">
        <w:rPr>
          <w:bCs/>
          <w:lang w:val="en-US"/>
        </w:rPr>
        <w:t>Bisnis</w:t>
      </w:r>
      <w:proofErr w:type="spellEnd"/>
    </w:p>
    <w:p w14:paraId="0A0A9446" w14:textId="77777777" w:rsidR="00F44FFB" w:rsidRPr="00204979" w:rsidRDefault="00F44FFB" w:rsidP="00F44FFB">
      <w:pPr>
        <w:pStyle w:val="BodyText"/>
        <w:spacing w:line="360" w:lineRule="auto"/>
        <w:ind w:left="-851"/>
        <w:jc w:val="both"/>
        <w:rPr>
          <w:bCs/>
          <w:lang w:val="en-US"/>
        </w:rPr>
      </w:pPr>
      <w:r w:rsidRPr="00204979">
        <w:rPr>
          <w:bCs/>
          <w:lang w:val="en-US"/>
        </w:rPr>
        <w:t xml:space="preserve">Maka </w:t>
      </w:r>
      <w:proofErr w:type="spellStart"/>
      <w:r w:rsidRPr="00204979">
        <w:rPr>
          <w:bCs/>
          <w:lang w:val="en-US"/>
        </w:rPr>
        <w:t>deng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ini</w:t>
      </w:r>
      <w:proofErr w:type="spellEnd"/>
      <w:r w:rsidRPr="00204979">
        <w:rPr>
          <w:bCs/>
          <w:lang w:val="en-US"/>
        </w:rPr>
        <w:t xml:space="preserve">, </w:t>
      </w:r>
      <w:proofErr w:type="spellStart"/>
      <w:r w:rsidRPr="00204979">
        <w:rPr>
          <w:bCs/>
          <w:lang w:val="en-US"/>
        </w:rPr>
        <w:t>say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memoho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bantu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epada</w:t>
      </w:r>
      <w:proofErr w:type="spellEnd"/>
      <w:r w:rsidRPr="00204979">
        <w:rPr>
          <w:bCs/>
          <w:lang w:val="en-US"/>
        </w:rPr>
        <w:t xml:space="preserve"> Bapak/Ibu/</w:t>
      </w:r>
      <w:proofErr w:type="spellStart"/>
      <w:r w:rsidRPr="00204979">
        <w:rPr>
          <w:bCs/>
          <w:lang w:val="en-US"/>
        </w:rPr>
        <w:t>Saudara</w:t>
      </w:r>
      <w:proofErr w:type="spellEnd"/>
      <w:r w:rsidRPr="00204979">
        <w:rPr>
          <w:bCs/>
          <w:lang w:val="en-US"/>
        </w:rPr>
        <w:t>/</w:t>
      </w:r>
      <w:proofErr w:type="spellStart"/>
      <w:r w:rsidRPr="00204979">
        <w:rPr>
          <w:bCs/>
          <w:lang w:val="en-US"/>
        </w:rPr>
        <w:t>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untuk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berken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mengis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uesioner</w:t>
      </w:r>
      <w:proofErr w:type="spellEnd"/>
      <w:r w:rsidRPr="00204979">
        <w:rPr>
          <w:bCs/>
          <w:lang w:val="en-US"/>
        </w:rPr>
        <w:t xml:space="preserve"> yang </w:t>
      </w:r>
      <w:proofErr w:type="spellStart"/>
      <w:r w:rsidRPr="00204979">
        <w:rPr>
          <w:bCs/>
          <w:lang w:val="en-US"/>
        </w:rPr>
        <w:t>telah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isediak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alam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rangk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mendukung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peneliti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ini</w:t>
      </w:r>
      <w:proofErr w:type="spellEnd"/>
      <w:r w:rsidRPr="00204979">
        <w:rPr>
          <w:bCs/>
          <w:lang w:val="en-US"/>
        </w:rPr>
        <w:t xml:space="preserve">. Tidak </w:t>
      </w:r>
      <w:proofErr w:type="spellStart"/>
      <w:r w:rsidRPr="00204979">
        <w:rPr>
          <w:bCs/>
          <w:lang w:val="en-US"/>
        </w:rPr>
        <w:t>ad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maksud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apapu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ibalik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pengisian</w:t>
      </w:r>
      <w:proofErr w:type="spellEnd"/>
      <w:r w:rsidRPr="00204979">
        <w:rPr>
          <w:bCs/>
          <w:lang w:val="en-US"/>
        </w:rPr>
        <w:t xml:space="preserve"> daftar </w:t>
      </w:r>
      <w:proofErr w:type="spellStart"/>
      <w:r w:rsidRPr="00204979">
        <w:rPr>
          <w:bCs/>
          <w:lang w:val="en-US"/>
        </w:rPr>
        <w:t>pertanya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ini</w:t>
      </w:r>
      <w:proofErr w:type="spellEnd"/>
      <w:r w:rsidRPr="00204979">
        <w:rPr>
          <w:bCs/>
          <w:lang w:val="en-US"/>
        </w:rPr>
        <w:t xml:space="preserve">, </w:t>
      </w:r>
      <w:proofErr w:type="spellStart"/>
      <w:r w:rsidRPr="00204979">
        <w:rPr>
          <w:bCs/>
          <w:lang w:val="en-US"/>
        </w:rPr>
        <w:t>jad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imoho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esediaan</w:t>
      </w:r>
      <w:proofErr w:type="spellEnd"/>
      <w:r w:rsidRPr="00204979">
        <w:rPr>
          <w:bCs/>
          <w:lang w:val="en-US"/>
        </w:rPr>
        <w:t xml:space="preserve"> Bapak/Ibu/</w:t>
      </w:r>
      <w:proofErr w:type="spellStart"/>
      <w:r w:rsidRPr="00204979">
        <w:rPr>
          <w:bCs/>
          <w:lang w:val="en-US"/>
        </w:rPr>
        <w:t>Saudara</w:t>
      </w:r>
      <w:proofErr w:type="spellEnd"/>
      <w:r w:rsidRPr="00204979">
        <w:rPr>
          <w:bCs/>
          <w:lang w:val="en-US"/>
        </w:rPr>
        <w:t>/</w:t>
      </w:r>
      <w:proofErr w:type="spellStart"/>
      <w:r w:rsidRPr="00204979">
        <w:rPr>
          <w:bCs/>
          <w:lang w:val="en-US"/>
        </w:rPr>
        <w:t>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untuk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mengis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pernyata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ibawah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ini</w:t>
      </w:r>
      <w:proofErr w:type="spellEnd"/>
      <w:r w:rsidRPr="00204979">
        <w:rPr>
          <w:bCs/>
          <w:lang w:val="en-US"/>
        </w:rPr>
        <w:t xml:space="preserve"> pada </w:t>
      </w:r>
      <w:proofErr w:type="spellStart"/>
      <w:r w:rsidRPr="00204979">
        <w:rPr>
          <w:bCs/>
          <w:lang w:val="en-US"/>
        </w:rPr>
        <w:t>jawaban</w:t>
      </w:r>
      <w:proofErr w:type="spellEnd"/>
      <w:r w:rsidRPr="00204979">
        <w:rPr>
          <w:bCs/>
          <w:lang w:val="en-US"/>
        </w:rPr>
        <w:t xml:space="preserve"> yang </w:t>
      </w:r>
      <w:proofErr w:type="spellStart"/>
      <w:r w:rsidRPr="00204979">
        <w:rPr>
          <w:bCs/>
          <w:lang w:val="en-US"/>
        </w:rPr>
        <w:t>menurut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and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sesua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deng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ondisi</w:t>
      </w:r>
      <w:proofErr w:type="spellEnd"/>
      <w:r w:rsidRPr="00204979">
        <w:rPr>
          <w:bCs/>
          <w:lang w:val="en-US"/>
        </w:rPr>
        <w:t xml:space="preserve"> yang </w:t>
      </w:r>
      <w:proofErr w:type="spellStart"/>
      <w:r w:rsidRPr="00204979">
        <w:rPr>
          <w:bCs/>
          <w:lang w:val="en-US"/>
        </w:rPr>
        <w:t>sebenarnya</w:t>
      </w:r>
      <w:proofErr w:type="spellEnd"/>
      <w:r w:rsidRPr="00204979">
        <w:rPr>
          <w:bCs/>
          <w:lang w:val="en-US"/>
        </w:rPr>
        <w:t xml:space="preserve">. Segala </w:t>
      </w:r>
      <w:proofErr w:type="spellStart"/>
      <w:r w:rsidRPr="00204979">
        <w:rPr>
          <w:bCs/>
          <w:lang w:val="en-US"/>
        </w:rPr>
        <w:t>bentuk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jawaban</w:t>
      </w:r>
      <w:proofErr w:type="spellEnd"/>
      <w:r w:rsidRPr="00204979">
        <w:rPr>
          <w:bCs/>
          <w:lang w:val="en-US"/>
        </w:rPr>
        <w:t xml:space="preserve"> Bapak/Ibu/</w:t>
      </w:r>
      <w:proofErr w:type="spellStart"/>
      <w:r w:rsidRPr="00204979">
        <w:rPr>
          <w:bCs/>
          <w:lang w:val="en-US"/>
        </w:rPr>
        <w:t>Saudara</w:t>
      </w:r>
      <w:proofErr w:type="spellEnd"/>
      <w:r w:rsidRPr="00204979">
        <w:rPr>
          <w:bCs/>
          <w:lang w:val="en-US"/>
        </w:rPr>
        <w:t>/</w:t>
      </w:r>
      <w:proofErr w:type="spellStart"/>
      <w:r w:rsidRPr="00204979">
        <w:rPr>
          <w:bCs/>
          <w:lang w:val="en-US"/>
        </w:rPr>
        <w:t>i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akan</w:t>
      </w:r>
      <w:proofErr w:type="spellEnd"/>
      <w:r w:rsidRPr="00204979">
        <w:rPr>
          <w:bCs/>
          <w:lang w:val="en-US"/>
        </w:rPr>
        <w:t xml:space="preserve"> di jaga </w:t>
      </w:r>
      <w:proofErr w:type="spellStart"/>
      <w:r w:rsidRPr="00204979">
        <w:rPr>
          <w:bCs/>
          <w:lang w:val="en-US"/>
        </w:rPr>
        <w:t>kerahasiannya</w:t>
      </w:r>
      <w:proofErr w:type="spellEnd"/>
      <w:r w:rsidRPr="00204979">
        <w:rPr>
          <w:bCs/>
          <w:lang w:val="en-US"/>
        </w:rPr>
        <w:t xml:space="preserve">. Atas </w:t>
      </w:r>
      <w:proofErr w:type="spellStart"/>
      <w:r w:rsidRPr="00204979">
        <w:rPr>
          <w:bCs/>
          <w:lang w:val="en-US"/>
        </w:rPr>
        <w:t>perhatian</w:t>
      </w:r>
      <w:proofErr w:type="spellEnd"/>
      <w:r w:rsidRPr="00204979">
        <w:rPr>
          <w:bCs/>
          <w:lang w:val="en-US"/>
        </w:rPr>
        <w:t xml:space="preserve"> dan </w:t>
      </w:r>
      <w:proofErr w:type="spellStart"/>
      <w:r w:rsidRPr="00204979">
        <w:rPr>
          <w:bCs/>
          <w:lang w:val="en-US"/>
        </w:rPr>
        <w:t>bantuanny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say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ucapkan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terima</w:t>
      </w:r>
      <w:proofErr w:type="spellEnd"/>
      <w:r w:rsidRPr="00204979">
        <w:rPr>
          <w:bCs/>
          <w:lang w:val="en-US"/>
        </w:rPr>
        <w:t xml:space="preserve"> </w:t>
      </w:r>
      <w:proofErr w:type="spellStart"/>
      <w:r w:rsidRPr="00204979">
        <w:rPr>
          <w:bCs/>
          <w:lang w:val="en-US"/>
        </w:rPr>
        <w:t>kasih</w:t>
      </w:r>
      <w:proofErr w:type="spellEnd"/>
      <w:r w:rsidRPr="00204979">
        <w:rPr>
          <w:bCs/>
          <w:lang w:val="en-US"/>
        </w:rPr>
        <w:t>.</w:t>
      </w:r>
    </w:p>
    <w:p w14:paraId="52E6F3C8" w14:textId="77777777" w:rsidR="00F44FFB" w:rsidRDefault="00F44FFB" w:rsidP="00F44FFB">
      <w:pPr>
        <w:pStyle w:val="BodyText"/>
        <w:spacing w:line="480" w:lineRule="auto"/>
        <w:ind w:left="-851"/>
        <w:rPr>
          <w:bCs/>
          <w:lang w:val="en-US"/>
        </w:rPr>
      </w:pPr>
    </w:p>
    <w:p w14:paraId="3AF1EAAC" w14:textId="744FA5A2" w:rsidR="00F44FFB" w:rsidRDefault="00F44FFB" w:rsidP="00F44FFB">
      <w:pPr>
        <w:pStyle w:val="BodyText"/>
        <w:spacing w:line="480" w:lineRule="auto"/>
        <w:ind w:left="-851"/>
        <w:jc w:val="right"/>
        <w:rPr>
          <w:bCs/>
          <w:lang w:val="en-US"/>
        </w:rPr>
      </w:pPr>
      <w:r w:rsidRPr="00204979">
        <w:rPr>
          <w:bCs/>
          <w:lang w:val="en-US"/>
        </w:rPr>
        <w:t xml:space="preserve">Hormat </w:t>
      </w:r>
      <w:proofErr w:type="spellStart"/>
      <w:r w:rsidRPr="00204979">
        <w:rPr>
          <w:bCs/>
          <w:lang w:val="en-US"/>
        </w:rPr>
        <w:t>saya</w:t>
      </w:r>
      <w:proofErr w:type="spellEnd"/>
      <w:r w:rsidRPr="00204979">
        <w:rPr>
          <w:bCs/>
          <w:lang w:val="en-US"/>
        </w:rPr>
        <w:t>,</w:t>
      </w:r>
    </w:p>
    <w:p w14:paraId="2E923B94" w14:textId="77777777" w:rsidR="00F44FFB" w:rsidRPr="00204979" w:rsidRDefault="00F44FFB" w:rsidP="00F44FFB">
      <w:pPr>
        <w:pStyle w:val="BodyText"/>
        <w:spacing w:line="480" w:lineRule="auto"/>
        <w:ind w:left="-851"/>
        <w:jc w:val="right"/>
        <w:rPr>
          <w:bCs/>
          <w:lang w:val="en-US"/>
        </w:rPr>
      </w:pPr>
    </w:p>
    <w:p w14:paraId="5460459C" w14:textId="1E888549" w:rsidR="00CD081F" w:rsidRPr="00F44FFB" w:rsidRDefault="00F44FFB" w:rsidP="00F44FFB">
      <w:pPr>
        <w:pStyle w:val="BodyText"/>
        <w:spacing w:line="480" w:lineRule="auto"/>
        <w:ind w:left="-851"/>
        <w:jc w:val="right"/>
        <w:rPr>
          <w:bCs/>
          <w:lang w:val="en-US"/>
        </w:rPr>
      </w:pPr>
      <w:r w:rsidRPr="00204979">
        <w:rPr>
          <w:bCs/>
          <w:lang w:val="en-US"/>
        </w:rPr>
        <w:t>Tasya Amalia Dwi Nanti</w:t>
      </w:r>
    </w:p>
    <w:p w14:paraId="0D45600E" w14:textId="77777777" w:rsidR="00F44FFB" w:rsidRDefault="00F44FFB" w:rsidP="00F44FFB">
      <w:pPr>
        <w:ind w:right="2991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57DD247" w14:textId="16210EE7" w:rsidR="00F44FFB" w:rsidRPr="00F44FFB" w:rsidRDefault="00F44FFB" w:rsidP="00F44FFB">
      <w:pPr>
        <w:ind w:left="2127" w:right="2991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44FFB">
        <w:rPr>
          <w:rFonts w:ascii="Times New Roman" w:hAnsi="Times New Roman" w:cs="Times New Roman"/>
          <w:b/>
          <w:sz w:val="24"/>
          <w:szCs w:val="24"/>
        </w:rPr>
        <w:lastRenderedPageBreak/>
        <w:t>DAFTAR</w:t>
      </w:r>
      <w:r w:rsidRPr="00F44FF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F44FFB">
        <w:rPr>
          <w:rFonts w:ascii="Times New Roman" w:hAnsi="Times New Roman" w:cs="Times New Roman"/>
          <w:b/>
          <w:sz w:val="24"/>
          <w:szCs w:val="24"/>
        </w:rPr>
        <w:t>PER</w:t>
      </w:r>
      <w:r w:rsidRPr="00F44FFB">
        <w:rPr>
          <w:rFonts w:ascii="Times New Roman" w:hAnsi="Times New Roman" w:cs="Times New Roman"/>
          <w:b/>
          <w:sz w:val="24"/>
          <w:szCs w:val="24"/>
          <w:lang w:val="en-US"/>
        </w:rPr>
        <w:t>NYATAA</w:t>
      </w:r>
      <w:r w:rsidRPr="00F44FFB">
        <w:rPr>
          <w:rFonts w:ascii="Times New Roman" w:hAnsi="Times New Roman" w:cs="Times New Roman"/>
          <w:b/>
          <w:sz w:val="24"/>
          <w:szCs w:val="24"/>
        </w:rPr>
        <w:t>N</w:t>
      </w:r>
    </w:p>
    <w:p w14:paraId="321217E3" w14:textId="77777777" w:rsidR="00F44FFB" w:rsidRPr="00F44FFB" w:rsidRDefault="00F44FFB" w:rsidP="00043035">
      <w:pPr>
        <w:pStyle w:val="BodyText"/>
        <w:jc w:val="both"/>
        <w:rPr>
          <w:b/>
        </w:rPr>
      </w:pPr>
    </w:p>
    <w:p w14:paraId="3846380A" w14:textId="77777777" w:rsidR="00043035" w:rsidRDefault="00F44FFB" w:rsidP="006D2D53">
      <w:pPr>
        <w:pStyle w:val="Heading1"/>
        <w:widowControl w:val="0"/>
        <w:numPr>
          <w:ilvl w:val="0"/>
          <w:numId w:val="61"/>
        </w:numPr>
        <w:tabs>
          <w:tab w:val="left" w:pos="0"/>
        </w:tabs>
        <w:autoSpaceDE w:val="0"/>
        <w:autoSpaceDN w:val="0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1" w:name="_Toc137074011"/>
      <w:r w:rsidRPr="00F44FFB">
        <w:rPr>
          <w:rFonts w:ascii="Times New Roman" w:hAnsi="Times New Roman" w:cs="Times New Roman"/>
          <w:sz w:val="24"/>
          <w:szCs w:val="24"/>
        </w:rPr>
        <w:t>PETUNJUK</w:t>
      </w:r>
      <w:r w:rsidRPr="00F44FFB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F44FFB">
        <w:rPr>
          <w:rFonts w:ascii="Times New Roman" w:hAnsi="Times New Roman" w:cs="Times New Roman"/>
          <w:sz w:val="24"/>
          <w:szCs w:val="24"/>
        </w:rPr>
        <w:t>PENGISIAN</w:t>
      </w:r>
      <w:bookmarkEnd w:id="1"/>
    </w:p>
    <w:p w14:paraId="79B00410" w14:textId="77777777" w:rsidR="00043035" w:rsidRDefault="00F44FFB" w:rsidP="006D2D53">
      <w:pPr>
        <w:pStyle w:val="Heading1"/>
        <w:widowControl w:val="0"/>
        <w:numPr>
          <w:ilvl w:val="0"/>
          <w:numId w:val="62"/>
        </w:numPr>
        <w:tabs>
          <w:tab w:val="left" w:pos="0"/>
        </w:tabs>
        <w:autoSpaceDE w:val="0"/>
        <w:autoSpaceDN w:val="0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137074012"/>
      <w:r w:rsidRPr="00043035">
        <w:rPr>
          <w:rFonts w:ascii="Times New Roman" w:hAnsi="Times New Roman" w:cs="Times New Roman"/>
          <w:sz w:val="24"/>
          <w:szCs w:val="24"/>
        </w:rPr>
        <w:t>Isilah</w:t>
      </w:r>
      <w:r w:rsidRPr="0004303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identitas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yang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sudah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disediakan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sesuai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dengan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identitas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anda</w:t>
      </w:r>
      <w:bookmarkEnd w:id="2"/>
    </w:p>
    <w:p w14:paraId="070873B4" w14:textId="77777777" w:rsidR="00043035" w:rsidRDefault="00F44FFB" w:rsidP="006D2D53">
      <w:pPr>
        <w:pStyle w:val="Heading1"/>
        <w:widowControl w:val="0"/>
        <w:numPr>
          <w:ilvl w:val="0"/>
          <w:numId w:val="62"/>
        </w:numPr>
        <w:tabs>
          <w:tab w:val="left" w:pos="0"/>
        </w:tabs>
        <w:autoSpaceDE w:val="0"/>
        <w:autoSpaceDN w:val="0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3" w:name="_Toc137074013"/>
      <w:r w:rsidRPr="00043035">
        <w:rPr>
          <w:rFonts w:ascii="Times New Roman" w:hAnsi="Times New Roman" w:cs="Times New Roman"/>
          <w:sz w:val="24"/>
          <w:szCs w:val="24"/>
        </w:rPr>
        <w:t xml:space="preserve">Beri tanda </w:t>
      </w:r>
      <w:r w:rsidRPr="00043035">
        <w:rPr>
          <w:rFonts w:ascii="Times New Roman" w:hAnsi="Times New Roman" w:cs="Times New Roman"/>
          <w:i/>
          <w:sz w:val="24"/>
          <w:szCs w:val="24"/>
        </w:rPr>
        <w:t xml:space="preserve">checklist </w:t>
      </w:r>
      <w:r w:rsidRPr="00043035">
        <w:rPr>
          <w:rFonts w:ascii="Times New Roman" w:hAnsi="Times New Roman" w:cs="Times New Roman"/>
          <w:sz w:val="24"/>
          <w:szCs w:val="24"/>
        </w:rPr>
        <w:t>(</w:t>
      </w:r>
      <w:r w:rsidRPr="00043035">
        <w:rPr>
          <w:rFonts w:ascii="Segoe UI Symbol" w:eastAsia="Microsoft Sans Serif" w:hAnsi="Segoe UI Symbol" w:cs="Segoe UI Symbol"/>
          <w:sz w:val="24"/>
          <w:szCs w:val="24"/>
        </w:rPr>
        <w:t>🗸</w:t>
      </w:r>
      <w:r w:rsidRPr="00043035">
        <w:rPr>
          <w:rFonts w:ascii="Times New Roman" w:hAnsi="Times New Roman" w:cs="Times New Roman"/>
          <w:sz w:val="24"/>
          <w:szCs w:val="24"/>
        </w:rPr>
        <w:t>) pada kolom yang sudah tersedia dan pilih salah satu jawaban</w:t>
      </w:r>
      <w:r w:rsidRPr="0004303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keadaan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yang sebenarnya.</w:t>
      </w:r>
      <w:bookmarkEnd w:id="3"/>
    </w:p>
    <w:p w14:paraId="0D5488C0" w14:textId="7962BE02" w:rsidR="00F44FFB" w:rsidRPr="00D54462" w:rsidRDefault="00F44FFB" w:rsidP="006D2D53">
      <w:pPr>
        <w:pStyle w:val="Heading1"/>
        <w:widowControl w:val="0"/>
        <w:numPr>
          <w:ilvl w:val="0"/>
          <w:numId w:val="62"/>
        </w:numPr>
        <w:tabs>
          <w:tab w:val="left" w:pos="0"/>
        </w:tabs>
        <w:autoSpaceDE w:val="0"/>
        <w:autoSpaceDN w:val="0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Toc137074014"/>
      <w:r w:rsidRPr="00043035">
        <w:rPr>
          <w:rFonts w:ascii="Times New Roman" w:hAnsi="Times New Roman" w:cs="Times New Roman"/>
          <w:sz w:val="24"/>
          <w:szCs w:val="24"/>
        </w:rPr>
        <w:t>Ada</w:t>
      </w:r>
      <w:r w:rsidRPr="0004303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lima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pilihan alternative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untuk menjawab,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yaitu</w:t>
      </w:r>
      <w:r w:rsidR="00D54462">
        <w:rPr>
          <w:rFonts w:ascii="Times New Roman" w:hAnsi="Times New Roman" w:cs="Times New Roman"/>
          <w:sz w:val="24"/>
          <w:szCs w:val="24"/>
        </w:rPr>
        <w:t xml:space="preserve"> :</w:t>
      </w:r>
      <w:bookmarkEnd w:id="4"/>
    </w:p>
    <w:tbl>
      <w:tblPr>
        <w:tblW w:w="0" w:type="auto"/>
        <w:tblInd w:w="81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334"/>
        <w:gridCol w:w="2551"/>
        <w:gridCol w:w="1560"/>
      </w:tblGrid>
      <w:tr w:rsidR="00F44FFB" w:rsidRPr="00F44FFB" w14:paraId="12959D18" w14:textId="77777777" w:rsidTr="00C80D00">
        <w:trPr>
          <w:trHeight w:val="414"/>
        </w:trPr>
        <w:tc>
          <w:tcPr>
            <w:tcW w:w="1334" w:type="dxa"/>
          </w:tcPr>
          <w:p w14:paraId="7F0EF72D" w14:textId="77777777" w:rsidR="00F44FFB" w:rsidRPr="00F44FFB" w:rsidRDefault="00F44FFB" w:rsidP="00043035">
            <w:pPr>
              <w:pStyle w:val="TableParagraph"/>
              <w:spacing w:before="1"/>
              <w:ind w:left="301" w:right="288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imbol</w:t>
            </w:r>
          </w:p>
        </w:tc>
        <w:tc>
          <w:tcPr>
            <w:tcW w:w="2551" w:type="dxa"/>
          </w:tcPr>
          <w:p w14:paraId="7C2D79D9" w14:textId="77777777" w:rsidR="00F44FFB" w:rsidRPr="00F44FFB" w:rsidRDefault="00F44FFB" w:rsidP="00043035">
            <w:pPr>
              <w:pStyle w:val="TableParagraph"/>
              <w:spacing w:before="1"/>
              <w:ind w:left="279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Kategori</w:t>
            </w:r>
          </w:p>
        </w:tc>
        <w:tc>
          <w:tcPr>
            <w:tcW w:w="1560" w:type="dxa"/>
          </w:tcPr>
          <w:p w14:paraId="77A86773" w14:textId="77777777" w:rsidR="00F44FFB" w:rsidRPr="00F44FFB" w:rsidRDefault="00F44FFB" w:rsidP="00043035">
            <w:pPr>
              <w:pStyle w:val="TableParagraph"/>
              <w:spacing w:before="1"/>
              <w:ind w:left="197" w:right="186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Nilai</w:t>
            </w:r>
            <w:r w:rsidRPr="00F44FFB">
              <w:rPr>
                <w:spacing w:val="-1"/>
                <w:sz w:val="24"/>
                <w:szCs w:val="24"/>
              </w:rPr>
              <w:t xml:space="preserve"> </w:t>
            </w:r>
            <w:r w:rsidRPr="00F44FFB">
              <w:rPr>
                <w:sz w:val="24"/>
                <w:szCs w:val="24"/>
              </w:rPr>
              <w:t>Bobot</w:t>
            </w:r>
          </w:p>
        </w:tc>
      </w:tr>
      <w:tr w:rsidR="00F44FFB" w:rsidRPr="00F44FFB" w14:paraId="7FEDE21C" w14:textId="77777777" w:rsidTr="00C80D00">
        <w:trPr>
          <w:trHeight w:val="414"/>
        </w:trPr>
        <w:tc>
          <w:tcPr>
            <w:tcW w:w="1334" w:type="dxa"/>
          </w:tcPr>
          <w:p w14:paraId="10B84E01" w14:textId="77777777" w:rsidR="00F44FFB" w:rsidRPr="00F44FFB" w:rsidRDefault="00F44FFB" w:rsidP="00043035">
            <w:pPr>
              <w:pStyle w:val="TableParagraph"/>
              <w:spacing w:line="275" w:lineRule="exact"/>
              <w:ind w:left="301" w:right="287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S</w:t>
            </w:r>
          </w:p>
        </w:tc>
        <w:tc>
          <w:tcPr>
            <w:tcW w:w="2551" w:type="dxa"/>
          </w:tcPr>
          <w:p w14:paraId="09953D41" w14:textId="77777777" w:rsidR="00F44FFB" w:rsidRPr="00F44FFB" w:rsidRDefault="00F44FFB" w:rsidP="00043035">
            <w:pPr>
              <w:pStyle w:val="TableParagraph"/>
              <w:spacing w:line="275" w:lineRule="exact"/>
              <w:ind w:left="283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angat</w:t>
            </w:r>
            <w:r w:rsidRPr="00F44FFB">
              <w:rPr>
                <w:spacing w:val="-1"/>
                <w:sz w:val="24"/>
                <w:szCs w:val="24"/>
              </w:rPr>
              <w:t xml:space="preserve"> </w:t>
            </w:r>
            <w:r w:rsidRPr="00F44FFB">
              <w:rPr>
                <w:sz w:val="24"/>
                <w:szCs w:val="24"/>
              </w:rPr>
              <w:t>Setuju</w:t>
            </w:r>
          </w:p>
        </w:tc>
        <w:tc>
          <w:tcPr>
            <w:tcW w:w="1560" w:type="dxa"/>
          </w:tcPr>
          <w:p w14:paraId="3D5BA5A1" w14:textId="77777777" w:rsidR="00F44FFB" w:rsidRPr="00F44FFB" w:rsidRDefault="00F44FFB" w:rsidP="00043035">
            <w:pPr>
              <w:pStyle w:val="TableParagraph"/>
              <w:spacing w:line="275" w:lineRule="exact"/>
              <w:ind w:left="12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5</w:t>
            </w:r>
          </w:p>
        </w:tc>
      </w:tr>
      <w:tr w:rsidR="00F44FFB" w:rsidRPr="00F44FFB" w14:paraId="7EBF29C7" w14:textId="77777777" w:rsidTr="00C80D00">
        <w:trPr>
          <w:trHeight w:val="412"/>
        </w:trPr>
        <w:tc>
          <w:tcPr>
            <w:tcW w:w="1334" w:type="dxa"/>
          </w:tcPr>
          <w:p w14:paraId="64083718" w14:textId="77777777" w:rsidR="00F44FFB" w:rsidRPr="00F44FFB" w:rsidRDefault="00F44FFB" w:rsidP="00043035">
            <w:pPr>
              <w:pStyle w:val="TableParagraph"/>
              <w:spacing w:line="275" w:lineRule="exact"/>
              <w:ind w:left="9"/>
              <w:rPr>
                <w:sz w:val="24"/>
                <w:szCs w:val="24"/>
              </w:rPr>
            </w:pPr>
            <w:r w:rsidRPr="00F44FFB">
              <w:rPr>
                <w:w w:val="99"/>
                <w:sz w:val="24"/>
                <w:szCs w:val="24"/>
              </w:rPr>
              <w:t>S</w:t>
            </w:r>
          </w:p>
        </w:tc>
        <w:tc>
          <w:tcPr>
            <w:tcW w:w="2551" w:type="dxa"/>
          </w:tcPr>
          <w:p w14:paraId="2A36755A" w14:textId="77777777" w:rsidR="00F44FFB" w:rsidRPr="00F44FFB" w:rsidRDefault="00F44FFB" w:rsidP="00043035">
            <w:pPr>
              <w:pStyle w:val="TableParagraph"/>
              <w:spacing w:line="275" w:lineRule="exact"/>
              <w:ind w:left="281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etuju</w:t>
            </w:r>
          </w:p>
        </w:tc>
        <w:tc>
          <w:tcPr>
            <w:tcW w:w="1560" w:type="dxa"/>
          </w:tcPr>
          <w:p w14:paraId="0640CB2D" w14:textId="77777777" w:rsidR="00F44FFB" w:rsidRPr="00F44FFB" w:rsidRDefault="00F44FFB" w:rsidP="00043035">
            <w:pPr>
              <w:pStyle w:val="TableParagraph"/>
              <w:spacing w:line="275" w:lineRule="exact"/>
              <w:ind w:left="12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4</w:t>
            </w:r>
          </w:p>
        </w:tc>
      </w:tr>
      <w:tr w:rsidR="00F44FFB" w:rsidRPr="00F44FFB" w14:paraId="63E0FB46" w14:textId="77777777" w:rsidTr="00C80D00">
        <w:trPr>
          <w:trHeight w:val="414"/>
        </w:trPr>
        <w:tc>
          <w:tcPr>
            <w:tcW w:w="1334" w:type="dxa"/>
          </w:tcPr>
          <w:p w14:paraId="06B2AC7C" w14:textId="77777777" w:rsidR="00F44FFB" w:rsidRPr="00F44FFB" w:rsidRDefault="00F44FFB" w:rsidP="00043035">
            <w:pPr>
              <w:pStyle w:val="TableParagraph"/>
              <w:spacing w:before="1"/>
              <w:ind w:left="10"/>
              <w:rPr>
                <w:sz w:val="24"/>
                <w:szCs w:val="24"/>
              </w:rPr>
            </w:pPr>
            <w:r w:rsidRPr="00F44FFB">
              <w:rPr>
                <w:w w:val="99"/>
                <w:sz w:val="24"/>
                <w:szCs w:val="24"/>
              </w:rPr>
              <w:t>N</w:t>
            </w:r>
          </w:p>
        </w:tc>
        <w:tc>
          <w:tcPr>
            <w:tcW w:w="2551" w:type="dxa"/>
          </w:tcPr>
          <w:p w14:paraId="0F8FC7D3" w14:textId="77777777" w:rsidR="00F44FFB" w:rsidRPr="00F44FFB" w:rsidRDefault="00F44FFB" w:rsidP="00043035">
            <w:pPr>
              <w:pStyle w:val="TableParagraph"/>
              <w:spacing w:before="1"/>
              <w:ind w:left="279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Netral</w:t>
            </w:r>
          </w:p>
        </w:tc>
        <w:tc>
          <w:tcPr>
            <w:tcW w:w="1560" w:type="dxa"/>
          </w:tcPr>
          <w:p w14:paraId="19F194AA" w14:textId="77777777" w:rsidR="00F44FFB" w:rsidRPr="00F44FFB" w:rsidRDefault="00F44FFB" w:rsidP="00043035">
            <w:pPr>
              <w:pStyle w:val="TableParagraph"/>
              <w:spacing w:before="1"/>
              <w:ind w:left="12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3</w:t>
            </w:r>
          </w:p>
        </w:tc>
      </w:tr>
      <w:tr w:rsidR="00F44FFB" w:rsidRPr="00F44FFB" w14:paraId="09B92022" w14:textId="77777777" w:rsidTr="00C80D00">
        <w:trPr>
          <w:trHeight w:val="415"/>
        </w:trPr>
        <w:tc>
          <w:tcPr>
            <w:tcW w:w="1334" w:type="dxa"/>
          </w:tcPr>
          <w:p w14:paraId="49148B24" w14:textId="77777777" w:rsidR="00F44FFB" w:rsidRPr="00F44FFB" w:rsidRDefault="00F44FFB" w:rsidP="00043035">
            <w:pPr>
              <w:pStyle w:val="TableParagraph"/>
              <w:spacing w:line="275" w:lineRule="exact"/>
              <w:ind w:left="299" w:right="288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TS</w:t>
            </w:r>
          </w:p>
        </w:tc>
        <w:tc>
          <w:tcPr>
            <w:tcW w:w="2551" w:type="dxa"/>
          </w:tcPr>
          <w:p w14:paraId="342AAE55" w14:textId="77777777" w:rsidR="00F44FFB" w:rsidRPr="00F44FFB" w:rsidRDefault="00F44FFB" w:rsidP="00043035">
            <w:pPr>
              <w:pStyle w:val="TableParagraph"/>
              <w:spacing w:line="275" w:lineRule="exact"/>
              <w:ind w:left="281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Tidak</w:t>
            </w:r>
            <w:r w:rsidRPr="00F44FFB">
              <w:rPr>
                <w:spacing w:val="-1"/>
                <w:sz w:val="24"/>
                <w:szCs w:val="24"/>
              </w:rPr>
              <w:t xml:space="preserve"> </w:t>
            </w:r>
            <w:r w:rsidRPr="00F44FFB">
              <w:rPr>
                <w:sz w:val="24"/>
                <w:szCs w:val="24"/>
              </w:rPr>
              <w:t>Setuju</w:t>
            </w:r>
          </w:p>
        </w:tc>
        <w:tc>
          <w:tcPr>
            <w:tcW w:w="1560" w:type="dxa"/>
          </w:tcPr>
          <w:p w14:paraId="646ECCF1" w14:textId="77777777" w:rsidR="00F44FFB" w:rsidRPr="00F44FFB" w:rsidRDefault="00F44FFB" w:rsidP="00043035">
            <w:pPr>
              <w:pStyle w:val="TableParagraph"/>
              <w:spacing w:line="275" w:lineRule="exact"/>
              <w:ind w:left="12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2</w:t>
            </w:r>
          </w:p>
        </w:tc>
      </w:tr>
      <w:tr w:rsidR="00F44FFB" w:rsidRPr="00F44FFB" w14:paraId="6C896411" w14:textId="77777777" w:rsidTr="00C80D00">
        <w:trPr>
          <w:trHeight w:val="414"/>
        </w:trPr>
        <w:tc>
          <w:tcPr>
            <w:tcW w:w="1334" w:type="dxa"/>
          </w:tcPr>
          <w:p w14:paraId="1E125F04" w14:textId="77777777" w:rsidR="00F44FFB" w:rsidRPr="00F44FFB" w:rsidRDefault="00F44FFB" w:rsidP="00043035">
            <w:pPr>
              <w:pStyle w:val="TableParagraph"/>
              <w:spacing w:line="275" w:lineRule="exact"/>
              <w:ind w:left="299" w:right="288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TS</w:t>
            </w:r>
          </w:p>
        </w:tc>
        <w:tc>
          <w:tcPr>
            <w:tcW w:w="2551" w:type="dxa"/>
          </w:tcPr>
          <w:p w14:paraId="41D3EBCD" w14:textId="77777777" w:rsidR="00F44FFB" w:rsidRPr="00F44FFB" w:rsidRDefault="00F44FFB" w:rsidP="00043035">
            <w:pPr>
              <w:pStyle w:val="TableParagraph"/>
              <w:spacing w:line="275" w:lineRule="exact"/>
              <w:ind w:left="283" w:right="273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Sangat</w:t>
            </w:r>
            <w:r w:rsidRPr="00F44FFB">
              <w:rPr>
                <w:spacing w:val="-2"/>
                <w:sz w:val="24"/>
                <w:szCs w:val="24"/>
              </w:rPr>
              <w:t xml:space="preserve"> </w:t>
            </w:r>
            <w:r w:rsidRPr="00F44FFB">
              <w:rPr>
                <w:sz w:val="24"/>
                <w:szCs w:val="24"/>
              </w:rPr>
              <w:t>Tidak</w:t>
            </w:r>
            <w:r w:rsidRPr="00F44FFB">
              <w:rPr>
                <w:spacing w:val="-1"/>
                <w:sz w:val="24"/>
                <w:szCs w:val="24"/>
              </w:rPr>
              <w:t xml:space="preserve"> </w:t>
            </w:r>
            <w:r w:rsidRPr="00F44FFB">
              <w:rPr>
                <w:sz w:val="24"/>
                <w:szCs w:val="24"/>
              </w:rPr>
              <w:t>Setuju</w:t>
            </w:r>
          </w:p>
        </w:tc>
        <w:tc>
          <w:tcPr>
            <w:tcW w:w="1560" w:type="dxa"/>
          </w:tcPr>
          <w:p w14:paraId="7A09FF05" w14:textId="77777777" w:rsidR="00F44FFB" w:rsidRPr="00F44FFB" w:rsidRDefault="00F44FFB" w:rsidP="00043035">
            <w:pPr>
              <w:pStyle w:val="TableParagraph"/>
              <w:spacing w:line="275" w:lineRule="exact"/>
              <w:ind w:left="12"/>
              <w:rPr>
                <w:sz w:val="24"/>
                <w:szCs w:val="24"/>
              </w:rPr>
            </w:pPr>
            <w:r w:rsidRPr="00F44FFB">
              <w:rPr>
                <w:sz w:val="24"/>
                <w:szCs w:val="24"/>
              </w:rPr>
              <w:t>1</w:t>
            </w:r>
          </w:p>
        </w:tc>
      </w:tr>
    </w:tbl>
    <w:p w14:paraId="4AD6E145" w14:textId="77777777" w:rsidR="00043035" w:rsidRDefault="00043035" w:rsidP="00043035">
      <w:pPr>
        <w:pStyle w:val="Heading1"/>
        <w:widowControl w:val="0"/>
        <w:tabs>
          <w:tab w:val="left" w:pos="587"/>
        </w:tabs>
        <w:autoSpaceDE w:val="0"/>
        <w:autoSpaceDN w:val="0"/>
        <w:spacing w:after="0" w:line="240" w:lineRule="auto"/>
        <w:ind w:left="586"/>
        <w:jc w:val="left"/>
      </w:pPr>
    </w:p>
    <w:p w14:paraId="4ACB71BE" w14:textId="6E0A3B90" w:rsidR="00043035" w:rsidRPr="00043035" w:rsidRDefault="00043035" w:rsidP="006D2D53">
      <w:pPr>
        <w:pStyle w:val="Heading1"/>
        <w:widowControl w:val="0"/>
        <w:numPr>
          <w:ilvl w:val="0"/>
          <w:numId w:val="61"/>
        </w:numPr>
        <w:tabs>
          <w:tab w:val="left" w:pos="587"/>
        </w:tabs>
        <w:autoSpaceDE w:val="0"/>
        <w:autoSpaceDN w:val="0"/>
        <w:spacing w:after="0" w:line="240" w:lineRule="auto"/>
        <w:jc w:val="left"/>
      </w:pPr>
      <w:bookmarkStart w:id="5" w:name="_Toc137074015"/>
      <w:r w:rsidRPr="00043035">
        <w:rPr>
          <w:rFonts w:ascii="Times New Roman" w:hAnsi="Times New Roman" w:cs="Times New Roman"/>
          <w:sz w:val="24"/>
          <w:szCs w:val="24"/>
        </w:rPr>
        <w:t>IDENTITAS</w:t>
      </w:r>
      <w:r w:rsidRPr="0004303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RESPONDEN</w:t>
      </w:r>
      <w:bookmarkEnd w:id="5"/>
    </w:p>
    <w:p w14:paraId="1590B116" w14:textId="631CFCEE" w:rsidR="00D54462" w:rsidRPr="00485556" w:rsidRDefault="00043035" w:rsidP="006D2D53">
      <w:pPr>
        <w:widowControl w:val="0"/>
        <w:numPr>
          <w:ilvl w:val="0"/>
          <w:numId w:val="60"/>
        </w:numPr>
        <w:tabs>
          <w:tab w:val="left" w:pos="947"/>
        </w:tabs>
        <w:autoSpaceDE w:val="0"/>
        <w:autoSpaceDN w:val="0"/>
        <w:spacing w:before="137" w:after="0" w:line="240" w:lineRule="auto"/>
        <w:ind w:hanging="361"/>
        <w:rPr>
          <w:rFonts w:ascii="Times New Roman" w:hAnsi="Times New Roman" w:cs="Times New Roman"/>
          <w:sz w:val="24"/>
          <w:szCs w:val="24"/>
        </w:rPr>
      </w:pPr>
      <w:r w:rsidRPr="00043035">
        <w:rPr>
          <w:rFonts w:ascii="Times New Roman" w:hAnsi="Times New Roman" w:cs="Times New Roman"/>
          <w:sz w:val="24"/>
          <w:szCs w:val="24"/>
        </w:rPr>
        <w:t>Nama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:</w:t>
      </w:r>
    </w:p>
    <w:p w14:paraId="5703ED44" w14:textId="7913EC58" w:rsidR="00043035" w:rsidRPr="00043035" w:rsidRDefault="00043035" w:rsidP="006D2D53">
      <w:pPr>
        <w:widowControl w:val="0"/>
        <w:numPr>
          <w:ilvl w:val="0"/>
          <w:numId w:val="60"/>
        </w:numPr>
        <w:tabs>
          <w:tab w:val="left" w:pos="947"/>
        </w:tabs>
        <w:autoSpaceDE w:val="0"/>
        <w:autoSpaceDN w:val="0"/>
        <w:spacing w:before="139" w:after="0" w:line="240" w:lineRule="auto"/>
        <w:ind w:hanging="361"/>
        <w:rPr>
          <w:rFonts w:ascii="Times New Roman" w:hAnsi="Times New Roman" w:cs="Times New Roman"/>
          <w:sz w:val="24"/>
          <w:szCs w:val="24"/>
        </w:rPr>
      </w:pPr>
      <w:r w:rsidRPr="00043035">
        <w:rPr>
          <w:rFonts w:ascii="Times New Roman" w:hAnsi="Times New Roman" w:cs="Times New Roman"/>
          <w:sz w:val="24"/>
          <w:szCs w:val="24"/>
        </w:rPr>
        <w:t>Jenis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Kelamin</w:t>
      </w:r>
    </w:p>
    <w:p w14:paraId="3068330C" w14:textId="02597E74" w:rsidR="00D54462" w:rsidRPr="00485556" w:rsidRDefault="00485556" w:rsidP="00485556">
      <w:pPr>
        <w:pStyle w:val="BodyText"/>
        <w:spacing w:before="137"/>
        <w:ind w:left="1606"/>
        <w:rPr>
          <w:lang w:val="en-US"/>
        </w:rPr>
      </w:pPr>
      <w:r w:rsidRPr="00043035">
        <w:rPr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7FA72969" wp14:editId="1DE465C4">
                <wp:simplePos x="0" y="0"/>
                <wp:positionH relativeFrom="page">
                  <wp:posOffset>4221480</wp:posOffset>
                </wp:positionH>
                <wp:positionV relativeFrom="paragraph">
                  <wp:posOffset>94615</wp:posOffset>
                </wp:positionV>
                <wp:extent cx="285750" cy="200025"/>
                <wp:effectExtent l="0" t="0" r="0" b="0"/>
                <wp:wrapNone/>
                <wp:docPr id="183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rect w14:anchorId="037C4F75" id="Rectangle 20" o:spid="_x0000_s1026" style="position:absolute;margin-left:332.4pt;margin-top:7.45pt;width:22.5pt;height:15.75pt;z-index:2517637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" filled="f" strokeweight="1pt">
                <w10:wrap anchorx="page"/>
              </v:rect>
            </w:pict>
          </mc:Fallback>
        </mc:AlternateContent>
      </w:r>
      <w:r w:rsidR="00043035" w:rsidRPr="00043035">
        <w:rPr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19FFCA97" wp14:editId="6F8C80B3">
                <wp:simplePos x="0" y="0"/>
                <wp:positionH relativeFrom="page">
                  <wp:posOffset>2085975</wp:posOffset>
                </wp:positionH>
                <wp:positionV relativeFrom="paragraph">
                  <wp:posOffset>67945</wp:posOffset>
                </wp:positionV>
                <wp:extent cx="285750" cy="200025"/>
                <wp:effectExtent l="0" t="0" r="0" b="0"/>
                <wp:wrapNone/>
                <wp:docPr id="146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5750" cy="20002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rect w14:anchorId="50178543" id="Rectangle 20" o:spid="_x0000_s1026" style="position:absolute;margin-left:164.25pt;margin-top:5.35pt;width:22.5pt;height:15.75pt;z-index:2517084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" filled="f" strokeweight="1pt">
                <w10:wrap anchorx="page"/>
              </v:rect>
            </w:pict>
          </mc:Fallback>
        </mc:AlternateContent>
      </w:r>
      <w:r w:rsidR="00043035" w:rsidRPr="00043035">
        <w:t>Laki-laki</w:t>
      </w:r>
      <w:r>
        <w:tab/>
      </w:r>
      <w:r>
        <w:tab/>
      </w:r>
      <w:r>
        <w:tab/>
      </w:r>
      <w:r>
        <w:rPr>
          <w:lang w:val="en-US"/>
        </w:rPr>
        <w:t xml:space="preserve">          Perempuan</w:t>
      </w:r>
    </w:p>
    <w:p w14:paraId="6A914B94" w14:textId="28F0A01A" w:rsidR="00043035" w:rsidRDefault="00043035" w:rsidP="006D2D53">
      <w:pPr>
        <w:widowControl w:val="0"/>
        <w:numPr>
          <w:ilvl w:val="0"/>
          <w:numId w:val="60"/>
        </w:numPr>
        <w:tabs>
          <w:tab w:val="left" w:pos="947"/>
        </w:tabs>
        <w:autoSpaceDE w:val="0"/>
        <w:autoSpaceDN w:val="0"/>
        <w:spacing w:before="139" w:after="0" w:line="240" w:lineRule="auto"/>
        <w:ind w:hanging="361"/>
        <w:rPr>
          <w:rFonts w:ascii="Times New Roman" w:hAnsi="Times New Roman" w:cs="Times New Roman"/>
          <w:sz w:val="24"/>
          <w:szCs w:val="24"/>
        </w:rPr>
      </w:pPr>
      <w:r w:rsidRPr="00043035">
        <w:rPr>
          <w:rFonts w:ascii="Times New Roman" w:hAnsi="Times New Roman" w:cs="Times New Roman"/>
          <w:sz w:val="24"/>
          <w:szCs w:val="24"/>
        </w:rPr>
        <w:t>Usia</w:t>
      </w:r>
      <w:r w:rsidRPr="0004303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Bapak/Ibu/Sdr/i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saat</w:t>
      </w:r>
      <w:r w:rsidRPr="0004303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043035">
        <w:rPr>
          <w:rFonts w:ascii="Times New Roman" w:hAnsi="Times New Roman" w:cs="Times New Roman"/>
          <w:sz w:val="24"/>
          <w:szCs w:val="24"/>
        </w:rPr>
        <w:t>ini</w:t>
      </w:r>
    </w:p>
    <w:tbl>
      <w:tblPr>
        <w:tblStyle w:val="TableGrid"/>
        <w:tblW w:w="0" w:type="auto"/>
        <w:tblInd w:w="9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59"/>
        <w:gridCol w:w="3180"/>
      </w:tblGrid>
      <w:tr w:rsidR="00485556" w14:paraId="33D1D71B" w14:textId="77777777" w:rsidTr="00485556">
        <w:trPr>
          <w:trHeight w:val="279"/>
        </w:trPr>
        <w:tc>
          <w:tcPr>
            <w:tcW w:w="3359" w:type="dxa"/>
          </w:tcPr>
          <w:p w14:paraId="17164AE2" w14:textId="7666CC62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1424" behindDoc="0" locked="0" layoutInCell="1" allowOverlap="1" wp14:anchorId="127A4CDB" wp14:editId="78E32A2C">
                      <wp:simplePos x="0" y="0"/>
                      <wp:positionH relativeFrom="page">
                        <wp:posOffset>48260</wp:posOffset>
                      </wp:positionH>
                      <wp:positionV relativeFrom="paragraph">
                        <wp:posOffset>42545</wp:posOffset>
                      </wp:positionV>
                      <wp:extent cx="285750" cy="200025"/>
                      <wp:effectExtent l="0" t="0" r="0" b="0"/>
                      <wp:wrapNone/>
                      <wp:docPr id="179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5A232DA6" id="Rectangle 14" o:spid="_x0000_s1026" style="position:absolute;margin-left:3.8pt;margin-top:3.35pt;width:22.5pt;height:15.75pt;z-index:2517514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13-2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3180" w:type="dxa"/>
          </w:tcPr>
          <w:p w14:paraId="4D438F00" w14:textId="67AE6AB6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3472" behindDoc="0" locked="0" layoutInCell="1" allowOverlap="1" wp14:anchorId="3DD5D82A" wp14:editId="4FD2989A">
                      <wp:simplePos x="0" y="0"/>
                      <wp:positionH relativeFrom="page">
                        <wp:posOffset>69215</wp:posOffset>
                      </wp:positionH>
                      <wp:positionV relativeFrom="paragraph">
                        <wp:posOffset>55245</wp:posOffset>
                      </wp:positionV>
                      <wp:extent cx="285750" cy="200025"/>
                      <wp:effectExtent l="0" t="0" r="0" b="0"/>
                      <wp:wrapNone/>
                      <wp:docPr id="180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46D52C8" id="Rectangle 14" o:spid="_x0000_s1026" style="position:absolute;margin-left:5.45pt;margin-top:4.35pt;width:22.5pt;height:15.75pt;z-index:2517534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31-5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</w:tr>
      <w:tr w:rsidR="00485556" w14:paraId="6E5A1F93" w14:textId="77777777" w:rsidTr="00485556">
        <w:trPr>
          <w:trHeight w:val="269"/>
        </w:trPr>
        <w:tc>
          <w:tcPr>
            <w:tcW w:w="3359" w:type="dxa"/>
          </w:tcPr>
          <w:p w14:paraId="1435F410" w14:textId="191E596F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2448" behindDoc="0" locked="0" layoutInCell="1" allowOverlap="1" wp14:anchorId="5D352183" wp14:editId="5A538910">
                      <wp:simplePos x="0" y="0"/>
                      <wp:positionH relativeFrom="page">
                        <wp:posOffset>4889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81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2BD9795D" id="Rectangle 14" o:spid="_x0000_s1026" style="position:absolute;margin-left:3.85pt;margin-top:2.7pt;width:22.5pt;height:15.75pt;z-index:2517524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21-3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  <w:tc>
          <w:tcPr>
            <w:tcW w:w="3180" w:type="dxa"/>
          </w:tcPr>
          <w:p w14:paraId="74E0C7B3" w14:textId="1BE25521" w:rsidR="00485556" w:rsidRPr="00485556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4496" behindDoc="0" locked="0" layoutInCell="1" allowOverlap="1" wp14:anchorId="51BE08EC" wp14:editId="026924F9">
                      <wp:simplePos x="0" y="0"/>
                      <wp:positionH relativeFrom="page">
                        <wp:posOffset>6667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82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36425B6A" id="Rectangle 14" o:spid="_x0000_s1026" style="position:absolute;margin-left:5.25pt;margin-top:2.7pt;width:22.5pt;height:15.75pt;z-index:2517544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 </w:t>
            </w:r>
            <w:r w:rsidRPr="0048555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50 </w:t>
            </w:r>
            <w:proofErr w:type="spellStart"/>
            <w:r w:rsidRPr="0048555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</w:p>
        </w:tc>
      </w:tr>
    </w:tbl>
    <w:p w14:paraId="6BB90D21" w14:textId="6508A043" w:rsidR="00485556" w:rsidRPr="00485556" w:rsidRDefault="00485556" w:rsidP="006D2D53">
      <w:pPr>
        <w:widowControl w:val="0"/>
        <w:numPr>
          <w:ilvl w:val="0"/>
          <w:numId w:val="60"/>
        </w:numPr>
        <w:tabs>
          <w:tab w:val="left" w:pos="947"/>
        </w:tabs>
        <w:autoSpaceDE w:val="0"/>
        <w:autoSpaceDN w:val="0"/>
        <w:spacing w:before="139"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85556">
        <w:rPr>
          <w:rFonts w:ascii="Times New Roman" w:hAnsi="Times New Roman" w:cs="Times New Roman"/>
          <w:sz w:val="24"/>
          <w:szCs w:val="24"/>
          <w:lang w:val="en-US"/>
        </w:rPr>
        <w:t>Pendidikan</w:t>
      </w:r>
    </w:p>
    <w:tbl>
      <w:tblPr>
        <w:tblStyle w:val="TableGrid"/>
        <w:tblpPr w:leftFromText="180" w:rightFromText="180" w:vertAnchor="text" w:horzAnchor="margin" w:tblpXSpec="right" w:tblpY="4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02"/>
        <w:gridCol w:w="3489"/>
      </w:tblGrid>
      <w:tr w:rsidR="00485556" w14:paraId="17460F6C" w14:textId="77777777" w:rsidTr="00485556">
        <w:tc>
          <w:tcPr>
            <w:tcW w:w="3502" w:type="dxa"/>
          </w:tcPr>
          <w:p w14:paraId="79F159DA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6544" behindDoc="0" locked="0" layoutInCell="1" allowOverlap="1" wp14:anchorId="1E73E747" wp14:editId="5F7C6063">
                      <wp:simplePos x="0" y="0"/>
                      <wp:positionH relativeFrom="page">
                        <wp:posOffset>48260</wp:posOffset>
                      </wp:positionH>
                      <wp:positionV relativeFrom="paragraph">
                        <wp:posOffset>42545</wp:posOffset>
                      </wp:positionV>
                      <wp:extent cx="285750" cy="200025"/>
                      <wp:effectExtent l="0" t="0" r="0" b="0"/>
                      <wp:wrapNone/>
                      <wp:docPr id="167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F0A16A9" id="Rectangle 14" o:spid="_x0000_s1026" style="position:absolute;margin-left:3.8pt;margin-top:3.35pt;width:22.5pt;height:15.75pt;z-index:2517565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SMP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derajat</w:t>
            </w:r>
            <w:proofErr w:type="spellEnd"/>
          </w:p>
        </w:tc>
        <w:tc>
          <w:tcPr>
            <w:tcW w:w="3489" w:type="dxa"/>
          </w:tcPr>
          <w:p w14:paraId="3B1106FE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9616" behindDoc="0" locked="0" layoutInCell="1" allowOverlap="1" wp14:anchorId="418AAEC0" wp14:editId="005ECE1A">
                      <wp:simplePos x="0" y="0"/>
                      <wp:positionH relativeFrom="page">
                        <wp:posOffset>69215</wp:posOffset>
                      </wp:positionH>
                      <wp:positionV relativeFrom="paragraph">
                        <wp:posOffset>55245</wp:posOffset>
                      </wp:positionV>
                      <wp:extent cx="285750" cy="200025"/>
                      <wp:effectExtent l="0" t="0" r="0" b="0"/>
                      <wp:wrapNone/>
                      <wp:docPr id="168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04806956" id="Rectangle 14" o:spid="_x0000_s1026" style="position:absolute;margin-left:5.45pt;margin-top:4.35pt;width:22.5pt;height:15.75pt;z-index:2517596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SMA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derajat</w:t>
            </w:r>
            <w:proofErr w:type="spellEnd"/>
          </w:p>
        </w:tc>
      </w:tr>
      <w:tr w:rsidR="00485556" w14:paraId="4AB504B8" w14:textId="77777777" w:rsidTr="00485556">
        <w:tc>
          <w:tcPr>
            <w:tcW w:w="3502" w:type="dxa"/>
          </w:tcPr>
          <w:p w14:paraId="75CA7135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7568" behindDoc="0" locked="0" layoutInCell="1" allowOverlap="1" wp14:anchorId="50156076" wp14:editId="5F225E5E">
                      <wp:simplePos x="0" y="0"/>
                      <wp:positionH relativeFrom="page">
                        <wp:posOffset>4889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69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6FF1630F" id="Rectangle 14" o:spid="_x0000_s1026" style="position:absolute;margin-left:3.85pt;margin-top:2.7pt;width:22.5pt;height:15.75pt;z-index:2517575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DIII/Diploma</w:t>
            </w:r>
          </w:p>
        </w:tc>
        <w:tc>
          <w:tcPr>
            <w:tcW w:w="3489" w:type="dxa"/>
          </w:tcPr>
          <w:p w14:paraId="7265E953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60640" behindDoc="0" locked="0" layoutInCell="1" allowOverlap="1" wp14:anchorId="448B19A9" wp14:editId="2764363F">
                      <wp:simplePos x="0" y="0"/>
                      <wp:positionH relativeFrom="page">
                        <wp:posOffset>6667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70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44D8F744" id="Rectangle 14" o:spid="_x0000_s1026" style="position:absolute;margin-left:5.25pt;margin-top:2.7pt;width:22.5pt;height:15.75pt;z-index:2517606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S1/Sarjana</w:t>
            </w:r>
          </w:p>
        </w:tc>
      </w:tr>
      <w:tr w:rsidR="00485556" w14:paraId="347F9B41" w14:textId="77777777" w:rsidTr="00485556">
        <w:tc>
          <w:tcPr>
            <w:tcW w:w="3502" w:type="dxa"/>
          </w:tcPr>
          <w:p w14:paraId="1D82F285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8592" behindDoc="0" locked="0" layoutInCell="1" allowOverlap="1" wp14:anchorId="4A81DE29" wp14:editId="7334AB79">
                      <wp:simplePos x="0" y="0"/>
                      <wp:positionH relativeFrom="page">
                        <wp:posOffset>48895</wp:posOffset>
                      </wp:positionH>
                      <wp:positionV relativeFrom="paragraph">
                        <wp:posOffset>32385</wp:posOffset>
                      </wp:positionV>
                      <wp:extent cx="285750" cy="200025"/>
                      <wp:effectExtent l="0" t="0" r="0" b="0"/>
                      <wp:wrapNone/>
                      <wp:docPr id="171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5633D485" id="Rectangle 14" o:spid="_x0000_s1026" style="position:absolute;margin-left:3.85pt;margin-top:2.55pt;width:22.5pt;height:15.75pt;z-index:2517585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S2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scasarjana</w:t>
            </w:r>
            <w:proofErr w:type="spellEnd"/>
          </w:p>
        </w:tc>
        <w:tc>
          <w:tcPr>
            <w:tcW w:w="3489" w:type="dxa"/>
          </w:tcPr>
          <w:p w14:paraId="439E8C77" w14:textId="77777777" w:rsidR="00485556" w:rsidRPr="00D6052D" w:rsidRDefault="00485556" w:rsidP="00485556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61664" behindDoc="0" locked="0" layoutInCell="1" allowOverlap="1" wp14:anchorId="46A34654" wp14:editId="00CDEAA6">
                      <wp:simplePos x="0" y="0"/>
                      <wp:positionH relativeFrom="page">
                        <wp:posOffset>66675</wp:posOffset>
                      </wp:positionH>
                      <wp:positionV relativeFrom="paragraph">
                        <wp:posOffset>32385</wp:posOffset>
                      </wp:positionV>
                      <wp:extent cx="285750" cy="200025"/>
                      <wp:effectExtent l="0" t="0" r="0" b="0"/>
                      <wp:wrapNone/>
                      <wp:docPr id="172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E41EB78" id="Rectangle 14" o:spid="_x0000_s1026" style="position:absolute;margin-left:5.25pt;margin-top:2.55pt;width:22.5pt;height:15.75pt;z-index:251761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Lain-lain</w:t>
            </w:r>
          </w:p>
        </w:tc>
      </w:tr>
    </w:tbl>
    <w:p w14:paraId="3012491B" w14:textId="2D41FC28" w:rsidR="00D54462" w:rsidRPr="00D54462" w:rsidRDefault="00D54462" w:rsidP="00D54462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CB8E1A0" w14:textId="2E529815" w:rsidR="00D54462" w:rsidRPr="00485556" w:rsidRDefault="00D54462" w:rsidP="006D2D53">
      <w:pPr>
        <w:widowControl w:val="0"/>
        <w:numPr>
          <w:ilvl w:val="0"/>
          <w:numId w:val="60"/>
        </w:numPr>
        <w:tabs>
          <w:tab w:val="left" w:pos="947"/>
        </w:tabs>
        <w:autoSpaceDE w:val="0"/>
        <w:autoSpaceDN w:val="0"/>
        <w:spacing w:after="0" w:line="240" w:lineRule="auto"/>
        <w:ind w:hanging="36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kerjaan</w:t>
      </w:r>
      <w:proofErr w:type="spellEnd"/>
    </w:p>
    <w:tbl>
      <w:tblPr>
        <w:tblStyle w:val="TableGrid"/>
        <w:tblW w:w="0" w:type="auto"/>
        <w:tblInd w:w="9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91"/>
        <w:gridCol w:w="3400"/>
      </w:tblGrid>
      <w:tr w:rsidR="00485556" w14:paraId="4BBC7837" w14:textId="77777777" w:rsidTr="00C80D00">
        <w:tc>
          <w:tcPr>
            <w:tcW w:w="3591" w:type="dxa"/>
          </w:tcPr>
          <w:p w14:paraId="4EA07A36" w14:textId="77777777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6304" behindDoc="0" locked="0" layoutInCell="1" allowOverlap="1" wp14:anchorId="2EC81578" wp14:editId="4CEC63DA">
                      <wp:simplePos x="0" y="0"/>
                      <wp:positionH relativeFrom="page">
                        <wp:posOffset>48260</wp:posOffset>
                      </wp:positionH>
                      <wp:positionV relativeFrom="paragraph">
                        <wp:posOffset>42545</wp:posOffset>
                      </wp:positionV>
                      <wp:extent cx="285750" cy="200025"/>
                      <wp:effectExtent l="0" t="0" r="0" b="0"/>
                      <wp:wrapNone/>
                      <wp:docPr id="175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49ACC6D9" id="Rectangle 14" o:spid="_x0000_s1026" style="position:absolute;margin-left:3.8pt;margin-top:3.35pt;width:22.5pt;height:15.75pt;z-index:2517463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aj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hasiswa</w:t>
            </w:r>
            <w:proofErr w:type="spellEnd"/>
          </w:p>
        </w:tc>
        <w:tc>
          <w:tcPr>
            <w:tcW w:w="3400" w:type="dxa"/>
          </w:tcPr>
          <w:p w14:paraId="7D7D51EA" w14:textId="77777777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 wp14:anchorId="23BF7212" wp14:editId="0287E825">
                      <wp:simplePos x="0" y="0"/>
                      <wp:positionH relativeFrom="page">
                        <wp:posOffset>69215</wp:posOffset>
                      </wp:positionH>
                      <wp:positionV relativeFrom="paragraph">
                        <wp:posOffset>55245</wp:posOffset>
                      </wp:positionV>
                      <wp:extent cx="285750" cy="200025"/>
                      <wp:effectExtent l="0" t="0" r="0" b="0"/>
                      <wp:wrapNone/>
                      <wp:docPr id="176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2225E7A8" id="Rectangle 14" o:spid="_x0000_s1026" style="position:absolute;margin-left:5.45pt;margin-top:4.35pt;width:22.5pt;height:15.75pt;z-index:2517483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gawai</w:t>
            </w:r>
            <w:proofErr w:type="spellEnd"/>
          </w:p>
        </w:tc>
      </w:tr>
      <w:tr w:rsidR="00485556" w14:paraId="08653C54" w14:textId="77777777" w:rsidTr="00C80D00">
        <w:tc>
          <w:tcPr>
            <w:tcW w:w="3591" w:type="dxa"/>
          </w:tcPr>
          <w:p w14:paraId="185CB9B6" w14:textId="77777777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7328" behindDoc="0" locked="0" layoutInCell="1" allowOverlap="1" wp14:anchorId="32E1917C" wp14:editId="129704D0">
                      <wp:simplePos x="0" y="0"/>
                      <wp:positionH relativeFrom="page">
                        <wp:posOffset>4889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77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3C6AF7DA" id="Rectangle 14" o:spid="_x0000_s1026" style="position:absolute;margin-left:3.85pt;margin-top:2.7pt;width:22.5pt;height:15.75pt;z-index:2517473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yawan</w:t>
            </w:r>
            <w:proofErr w:type="spellEnd"/>
          </w:p>
        </w:tc>
        <w:tc>
          <w:tcPr>
            <w:tcW w:w="3400" w:type="dxa"/>
          </w:tcPr>
          <w:p w14:paraId="384D4BE4" w14:textId="77777777" w:rsidR="00485556" w:rsidRPr="00D6052D" w:rsidRDefault="00485556" w:rsidP="00C80D00">
            <w:pPr>
              <w:widowControl w:val="0"/>
              <w:tabs>
                <w:tab w:val="left" w:pos="947"/>
              </w:tabs>
              <w:autoSpaceDE w:val="0"/>
              <w:autoSpaceDN w:val="0"/>
              <w:spacing w:before="13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043035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49376" behindDoc="0" locked="0" layoutInCell="1" allowOverlap="1" wp14:anchorId="46A063F9" wp14:editId="12281B15">
                      <wp:simplePos x="0" y="0"/>
                      <wp:positionH relativeFrom="page">
                        <wp:posOffset>66675</wp:posOffset>
                      </wp:positionH>
                      <wp:positionV relativeFrom="paragraph">
                        <wp:posOffset>34290</wp:posOffset>
                      </wp:positionV>
                      <wp:extent cx="285750" cy="200025"/>
                      <wp:effectExtent l="0" t="0" r="0" b="0"/>
                      <wp:wrapNone/>
                      <wp:docPr id="178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5420F75D" id="Rectangle 14" o:spid="_x0000_s1026" style="position:absolute;margin-left:5.25pt;margin-top:2.7pt;width:22.5pt;height:15.75pt;z-index:2517493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Lainnya</w:t>
            </w:r>
          </w:p>
        </w:tc>
      </w:tr>
    </w:tbl>
    <w:p w14:paraId="31A13A04" w14:textId="181A5ECD" w:rsidR="00485556" w:rsidRDefault="00485556" w:rsidP="00485556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6B3A9ED" w14:textId="758ABF90" w:rsidR="00EC3BD9" w:rsidRDefault="00EC3BD9" w:rsidP="00485556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6E3E8AD" w14:textId="50622E4E" w:rsidR="00EC3BD9" w:rsidRDefault="00EC3BD9" w:rsidP="00485556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1975108" w14:textId="050C92ED" w:rsidR="00EC3BD9" w:rsidRDefault="00EC3BD9" w:rsidP="00485556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E6D3A9B" w14:textId="77777777" w:rsidR="00EC3BD9" w:rsidRPr="00485556" w:rsidRDefault="00EC3BD9" w:rsidP="00485556">
      <w:pPr>
        <w:widowControl w:val="0"/>
        <w:tabs>
          <w:tab w:val="left" w:pos="947"/>
        </w:tabs>
        <w:autoSpaceDE w:val="0"/>
        <w:autoSpaceDN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4AACB8" w14:textId="4494138B" w:rsidR="00EC3BD9" w:rsidRPr="00AA711D" w:rsidRDefault="00485556" w:rsidP="006D2D53">
      <w:pPr>
        <w:widowControl w:val="0"/>
        <w:numPr>
          <w:ilvl w:val="0"/>
          <w:numId w:val="60"/>
        </w:numPr>
        <w:tabs>
          <w:tab w:val="left" w:pos="946"/>
          <w:tab w:val="left" w:pos="947"/>
        </w:tabs>
        <w:autoSpaceDE w:val="0"/>
        <w:autoSpaceDN w:val="0"/>
        <w:spacing w:before="60" w:after="0" w:line="240" w:lineRule="auto"/>
        <w:ind w:hanging="361"/>
        <w:rPr>
          <w:rFonts w:ascii="Times New Roman" w:hAnsi="Times New Roman" w:cs="Times New Roman"/>
          <w:sz w:val="24"/>
        </w:rPr>
      </w:pPr>
      <w:r w:rsidRPr="00EC3BD9">
        <w:rPr>
          <w:rFonts w:ascii="Times New Roman" w:hAnsi="Times New Roman" w:cs="Times New Roman"/>
          <w:sz w:val="24"/>
          <w:lang w:val="en-US"/>
        </w:rPr>
        <w:lastRenderedPageBreak/>
        <w:t>A</w:t>
      </w:r>
      <w:r w:rsidR="00EC3BD9" w:rsidRPr="00EC3BD9">
        <w:rPr>
          <w:rFonts w:ascii="Times New Roman" w:hAnsi="Times New Roman" w:cs="Times New Roman"/>
          <w:sz w:val="24"/>
          <w:lang w:val="en-US"/>
        </w:rPr>
        <w:t>lamat</w:t>
      </w:r>
    </w:p>
    <w:tbl>
      <w:tblPr>
        <w:tblStyle w:val="TableGrid"/>
        <w:tblW w:w="0" w:type="auto"/>
        <w:tblInd w:w="9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0"/>
        <w:gridCol w:w="2281"/>
      </w:tblGrid>
      <w:tr w:rsidR="00AA711D" w14:paraId="0ED99FFC" w14:textId="77777777" w:rsidTr="00AA711D">
        <w:trPr>
          <w:trHeight w:val="378"/>
        </w:trPr>
        <w:tc>
          <w:tcPr>
            <w:tcW w:w="2240" w:type="dxa"/>
          </w:tcPr>
          <w:p w14:paraId="74CEB2CC" w14:textId="0A3A7757" w:rsidR="00AA711D" w:rsidRPr="00AA711D" w:rsidRDefault="00AA711D" w:rsidP="00AA711D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6240" behindDoc="0" locked="0" layoutInCell="1" allowOverlap="1" wp14:anchorId="2F931F61" wp14:editId="3A27A182">
                      <wp:simplePos x="0" y="0"/>
                      <wp:positionH relativeFrom="page">
                        <wp:posOffset>58420</wp:posOffset>
                      </wp:positionH>
                      <wp:positionV relativeFrom="paragraph">
                        <wp:posOffset>7620</wp:posOffset>
                      </wp:positionV>
                      <wp:extent cx="285750" cy="200025"/>
                      <wp:effectExtent l="0" t="0" r="0" b="0"/>
                      <wp:wrapNone/>
                      <wp:docPr id="50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21DB317" id="Rectangle 4" o:spid="_x0000_s1026" style="position:absolute;margin-left:4.6pt;margin-top:.6pt;width:22.5pt;height:15.75pt;z-index:251786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 Tegal Barat</w:t>
            </w:r>
          </w:p>
        </w:tc>
        <w:tc>
          <w:tcPr>
            <w:tcW w:w="2281" w:type="dxa"/>
          </w:tcPr>
          <w:p w14:paraId="38AE3951" w14:textId="19F69A88" w:rsidR="00AA711D" w:rsidRPr="00AA711D" w:rsidRDefault="00AA711D" w:rsidP="00AA711D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0336" behindDoc="0" locked="0" layoutInCell="1" allowOverlap="1" wp14:anchorId="62A8B3F8" wp14:editId="7D0D199E">
                      <wp:simplePos x="0" y="0"/>
                      <wp:positionH relativeFrom="page">
                        <wp:posOffset>59055</wp:posOffset>
                      </wp:positionH>
                      <wp:positionV relativeFrom="paragraph">
                        <wp:posOffset>7620</wp:posOffset>
                      </wp:positionV>
                      <wp:extent cx="285750" cy="200025"/>
                      <wp:effectExtent l="0" t="0" r="0" b="0"/>
                      <wp:wrapNone/>
                      <wp:docPr id="68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37318B2F" id="Rectangle 4" o:spid="_x0000_s1026" style="position:absolute;margin-left:4.65pt;margin-top:.6pt;width:22.5pt;height:15.75pt;z-index:251790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 Tegal Timur</w:t>
            </w:r>
          </w:p>
        </w:tc>
      </w:tr>
      <w:tr w:rsidR="00AA711D" w14:paraId="2D026574" w14:textId="77777777" w:rsidTr="00AA711D">
        <w:trPr>
          <w:trHeight w:val="378"/>
        </w:trPr>
        <w:tc>
          <w:tcPr>
            <w:tcW w:w="2240" w:type="dxa"/>
          </w:tcPr>
          <w:p w14:paraId="4DDB4BEE" w14:textId="353F8F75" w:rsidR="00AA711D" w:rsidRPr="00AA711D" w:rsidRDefault="00AA711D" w:rsidP="00AA711D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8288" behindDoc="0" locked="0" layoutInCell="1" allowOverlap="1" wp14:anchorId="6C8679FD" wp14:editId="7E02CF26">
                      <wp:simplePos x="0" y="0"/>
                      <wp:positionH relativeFrom="page">
                        <wp:posOffset>58420</wp:posOffset>
                      </wp:positionH>
                      <wp:positionV relativeFrom="paragraph">
                        <wp:posOffset>6985</wp:posOffset>
                      </wp:positionV>
                      <wp:extent cx="285750" cy="200025"/>
                      <wp:effectExtent l="0" t="0" r="0" b="0"/>
                      <wp:wrapNone/>
                      <wp:docPr id="58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1E6B7180" id="Rectangle 4" o:spid="_x0000_s1026" style="position:absolute;margin-left:4.6pt;margin-top:.55pt;width:22.5pt;height:15.75pt;z-index:251788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 Tegal Selatan</w:t>
            </w:r>
          </w:p>
        </w:tc>
        <w:tc>
          <w:tcPr>
            <w:tcW w:w="2281" w:type="dxa"/>
          </w:tcPr>
          <w:p w14:paraId="70FCCAF1" w14:textId="5B23F819" w:rsidR="00AA711D" w:rsidRPr="00AA711D" w:rsidRDefault="00AA711D" w:rsidP="00AA711D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2384" behindDoc="0" locked="0" layoutInCell="1" allowOverlap="1" wp14:anchorId="3BC8CC3E" wp14:editId="21503A72">
                      <wp:simplePos x="0" y="0"/>
                      <wp:positionH relativeFrom="page">
                        <wp:posOffset>66040</wp:posOffset>
                      </wp:positionH>
                      <wp:positionV relativeFrom="paragraph">
                        <wp:posOffset>6985</wp:posOffset>
                      </wp:positionV>
                      <wp:extent cx="285750" cy="200025"/>
                      <wp:effectExtent l="0" t="0" r="0" b="0"/>
                      <wp:wrapNone/>
                      <wp:docPr id="71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CE3356A" id="Rectangle 4" o:spid="_x0000_s1026" style="position:absolute;margin-left:5.2pt;margin-top:.55pt;width:22.5pt;height:15.75pt;z-index:251792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  </w:t>
            </w:r>
            <w:proofErr w:type="spellStart"/>
            <w:r>
              <w:rPr>
                <w:rFonts w:ascii="Times New Roman" w:hAnsi="Times New Roman" w:cs="Times New Roman"/>
                <w:sz w:val="24"/>
                <w:lang w:val="en-US"/>
              </w:rPr>
              <w:t>Margadana</w:t>
            </w:r>
            <w:proofErr w:type="spellEnd"/>
          </w:p>
        </w:tc>
      </w:tr>
    </w:tbl>
    <w:p w14:paraId="131C8461" w14:textId="77777777" w:rsidR="00EC3BD9" w:rsidRPr="00EC3BD9" w:rsidRDefault="00EC3BD9" w:rsidP="00EC3BD9">
      <w:pPr>
        <w:widowControl w:val="0"/>
        <w:tabs>
          <w:tab w:val="left" w:pos="946"/>
          <w:tab w:val="left" w:pos="947"/>
        </w:tabs>
        <w:autoSpaceDE w:val="0"/>
        <w:autoSpaceDN w:val="0"/>
        <w:spacing w:before="60" w:after="0" w:line="240" w:lineRule="auto"/>
        <w:rPr>
          <w:rFonts w:ascii="Times New Roman" w:hAnsi="Times New Roman" w:cs="Times New Roman"/>
          <w:sz w:val="24"/>
        </w:rPr>
      </w:pPr>
    </w:p>
    <w:p w14:paraId="55CCC3F9" w14:textId="18A0D10E" w:rsidR="00EC3BD9" w:rsidRPr="00EC3BD9" w:rsidRDefault="00EC3BD9" w:rsidP="006D2D53">
      <w:pPr>
        <w:widowControl w:val="0"/>
        <w:numPr>
          <w:ilvl w:val="0"/>
          <w:numId w:val="60"/>
        </w:numPr>
        <w:tabs>
          <w:tab w:val="left" w:pos="946"/>
          <w:tab w:val="left" w:pos="947"/>
        </w:tabs>
        <w:autoSpaceDE w:val="0"/>
        <w:autoSpaceDN w:val="0"/>
        <w:spacing w:before="60" w:after="0" w:line="240" w:lineRule="auto"/>
        <w:ind w:hanging="361"/>
        <w:rPr>
          <w:rFonts w:ascii="Times New Roman" w:hAnsi="Times New Roman" w:cs="Times New Roman"/>
          <w:sz w:val="24"/>
        </w:rPr>
      </w:pPr>
      <w:proofErr w:type="spellStart"/>
      <w:r w:rsidRPr="00EC3BD9">
        <w:rPr>
          <w:rFonts w:ascii="Times New Roman" w:hAnsi="Times New Roman" w:cs="Times New Roman"/>
          <w:sz w:val="24"/>
          <w:lang w:val="en-US"/>
        </w:rPr>
        <w:t>Apakah</w:t>
      </w:r>
      <w:proofErr w:type="spellEnd"/>
      <w:r w:rsidRPr="00EC3BD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C3BD9">
        <w:rPr>
          <w:rFonts w:ascii="Times New Roman" w:hAnsi="Times New Roman" w:cs="Times New Roman"/>
          <w:sz w:val="24"/>
          <w:lang w:val="en-US"/>
        </w:rPr>
        <w:t>anda</w:t>
      </w:r>
      <w:proofErr w:type="spellEnd"/>
      <w:r w:rsidRPr="00EC3BD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C3BD9">
        <w:rPr>
          <w:rFonts w:ascii="Times New Roman" w:hAnsi="Times New Roman" w:cs="Times New Roman"/>
          <w:sz w:val="24"/>
          <w:lang w:val="en-US"/>
        </w:rPr>
        <w:t>pernah</w:t>
      </w:r>
      <w:proofErr w:type="spellEnd"/>
      <w:r w:rsidRPr="00EC3BD9">
        <w:rPr>
          <w:rFonts w:ascii="Times New Roman" w:hAnsi="Times New Roman" w:cs="Times New Roman"/>
          <w:sz w:val="24"/>
          <w:lang w:val="en-US"/>
        </w:rPr>
        <w:t>/</w:t>
      </w:r>
      <w:proofErr w:type="spellStart"/>
      <w:r w:rsidRPr="00EC3BD9">
        <w:rPr>
          <w:rFonts w:ascii="Times New Roman" w:hAnsi="Times New Roman" w:cs="Times New Roman"/>
          <w:sz w:val="24"/>
          <w:lang w:val="en-US"/>
        </w:rPr>
        <w:t>sedang</w:t>
      </w:r>
      <w:proofErr w:type="spellEnd"/>
      <w:r w:rsidRPr="00EC3BD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C3BD9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Pr="00EC3BD9">
        <w:rPr>
          <w:rFonts w:ascii="Times New Roman" w:hAnsi="Times New Roman" w:cs="Times New Roman"/>
          <w:sz w:val="24"/>
          <w:lang w:val="en-US"/>
        </w:rPr>
        <w:t xml:space="preserve"> skincare MS GLOW?</w:t>
      </w:r>
    </w:p>
    <w:tbl>
      <w:tblPr>
        <w:tblStyle w:val="TableGrid"/>
        <w:tblW w:w="0" w:type="auto"/>
        <w:tblInd w:w="9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8"/>
        <w:gridCol w:w="1843"/>
      </w:tblGrid>
      <w:tr w:rsidR="00EC3BD9" w14:paraId="08D4E071" w14:textId="77777777" w:rsidTr="00EC3BD9">
        <w:tc>
          <w:tcPr>
            <w:tcW w:w="2168" w:type="dxa"/>
          </w:tcPr>
          <w:p w14:paraId="317A731D" w14:textId="50903DCE" w:rsidR="00EC3BD9" w:rsidRPr="00EC3BD9" w:rsidRDefault="00EC3BD9" w:rsidP="00EC3BD9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7024" behindDoc="0" locked="0" layoutInCell="1" allowOverlap="1" wp14:anchorId="347E875C" wp14:editId="751B92C2">
                      <wp:simplePos x="0" y="0"/>
                      <wp:positionH relativeFrom="page">
                        <wp:posOffset>58420</wp:posOffset>
                      </wp:positionH>
                      <wp:positionV relativeFrom="paragraph">
                        <wp:posOffset>7620</wp:posOffset>
                      </wp:positionV>
                      <wp:extent cx="285750" cy="200025"/>
                      <wp:effectExtent l="0" t="0" r="0" b="0"/>
                      <wp:wrapNone/>
                      <wp:docPr id="189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469DD04B" id="Rectangle 4" o:spid="_x0000_s1026" style="position:absolute;margin-left:4.6pt;margin-top:.6pt;width:22.5pt;height:15.75pt;z-index:2517770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IYA</w:t>
            </w:r>
          </w:p>
        </w:tc>
        <w:tc>
          <w:tcPr>
            <w:tcW w:w="1843" w:type="dxa"/>
          </w:tcPr>
          <w:p w14:paraId="419EEC1D" w14:textId="26A1F6C5" w:rsidR="00EC3BD9" w:rsidRPr="00EC3BD9" w:rsidRDefault="00EC3BD9" w:rsidP="00EC3BD9">
            <w:pPr>
              <w:widowControl w:val="0"/>
              <w:tabs>
                <w:tab w:val="left" w:pos="946"/>
                <w:tab w:val="left" w:pos="947"/>
              </w:tabs>
              <w:autoSpaceDE w:val="0"/>
              <w:autoSpaceDN w:val="0"/>
              <w:spacing w:before="6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9072" behindDoc="0" locked="0" layoutInCell="1" allowOverlap="1" wp14:anchorId="3BAF5858" wp14:editId="50DCF8F7">
                      <wp:simplePos x="0" y="0"/>
                      <wp:positionH relativeFrom="page">
                        <wp:posOffset>62865</wp:posOffset>
                      </wp:positionH>
                      <wp:positionV relativeFrom="paragraph">
                        <wp:posOffset>7620</wp:posOffset>
                      </wp:positionV>
                      <wp:extent cx="285750" cy="200025"/>
                      <wp:effectExtent l="0" t="0" r="0" b="0"/>
                      <wp:wrapNone/>
                      <wp:docPr id="190" name="Rectangl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5750" cy="2000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prstDash val="solid"/>
                                <a:miter lim="800000"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oel="http://schemas.microsoft.com/office/2019/extlst" xmlns:w16sdtdh="http://schemas.microsoft.com/office/word/2020/wordml/sdtdatahash">
                  <w:pict>
                    <v:rect w14:anchorId="71D1D569" id="Rectangle 4" o:spid="_x0000_s1026" style="position:absolute;margin-left:4.95pt;margin-top:.6pt;width:22.5pt;height:15.75pt;z-index:2517790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" filled="f" strokeweight="1pt">
                      <w10:wrap anchorx="page"/>
                    </v:rect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        TIDAK</w:t>
            </w:r>
          </w:p>
        </w:tc>
      </w:tr>
    </w:tbl>
    <w:p w14:paraId="6C80CD44" w14:textId="77777777" w:rsidR="00EC3BD9" w:rsidRPr="00EC3BD9" w:rsidRDefault="00EC3BD9" w:rsidP="00EC3BD9">
      <w:pPr>
        <w:widowControl w:val="0"/>
        <w:tabs>
          <w:tab w:val="left" w:pos="946"/>
          <w:tab w:val="left" w:pos="947"/>
        </w:tabs>
        <w:autoSpaceDE w:val="0"/>
        <w:autoSpaceDN w:val="0"/>
        <w:spacing w:before="60" w:after="0" w:line="240" w:lineRule="auto"/>
        <w:ind w:left="946"/>
        <w:rPr>
          <w:rFonts w:ascii="Times New Roman" w:hAnsi="Times New Roman" w:cs="Times New Roman"/>
          <w:sz w:val="24"/>
        </w:rPr>
      </w:pPr>
    </w:p>
    <w:p w14:paraId="708F05F3" w14:textId="2D6295B8" w:rsidR="005A3375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YA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la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ju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IDAK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la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en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A169208" w14:textId="42F20C29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AC94B99" w14:textId="77660A17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09E0892" w14:textId="69BB9863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CD1F584" w14:textId="7DC4A3D6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BCE559B" w14:textId="35B707BB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9B0647A" w14:textId="0F0B8A78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CBD185" w14:textId="4E31B06F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34A7959" w14:textId="3B1E422B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2DD489C" w14:textId="4E374C1B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A6F93EE" w14:textId="658AEF6B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E0FD389" w14:textId="6032E551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943742" w14:textId="2018A8DC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D12B724" w14:textId="0208DB44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D0647F" w14:textId="36CB5401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1628541" w14:textId="2B9ECEC1" w:rsidR="00881798" w:rsidRDefault="00881798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6E882D" w14:textId="77777777" w:rsidR="00881798" w:rsidRDefault="00881798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E5F15D" w14:textId="3869532E" w:rsidR="00EC3BD9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347B45A" w14:textId="276EE1B5" w:rsidR="00EC3BD9" w:rsidRPr="00EC3BD9" w:rsidRDefault="00EC3BD9" w:rsidP="00EC3BD9">
      <w:pPr>
        <w:pStyle w:val="Heading1"/>
        <w:spacing w:before="60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Toc137074016"/>
      <w:r w:rsidRPr="00EC3BD9">
        <w:rPr>
          <w:rFonts w:ascii="Times New Roman" w:hAnsi="Times New Roman" w:cs="Times New Roman"/>
          <w:b/>
          <w:bCs/>
          <w:sz w:val="24"/>
          <w:szCs w:val="24"/>
        </w:rPr>
        <w:lastRenderedPageBreak/>
        <w:t>KUESIONER</w:t>
      </w:r>
      <w:r w:rsidRPr="00EC3BD9">
        <w:rPr>
          <w:rFonts w:ascii="Times New Roman" w:hAnsi="Times New Roman" w:cs="Times New Roman"/>
          <w:b/>
          <w:bCs/>
          <w:spacing w:val="-2"/>
          <w:sz w:val="24"/>
          <w:szCs w:val="24"/>
        </w:rPr>
        <w:t xml:space="preserve"> </w:t>
      </w:r>
      <w:r w:rsidRPr="00EC3BD9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bookmarkEnd w:id="6"/>
    </w:p>
    <w:p w14:paraId="70DEA16E" w14:textId="77777777" w:rsidR="00EC3BD9" w:rsidRDefault="00EC3BD9" w:rsidP="006D2D53">
      <w:pPr>
        <w:widowControl w:val="0"/>
        <w:numPr>
          <w:ilvl w:val="0"/>
          <w:numId w:val="59"/>
        </w:numPr>
        <w:autoSpaceDE w:val="0"/>
        <w:autoSpaceDN w:val="0"/>
        <w:spacing w:after="0" w:line="240" w:lineRule="auto"/>
        <w:ind w:left="-284" w:firstLine="0"/>
        <w:jc w:val="left"/>
        <w:rPr>
          <w:b/>
          <w:sz w:val="24"/>
        </w:rPr>
      </w:pPr>
      <w:r>
        <w:rPr>
          <w:b/>
          <w:sz w:val="24"/>
        </w:rPr>
        <w:t>Daftar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Pertanyaan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  <w:lang w:val="en-US"/>
        </w:rPr>
        <w:t>Label Halal</w:t>
      </w:r>
      <w:r>
        <w:rPr>
          <w:b/>
          <w:spacing w:val="2"/>
          <w:sz w:val="24"/>
        </w:rPr>
        <w:t xml:space="preserve"> </w:t>
      </w:r>
      <w:r>
        <w:rPr>
          <w:b/>
          <w:sz w:val="24"/>
        </w:rPr>
        <w:t>(</w:t>
      </w:r>
      <w:r>
        <w:rPr>
          <w:b/>
          <w:sz w:val="24"/>
          <w:lang w:val="en-US"/>
        </w:rPr>
        <w:t>X1</w:t>
      </w:r>
      <w:r>
        <w:rPr>
          <w:b/>
          <w:sz w:val="24"/>
        </w:rPr>
        <w:t>)</w:t>
      </w:r>
    </w:p>
    <w:tbl>
      <w:tblPr>
        <w:tblStyle w:val="TableGrid"/>
        <w:tblpPr w:leftFromText="180" w:rightFromText="180" w:vertAnchor="text" w:horzAnchor="margin" w:tblpXSpec="center" w:tblpY="347"/>
        <w:tblW w:w="8080" w:type="dxa"/>
        <w:tblLayout w:type="fixed"/>
        <w:tblLook w:val="04A0" w:firstRow="1" w:lastRow="0" w:firstColumn="1" w:lastColumn="0" w:noHBand="0" w:noVBand="1"/>
      </w:tblPr>
      <w:tblGrid>
        <w:gridCol w:w="567"/>
        <w:gridCol w:w="4111"/>
        <w:gridCol w:w="708"/>
        <w:gridCol w:w="567"/>
        <w:gridCol w:w="709"/>
        <w:gridCol w:w="709"/>
        <w:gridCol w:w="709"/>
      </w:tblGrid>
      <w:tr w:rsidR="00EC3BD9" w14:paraId="162E2F06" w14:textId="77777777" w:rsidTr="00EC3BD9">
        <w:tc>
          <w:tcPr>
            <w:tcW w:w="567" w:type="dxa"/>
            <w:vMerge w:val="restart"/>
          </w:tcPr>
          <w:p w14:paraId="31B8359D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ind w:left="-404" w:firstLine="404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No</w:t>
            </w:r>
          </w:p>
        </w:tc>
        <w:tc>
          <w:tcPr>
            <w:tcW w:w="4111" w:type="dxa"/>
            <w:vMerge w:val="restart"/>
          </w:tcPr>
          <w:p w14:paraId="02ED8B53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19545E">
              <w:rPr>
                <w:b/>
                <w:sz w:val="24"/>
                <w:lang w:val="en-US"/>
              </w:rPr>
              <w:t>Pertanyaan</w:t>
            </w:r>
            <w:proofErr w:type="spellEnd"/>
          </w:p>
          <w:p w14:paraId="6E06A6F9" w14:textId="77777777" w:rsidR="00EC3BD9" w:rsidRPr="0019545E" w:rsidRDefault="00EC3BD9" w:rsidP="00EC3BD9">
            <w:pPr>
              <w:jc w:val="right"/>
              <w:rPr>
                <w:b/>
                <w:lang w:val="en-US"/>
              </w:rPr>
            </w:pPr>
          </w:p>
        </w:tc>
        <w:tc>
          <w:tcPr>
            <w:tcW w:w="3402" w:type="dxa"/>
            <w:gridSpan w:val="5"/>
          </w:tcPr>
          <w:p w14:paraId="104084AA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</w:rPr>
            </w:pPr>
            <w:proofErr w:type="spellStart"/>
            <w:r w:rsidRPr="0019545E">
              <w:rPr>
                <w:b/>
                <w:sz w:val="24"/>
                <w:lang w:val="en-US"/>
              </w:rPr>
              <w:t>Tanggapan</w:t>
            </w:r>
            <w:proofErr w:type="spellEnd"/>
          </w:p>
        </w:tc>
      </w:tr>
      <w:tr w:rsidR="00EC3BD9" w14:paraId="7E4649BD" w14:textId="77777777" w:rsidTr="00EC3BD9">
        <w:tc>
          <w:tcPr>
            <w:tcW w:w="567" w:type="dxa"/>
            <w:vMerge/>
          </w:tcPr>
          <w:p w14:paraId="04CEB4AD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4111" w:type="dxa"/>
            <w:vMerge/>
            <w:tcBorders>
              <w:bottom w:val="single" w:sz="4" w:space="0" w:color="auto"/>
            </w:tcBorders>
          </w:tcPr>
          <w:p w14:paraId="08F60CDE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2586714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SS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4776093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2C0E057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N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C6B23AC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TS</w:t>
            </w:r>
          </w:p>
        </w:tc>
        <w:tc>
          <w:tcPr>
            <w:tcW w:w="709" w:type="dxa"/>
          </w:tcPr>
          <w:p w14:paraId="154474EC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STS</w:t>
            </w:r>
          </w:p>
        </w:tc>
      </w:tr>
      <w:tr w:rsidR="00EC3BD9" w14:paraId="324BC024" w14:textId="77777777" w:rsidTr="00EC3BD9">
        <w:tc>
          <w:tcPr>
            <w:tcW w:w="567" w:type="dxa"/>
            <w:tcBorders>
              <w:right w:val="nil"/>
            </w:tcBorders>
          </w:tcPr>
          <w:p w14:paraId="6987C6DA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18E48851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Gambar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124E4D3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0F4FCE3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1967C5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752DC4D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77E549C3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54182058" w14:textId="77777777" w:rsidTr="00EC3BD9">
        <w:tc>
          <w:tcPr>
            <w:tcW w:w="567" w:type="dxa"/>
          </w:tcPr>
          <w:p w14:paraId="1F16FA20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1.</w:t>
            </w:r>
          </w:p>
        </w:tc>
        <w:tc>
          <w:tcPr>
            <w:tcW w:w="4111" w:type="dxa"/>
          </w:tcPr>
          <w:p w14:paraId="4F865752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Gambar label halal </w:t>
            </w:r>
            <w:proofErr w:type="spellStart"/>
            <w:r>
              <w:rPr>
                <w:bCs/>
                <w:sz w:val="24"/>
                <w:lang w:val="en-US"/>
              </w:rPr>
              <w:t>sang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ud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ikenali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6FD0B961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3564C13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55521E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E03CE8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317D375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2650E298" w14:textId="77777777" w:rsidTr="00EC3BD9">
        <w:tc>
          <w:tcPr>
            <w:tcW w:w="567" w:type="dxa"/>
          </w:tcPr>
          <w:p w14:paraId="3C9DBEF0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2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0AB2D768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mengetahu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gambar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label halal yang </w:t>
            </w:r>
            <w:proofErr w:type="spellStart"/>
            <w:r>
              <w:rPr>
                <w:bCs/>
                <w:sz w:val="24"/>
                <w:lang w:val="en-US"/>
              </w:rPr>
              <w:t>dikeluarkan</w:t>
            </w:r>
            <w:proofErr w:type="spellEnd"/>
            <w:r>
              <w:rPr>
                <w:bCs/>
                <w:sz w:val="24"/>
                <w:lang w:val="en-US"/>
              </w:rPr>
              <w:t xml:space="preserve"> oleh MUI Indonesia pada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9FE5892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D989DD2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2EB77C0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E5DE15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29A58E3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03AAA924" w14:textId="77777777" w:rsidTr="00EC3BD9">
        <w:tc>
          <w:tcPr>
            <w:tcW w:w="567" w:type="dxa"/>
            <w:tcBorders>
              <w:right w:val="nil"/>
            </w:tcBorders>
          </w:tcPr>
          <w:p w14:paraId="0811AAE1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28D51C0F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19545E">
              <w:rPr>
                <w:b/>
                <w:sz w:val="24"/>
                <w:lang w:val="en-US"/>
              </w:rPr>
              <w:t>Tulisan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12A22645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1A2EF18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2BB573E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80EB22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26D63B38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048C2E1B" w14:textId="77777777" w:rsidTr="00EC3BD9">
        <w:tc>
          <w:tcPr>
            <w:tcW w:w="567" w:type="dxa"/>
          </w:tcPr>
          <w:p w14:paraId="45277CBB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3.</w:t>
            </w:r>
          </w:p>
        </w:tc>
        <w:tc>
          <w:tcPr>
            <w:tcW w:w="4111" w:type="dxa"/>
          </w:tcPr>
          <w:p w14:paraId="16E8E3AF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dap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mbac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jelas</w:t>
            </w:r>
            <w:proofErr w:type="spellEnd"/>
            <w:r>
              <w:rPr>
                <w:bCs/>
                <w:sz w:val="24"/>
                <w:lang w:val="en-US"/>
              </w:rPr>
              <w:t xml:space="preserve"> tulisan halal yang </w:t>
            </w:r>
            <w:proofErr w:type="spellStart"/>
            <w:r>
              <w:rPr>
                <w:bCs/>
                <w:sz w:val="24"/>
                <w:lang w:val="en-US"/>
              </w:rPr>
              <w:t>ada</w:t>
            </w:r>
            <w:proofErr w:type="spellEnd"/>
            <w:r>
              <w:rPr>
                <w:bCs/>
                <w:sz w:val="24"/>
                <w:lang w:val="en-US"/>
              </w:rPr>
              <w:t xml:space="preserve"> pada </w:t>
            </w:r>
            <w:proofErr w:type="spellStart"/>
            <w:r>
              <w:rPr>
                <w:bCs/>
                <w:sz w:val="24"/>
                <w:lang w:val="en-US"/>
              </w:rPr>
              <w:t>kemas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8" w:type="dxa"/>
          </w:tcPr>
          <w:p w14:paraId="7F736A91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09CC2D2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8ECB0A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B41795E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09D9D34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3877DC04" w14:textId="77777777" w:rsidTr="00EC3BD9">
        <w:tc>
          <w:tcPr>
            <w:tcW w:w="567" w:type="dxa"/>
          </w:tcPr>
          <w:p w14:paraId="10D18253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4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50816CB0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Adanya tulisan halal yang </w:t>
            </w:r>
            <w:proofErr w:type="spellStart"/>
            <w:r>
              <w:rPr>
                <w:bCs/>
                <w:sz w:val="24"/>
                <w:lang w:val="en-US"/>
              </w:rPr>
              <w:t>terdapat</w:t>
            </w:r>
            <w:proofErr w:type="spellEnd"/>
            <w:r>
              <w:rPr>
                <w:bCs/>
                <w:sz w:val="24"/>
                <w:lang w:val="en-US"/>
              </w:rPr>
              <w:t xml:space="preserve"> pada </w:t>
            </w:r>
            <w:proofErr w:type="spellStart"/>
            <w:r>
              <w:rPr>
                <w:bCs/>
                <w:sz w:val="24"/>
                <w:lang w:val="en-US"/>
              </w:rPr>
              <w:t>gambar</w:t>
            </w:r>
            <w:proofErr w:type="spellEnd"/>
            <w:r>
              <w:rPr>
                <w:bCs/>
                <w:sz w:val="24"/>
                <w:lang w:val="en-US"/>
              </w:rPr>
              <w:t xml:space="preserve"> logo halal </w:t>
            </w:r>
            <w:proofErr w:type="spellStart"/>
            <w:r>
              <w:rPr>
                <w:bCs/>
                <w:sz w:val="24"/>
                <w:lang w:val="en-US"/>
              </w:rPr>
              <w:t>dap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mbantu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ay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untu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gidentifikas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ebelum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ay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laku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embeli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033812B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2EF114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877D080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7869F4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429A6740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47C1B117" w14:textId="77777777" w:rsidTr="00EC3BD9">
        <w:tc>
          <w:tcPr>
            <w:tcW w:w="567" w:type="dxa"/>
            <w:tcBorders>
              <w:right w:val="nil"/>
            </w:tcBorders>
          </w:tcPr>
          <w:p w14:paraId="69405028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634FEC0A" w14:textId="77777777" w:rsidR="00EC3BD9" w:rsidRPr="0019545E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19545E">
              <w:rPr>
                <w:b/>
                <w:sz w:val="24"/>
                <w:lang w:val="en-US"/>
              </w:rPr>
              <w:t>Kombinasi</w:t>
            </w:r>
            <w:proofErr w:type="spellEnd"/>
            <w:r w:rsidRPr="0019545E">
              <w:rPr>
                <w:b/>
                <w:sz w:val="24"/>
                <w:lang w:val="en-US"/>
              </w:rPr>
              <w:t xml:space="preserve"> Gambar dan Tulisan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0C1F2FDA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37B671C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02F576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338765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6820A75E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019483FA" w14:textId="77777777" w:rsidTr="00EC3BD9">
        <w:tc>
          <w:tcPr>
            <w:tcW w:w="567" w:type="dxa"/>
          </w:tcPr>
          <w:p w14:paraId="6CB3A76E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5.</w:t>
            </w:r>
          </w:p>
        </w:tc>
        <w:tc>
          <w:tcPr>
            <w:tcW w:w="4111" w:type="dxa"/>
          </w:tcPr>
          <w:p w14:paraId="432B0C44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mengetahu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ombinas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gambar</w:t>
            </w:r>
            <w:proofErr w:type="spellEnd"/>
            <w:r>
              <w:rPr>
                <w:bCs/>
                <w:sz w:val="24"/>
                <w:lang w:val="en-US"/>
              </w:rPr>
              <w:t xml:space="preserve"> dan tulisan pada label halal yang </w:t>
            </w:r>
            <w:proofErr w:type="spellStart"/>
            <w:r>
              <w:rPr>
                <w:bCs/>
                <w:sz w:val="24"/>
                <w:lang w:val="en-US"/>
              </w:rPr>
              <w:t>dikeluarkan</w:t>
            </w:r>
            <w:proofErr w:type="spellEnd"/>
            <w:r>
              <w:rPr>
                <w:bCs/>
                <w:sz w:val="24"/>
                <w:lang w:val="en-US"/>
              </w:rPr>
              <w:t xml:space="preserve"> oleh MUI Indonesia.</w:t>
            </w:r>
          </w:p>
        </w:tc>
        <w:tc>
          <w:tcPr>
            <w:tcW w:w="708" w:type="dxa"/>
          </w:tcPr>
          <w:p w14:paraId="6582565B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5437D01A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C3756A0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203288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E363B79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05855467" w14:textId="77777777" w:rsidTr="00EC3BD9">
        <w:tc>
          <w:tcPr>
            <w:tcW w:w="567" w:type="dxa"/>
          </w:tcPr>
          <w:p w14:paraId="3997BA67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6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0CD6DE2F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Adanya “Label Halal” </w:t>
            </w:r>
            <w:proofErr w:type="spellStart"/>
            <w:r>
              <w:rPr>
                <w:bCs/>
                <w:sz w:val="24"/>
                <w:lang w:val="en-US"/>
              </w:rPr>
              <w:t>menjad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ertimba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ay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lam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mili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sebelum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laku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embelian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A166B12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9165BA5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9C69512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2519BF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4FDA51EA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59C5D158" w14:textId="77777777" w:rsidTr="00EC3BD9">
        <w:tc>
          <w:tcPr>
            <w:tcW w:w="567" w:type="dxa"/>
            <w:tcBorders>
              <w:right w:val="nil"/>
            </w:tcBorders>
          </w:tcPr>
          <w:p w14:paraId="6703B773" w14:textId="77777777" w:rsidR="00EC3BD9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14A1B449" w14:textId="77777777" w:rsidR="00EC3BD9" w:rsidRPr="00275C44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275C44">
              <w:rPr>
                <w:b/>
                <w:sz w:val="24"/>
                <w:lang w:val="en-US"/>
              </w:rPr>
              <w:t>Menempel</w:t>
            </w:r>
            <w:proofErr w:type="spellEnd"/>
            <w:r w:rsidRPr="00275C44">
              <w:rPr>
                <w:b/>
                <w:sz w:val="24"/>
                <w:lang w:val="en-US"/>
              </w:rPr>
              <w:t xml:space="preserve"> Pada </w:t>
            </w:r>
            <w:proofErr w:type="spellStart"/>
            <w:r w:rsidRPr="00275C44">
              <w:rPr>
                <w:b/>
                <w:sz w:val="24"/>
                <w:lang w:val="en-US"/>
              </w:rPr>
              <w:t>Kemasan</w:t>
            </w:r>
            <w:proofErr w:type="spellEnd"/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1A8E118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5742A2E2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26F9F3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7F3B6554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24AB46BF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5A5AD6B7" w14:textId="77777777" w:rsidTr="00EC3BD9">
        <w:tc>
          <w:tcPr>
            <w:tcW w:w="567" w:type="dxa"/>
          </w:tcPr>
          <w:p w14:paraId="14FD1382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7.</w:t>
            </w:r>
          </w:p>
        </w:tc>
        <w:tc>
          <w:tcPr>
            <w:tcW w:w="4111" w:type="dxa"/>
          </w:tcPr>
          <w:p w14:paraId="4BE22357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Label halal yang </w:t>
            </w:r>
            <w:proofErr w:type="spellStart"/>
            <w:r>
              <w:rPr>
                <w:bCs/>
                <w:sz w:val="24"/>
                <w:lang w:val="en-US"/>
              </w:rPr>
              <w:t>menempel</w:t>
            </w:r>
            <w:proofErr w:type="spellEnd"/>
            <w:r>
              <w:rPr>
                <w:bCs/>
                <w:sz w:val="24"/>
                <w:lang w:val="en-US"/>
              </w:rPr>
              <w:t xml:space="preserve"> pada </w:t>
            </w:r>
            <w:proofErr w:type="spellStart"/>
            <w:r>
              <w:rPr>
                <w:bCs/>
                <w:sz w:val="24"/>
                <w:lang w:val="en-US"/>
              </w:rPr>
              <w:t>kemas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dap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ud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ilih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beradaanya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3D72948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6FB8C34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1E294D0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317C8FF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12AB8D5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EC3BD9" w14:paraId="10786586" w14:textId="77777777" w:rsidTr="00EC3BD9">
        <w:tc>
          <w:tcPr>
            <w:tcW w:w="567" w:type="dxa"/>
          </w:tcPr>
          <w:p w14:paraId="69EC1194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8.</w:t>
            </w:r>
          </w:p>
        </w:tc>
        <w:tc>
          <w:tcPr>
            <w:tcW w:w="4111" w:type="dxa"/>
          </w:tcPr>
          <w:p w14:paraId="206B5893" w14:textId="77777777" w:rsidR="00EC3BD9" w:rsidRPr="006B1D75" w:rsidRDefault="00EC3BD9" w:rsidP="00EC3BD9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yaki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halal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karen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rdapat</w:t>
            </w:r>
            <w:proofErr w:type="spellEnd"/>
            <w:r>
              <w:rPr>
                <w:bCs/>
                <w:sz w:val="24"/>
                <w:lang w:val="en-US"/>
              </w:rPr>
              <w:t xml:space="preserve"> label halal yang </w:t>
            </w:r>
            <w:proofErr w:type="spellStart"/>
            <w:r>
              <w:rPr>
                <w:bCs/>
                <w:sz w:val="24"/>
                <w:lang w:val="en-US"/>
              </w:rPr>
              <w:t>menempel</w:t>
            </w:r>
            <w:proofErr w:type="spellEnd"/>
            <w:r>
              <w:rPr>
                <w:bCs/>
                <w:sz w:val="24"/>
                <w:lang w:val="en-US"/>
              </w:rPr>
              <w:t xml:space="preserve"> pada </w:t>
            </w:r>
            <w:proofErr w:type="spellStart"/>
            <w:r>
              <w:rPr>
                <w:bCs/>
                <w:sz w:val="24"/>
                <w:lang w:val="en-US"/>
              </w:rPr>
              <w:t>kemas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nya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5131B1E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7A82D51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0835BBF6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10786F5D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754EF97" w14:textId="77777777" w:rsidR="00EC3BD9" w:rsidRPr="00A73238" w:rsidRDefault="00EC3BD9" w:rsidP="00EC3BD9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</w:tbl>
    <w:p w14:paraId="27E3F6C5" w14:textId="77777777" w:rsidR="00EC3BD9" w:rsidRDefault="00EC3BD9" w:rsidP="00EC3BD9">
      <w:pPr>
        <w:tabs>
          <w:tab w:val="left" w:pos="741"/>
        </w:tabs>
        <w:ind w:left="740"/>
        <w:jc w:val="right"/>
        <w:rPr>
          <w:b/>
          <w:sz w:val="24"/>
        </w:rPr>
      </w:pPr>
    </w:p>
    <w:p w14:paraId="654200B8" w14:textId="77777777" w:rsidR="00EC3BD9" w:rsidRDefault="00EC3BD9" w:rsidP="00EC3BD9">
      <w:pPr>
        <w:pStyle w:val="BodyText"/>
        <w:spacing w:before="8" w:after="1"/>
        <w:rPr>
          <w:b/>
          <w:sz w:val="10"/>
        </w:rPr>
      </w:pPr>
    </w:p>
    <w:p w14:paraId="30227E98" w14:textId="77777777" w:rsidR="00EC3BD9" w:rsidRDefault="00EC3BD9" w:rsidP="00EC3BD9">
      <w:pPr>
        <w:pStyle w:val="BodyText"/>
        <w:spacing w:before="8" w:after="1"/>
        <w:rPr>
          <w:b/>
          <w:sz w:val="10"/>
        </w:rPr>
      </w:pPr>
    </w:p>
    <w:p w14:paraId="365F4857" w14:textId="77777777" w:rsidR="00EC3BD9" w:rsidRDefault="00EC3BD9" w:rsidP="00EC3BD9">
      <w:pPr>
        <w:pStyle w:val="BodyText"/>
        <w:spacing w:before="8" w:after="1"/>
        <w:rPr>
          <w:b/>
          <w:sz w:val="10"/>
        </w:rPr>
      </w:pPr>
    </w:p>
    <w:p w14:paraId="0066F126" w14:textId="77777777" w:rsidR="00EC3BD9" w:rsidRDefault="00EC3BD9" w:rsidP="00EC3BD9">
      <w:pPr>
        <w:pStyle w:val="BodyText"/>
        <w:spacing w:before="8" w:after="1"/>
        <w:rPr>
          <w:b/>
          <w:sz w:val="10"/>
        </w:rPr>
      </w:pPr>
    </w:p>
    <w:p w14:paraId="083DF37C" w14:textId="77777777" w:rsidR="00EC3BD9" w:rsidRDefault="00EC3BD9" w:rsidP="00EC3BD9">
      <w:pPr>
        <w:pStyle w:val="BodyText"/>
        <w:spacing w:before="1"/>
        <w:rPr>
          <w:b/>
          <w:sz w:val="7"/>
        </w:rPr>
      </w:pPr>
    </w:p>
    <w:p w14:paraId="786D4E6A" w14:textId="77777777" w:rsidR="00813DC6" w:rsidRPr="00813DC6" w:rsidRDefault="00813DC6" w:rsidP="006D2D53">
      <w:pPr>
        <w:widowControl w:val="0"/>
        <w:numPr>
          <w:ilvl w:val="0"/>
          <w:numId w:val="63"/>
        </w:numPr>
        <w:autoSpaceDE w:val="0"/>
        <w:autoSpaceDN w:val="0"/>
        <w:spacing w:before="90" w:after="0" w:line="240" w:lineRule="auto"/>
        <w:ind w:left="-284" w:firstLine="0"/>
        <w:rPr>
          <w:rFonts w:ascii="Times New Roman" w:hAnsi="Times New Roman" w:cs="Times New Roman"/>
          <w:b/>
          <w:sz w:val="24"/>
        </w:rPr>
      </w:pPr>
      <w:r w:rsidRPr="00813DC6">
        <w:rPr>
          <w:rFonts w:ascii="Times New Roman" w:hAnsi="Times New Roman" w:cs="Times New Roman"/>
          <w:b/>
          <w:sz w:val="24"/>
        </w:rPr>
        <w:lastRenderedPageBreak/>
        <w:t>Daftar</w:t>
      </w:r>
      <w:r w:rsidRPr="00813DC6">
        <w:rPr>
          <w:rFonts w:ascii="Times New Roman" w:hAnsi="Times New Roman" w:cs="Times New Roman"/>
          <w:b/>
          <w:spacing w:val="-4"/>
          <w:sz w:val="24"/>
        </w:rPr>
        <w:t xml:space="preserve"> </w:t>
      </w:r>
      <w:r w:rsidRPr="00813DC6">
        <w:rPr>
          <w:rFonts w:ascii="Times New Roman" w:hAnsi="Times New Roman" w:cs="Times New Roman"/>
          <w:b/>
          <w:sz w:val="24"/>
        </w:rPr>
        <w:t xml:space="preserve">Pertanyaan </w:t>
      </w:r>
      <w:r w:rsidRPr="00813DC6">
        <w:rPr>
          <w:rFonts w:ascii="Times New Roman" w:hAnsi="Times New Roman" w:cs="Times New Roman"/>
          <w:b/>
          <w:i/>
          <w:sz w:val="24"/>
          <w:lang w:val="en-US"/>
        </w:rPr>
        <w:t>Word Of Mouth</w:t>
      </w:r>
      <w:r w:rsidRPr="00813DC6">
        <w:rPr>
          <w:rFonts w:ascii="Times New Roman" w:hAnsi="Times New Roman" w:cs="Times New Roman"/>
          <w:b/>
          <w:i/>
          <w:spacing w:val="-1"/>
          <w:sz w:val="24"/>
        </w:rPr>
        <w:t xml:space="preserve"> </w:t>
      </w:r>
      <w:r w:rsidRPr="00813DC6">
        <w:rPr>
          <w:rFonts w:ascii="Times New Roman" w:hAnsi="Times New Roman" w:cs="Times New Roman"/>
          <w:b/>
          <w:sz w:val="24"/>
        </w:rPr>
        <w:t>(X</w:t>
      </w:r>
      <w:r w:rsidRPr="00813DC6">
        <w:rPr>
          <w:rFonts w:ascii="Times New Roman" w:hAnsi="Times New Roman" w:cs="Times New Roman"/>
          <w:b/>
          <w:sz w:val="24"/>
          <w:lang w:val="en-US"/>
        </w:rPr>
        <w:t>2</w:t>
      </w:r>
      <w:r w:rsidRPr="00813DC6">
        <w:rPr>
          <w:rFonts w:ascii="Times New Roman" w:hAnsi="Times New Roman" w:cs="Times New Roman"/>
          <w:b/>
          <w:sz w:val="24"/>
        </w:rPr>
        <w:t>)</w:t>
      </w:r>
    </w:p>
    <w:p w14:paraId="14663005" w14:textId="77777777" w:rsidR="00813DC6" w:rsidRDefault="00813DC6" w:rsidP="00813DC6">
      <w:pPr>
        <w:pStyle w:val="BodyText"/>
        <w:rPr>
          <w:b/>
          <w:sz w:val="20"/>
        </w:rPr>
      </w:pPr>
    </w:p>
    <w:p w14:paraId="2F4CFEDE" w14:textId="77777777" w:rsidR="00813DC6" w:rsidRDefault="00813DC6" w:rsidP="00813DC6">
      <w:pPr>
        <w:pStyle w:val="BodyText"/>
        <w:rPr>
          <w:b/>
          <w:sz w:val="12"/>
        </w:rPr>
      </w:pPr>
    </w:p>
    <w:tbl>
      <w:tblPr>
        <w:tblStyle w:val="TableGrid"/>
        <w:tblW w:w="808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40"/>
        <w:gridCol w:w="3854"/>
        <w:gridCol w:w="709"/>
        <w:gridCol w:w="709"/>
        <w:gridCol w:w="708"/>
        <w:gridCol w:w="709"/>
        <w:gridCol w:w="851"/>
      </w:tblGrid>
      <w:tr w:rsidR="00813DC6" w:rsidRPr="00B453EA" w14:paraId="4BA2A3B8" w14:textId="77777777" w:rsidTr="00813DC6">
        <w:tc>
          <w:tcPr>
            <w:tcW w:w="540" w:type="dxa"/>
            <w:vMerge w:val="restart"/>
          </w:tcPr>
          <w:p w14:paraId="37DA5654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No</w:t>
            </w:r>
          </w:p>
        </w:tc>
        <w:tc>
          <w:tcPr>
            <w:tcW w:w="3854" w:type="dxa"/>
            <w:vMerge w:val="restart"/>
          </w:tcPr>
          <w:p w14:paraId="4E2E9986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B453EA">
              <w:rPr>
                <w:b/>
                <w:sz w:val="24"/>
                <w:lang w:val="en-US"/>
              </w:rPr>
              <w:t>Pertanyaan</w:t>
            </w:r>
            <w:proofErr w:type="spellEnd"/>
          </w:p>
        </w:tc>
        <w:tc>
          <w:tcPr>
            <w:tcW w:w="3686" w:type="dxa"/>
            <w:gridSpan w:val="5"/>
          </w:tcPr>
          <w:p w14:paraId="6CC48EAE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</w:rPr>
            </w:pPr>
            <w:proofErr w:type="spellStart"/>
            <w:r>
              <w:rPr>
                <w:b/>
                <w:sz w:val="24"/>
                <w:lang w:val="en-US"/>
              </w:rPr>
              <w:t>Tanggapan</w:t>
            </w:r>
            <w:proofErr w:type="spellEnd"/>
          </w:p>
        </w:tc>
      </w:tr>
      <w:tr w:rsidR="00813DC6" w:rsidRPr="00B453EA" w14:paraId="09A3F432" w14:textId="77777777" w:rsidTr="00813DC6">
        <w:tc>
          <w:tcPr>
            <w:tcW w:w="540" w:type="dxa"/>
            <w:vMerge/>
          </w:tcPr>
          <w:p w14:paraId="396FA316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3854" w:type="dxa"/>
            <w:vMerge/>
            <w:tcBorders>
              <w:bottom w:val="single" w:sz="4" w:space="0" w:color="auto"/>
            </w:tcBorders>
          </w:tcPr>
          <w:p w14:paraId="0AD04349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2B1F526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S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016A466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S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FAD9E9D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N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2AAEAC3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TS</w:t>
            </w:r>
          </w:p>
        </w:tc>
        <w:tc>
          <w:tcPr>
            <w:tcW w:w="851" w:type="dxa"/>
          </w:tcPr>
          <w:p w14:paraId="21FD3340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STS</w:t>
            </w:r>
          </w:p>
        </w:tc>
      </w:tr>
      <w:tr w:rsidR="00813DC6" w14:paraId="3603C84F" w14:textId="77777777" w:rsidTr="00813DC6">
        <w:tc>
          <w:tcPr>
            <w:tcW w:w="540" w:type="dxa"/>
          </w:tcPr>
          <w:p w14:paraId="71DBE2C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3854" w:type="dxa"/>
            <w:tcBorders>
              <w:right w:val="nil"/>
            </w:tcBorders>
          </w:tcPr>
          <w:p w14:paraId="1B96CF9F" w14:textId="77777777" w:rsidR="00813DC6" w:rsidRPr="00275C44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i/>
                <w:iCs/>
                <w:sz w:val="24"/>
                <w:lang w:val="en-US"/>
              </w:rPr>
              <w:t>Talking</w:t>
            </w:r>
            <w:r w:rsidRPr="00275C44">
              <w:rPr>
                <w:b/>
                <w:sz w:val="24"/>
                <w:lang w:val="en-US"/>
              </w:rPr>
              <w:t xml:space="preserve"> (Membicarakan)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3A7C19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5BA3B2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647C590D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1713AA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  <w:tcBorders>
              <w:left w:val="nil"/>
            </w:tcBorders>
          </w:tcPr>
          <w:p w14:paraId="3FE457A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109737F6" w14:textId="77777777" w:rsidTr="00813DC6">
        <w:tc>
          <w:tcPr>
            <w:tcW w:w="540" w:type="dxa"/>
          </w:tcPr>
          <w:p w14:paraId="4A28575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1.</w:t>
            </w:r>
          </w:p>
        </w:tc>
        <w:tc>
          <w:tcPr>
            <w:tcW w:w="3854" w:type="dxa"/>
          </w:tcPr>
          <w:p w14:paraId="08AB79E1" w14:textId="77777777" w:rsidR="00813DC6" w:rsidRPr="00DF503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mengetahu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orang lain yang </w:t>
            </w:r>
            <w:proofErr w:type="spellStart"/>
            <w:r>
              <w:rPr>
                <w:bCs/>
                <w:sz w:val="24"/>
                <w:lang w:val="en-US"/>
              </w:rPr>
              <w:t>sering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mbicar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puasanny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etel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ggun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425E38">
              <w:rPr>
                <w:bCs/>
                <w:i/>
                <w:iCs/>
                <w:sz w:val="24"/>
                <w:lang w:val="en-US"/>
              </w:rPr>
              <w:t>skincare</w:t>
            </w:r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9" w:type="dxa"/>
          </w:tcPr>
          <w:p w14:paraId="356F54F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0B1BC30E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</w:tcPr>
          <w:p w14:paraId="4316A77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7231642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7819CB3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5B15F57F" w14:textId="77777777" w:rsidTr="00813DC6">
        <w:tc>
          <w:tcPr>
            <w:tcW w:w="540" w:type="dxa"/>
            <w:tcBorders>
              <w:bottom w:val="single" w:sz="4" w:space="0" w:color="auto"/>
            </w:tcBorders>
          </w:tcPr>
          <w:p w14:paraId="144A8673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2.</w:t>
            </w:r>
          </w:p>
        </w:tc>
        <w:tc>
          <w:tcPr>
            <w:tcW w:w="3854" w:type="dxa"/>
          </w:tcPr>
          <w:p w14:paraId="0A14B875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membicar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ualitas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kepad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man</w:t>
            </w:r>
            <w:proofErr w:type="spellEnd"/>
            <w:r>
              <w:rPr>
                <w:bCs/>
                <w:sz w:val="24"/>
                <w:lang w:val="en-US"/>
              </w:rPr>
              <w:t>/</w:t>
            </w:r>
            <w:proofErr w:type="spellStart"/>
            <w:r>
              <w:rPr>
                <w:bCs/>
                <w:sz w:val="24"/>
                <w:lang w:val="en-US"/>
              </w:rPr>
              <w:t>keluarga</w:t>
            </w:r>
            <w:proofErr w:type="spellEnd"/>
            <w:r>
              <w:rPr>
                <w:bCs/>
                <w:sz w:val="24"/>
                <w:lang w:val="en-US"/>
              </w:rPr>
              <w:t>/</w:t>
            </w:r>
            <w:proofErr w:type="spellStart"/>
            <w:r>
              <w:rPr>
                <w:bCs/>
                <w:sz w:val="24"/>
                <w:lang w:val="en-US"/>
              </w:rPr>
              <w:t>kerabat</w:t>
            </w:r>
            <w:proofErr w:type="spellEnd"/>
            <w:r>
              <w:rPr>
                <w:bCs/>
                <w:sz w:val="24"/>
                <w:lang w:val="en-US"/>
              </w:rPr>
              <w:t xml:space="preserve">, </w:t>
            </w:r>
            <w:proofErr w:type="spellStart"/>
            <w:r>
              <w:rPr>
                <w:bCs/>
                <w:sz w:val="24"/>
                <w:lang w:val="en-US"/>
              </w:rPr>
              <w:t>dsb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7F5095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E74283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7937CF7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D1F3AC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621F052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59AFB6AB" w14:textId="77777777" w:rsidTr="00813DC6">
        <w:tc>
          <w:tcPr>
            <w:tcW w:w="540" w:type="dxa"/>
            <w:tcBorders>
              <w:right w:val="nil"/>
            </w:tcBorders>
          </w:tcPr>
          <w:p w14:paraId="7477EFC9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3854" w:type="dxa"/>
            <w:tcBorders>
              <w:left w:val="nil"/>
              <w:right w:val="nil"/>
            </w:tcBorders>
          </w:tcPr>
          <w:p w14:paraId="3836EC61" w14:textId="77777777" w:rsidR="00813DC6" w:rsidRPr="00275C44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275C44">
              <w:rPr>
                <w:b/>
                <w:sz w:val="24"/>
                <w:lang w:val="en-US"/>
              </w:rPr>
              <w:t>Dianjurkan</w:t>
            </w:r>
            <w:proofErr w:type="spellEnd"/>
            <w:r w:rsidRPr="00275C44">
              <w:rPr>
                <w:b/>
                <w:sz w:val="24"/>
                <w:lang w:val="en-US"/>
              </w:rPr>
              <w:t xml:space="preserve"> </w:t>
            </w:r>
            <w:proofErr w:type="spellStart"/>
            <w:r w:rsidRPr="00275C44">
              <w:rPr>
                <w:b/>
                <w:sz w:val="24"/>
                <w:lang w:val="en-US"/>
              </w:rPr>
              <w:t>Untuk</w:t>
            </w:r>
            <w:proofErr w:type="spellEnd"/>
            <w:r>
              <w:rPr>
                <w:b/>
                <w:sz w:val="24"/>
                <w:lang w:val="en-US"/>
              </w:rPr>
              <w:t xml:space="preserve"> </w:t>
            </w:r>
            <w:proofErr w:type="spellStart"/>
            <w:r w:rsidRPr="00275C44">
              <w:rPr>
                <w:b/>
                <w:sz w:val="24"/>
                <w:lang w:val="en-US"/>
              </w:rPr>
              <w:t>Merekomendasi</w:t>
            </w:r>
            <w:proofErr w:type="spellEnd"/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2E17108B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5E26D0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1A7D78C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A8FAFA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  <w:tcBorders>
              <w:left w:val="nil"/>
            </w:tcBorders>
          </w:tcPr>
          <w:p w14:paraId="5552847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7E166E97" w14:textId="77777777" w:rsidTr="00813DC6">
        <w:tc>
          <w:tcPr>
            <w:tcW w:w="540" w:type="dxa"/>
          </w:tcPr>
          <w:p w14:paraId="44FFB33C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3.</w:t>
            </w:r>
          </w:p>
        </w:tc>
        <w:tc>
          <w:tcPr>
            <w:tcW w:w="3854" w:type="dxa"/>
          </w:tcPr>
          <w:p w14:paraId="208BDAF7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puas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ggun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7C4565">
              <w:rPr>
                <w:bCs/>
                <w:i/>
                <w:iCs/>
                <w:sz w:val="24"/>
                <w:lang w:val="en-US"/>
              </w:rPr>
              <w:t>skincare</w:t>
            </w:r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atas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rekomendas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man</w:t>
            </w:r>
            <w:proofErr w:type="spellEnd"/>
            <w:r>
              <w:rPr>
                <w:bCs/>
                <w:sz w:val="24"/>
                <w:lang w:val="en-US"/>
              </w:rPr>
              <w:t>/</w:t>
            </w:r>
            <w:proofErr w:type="spellStart"/>
            <w:r>
              <w:rPr>
                <w:bCs/>
                <w:sz w:val="24"/>
                <w:lang w:val="en-US"/>
              </w:rPr>
              <w:t>keluarga</w:t>
            </w:r>
            <w:proofErr w:type="spellEnd"/>
            <w:r>
              <w:rPr>
                <w:bCs/>
                <w:sz w:val="24"/>
                <w:lang w:val="en-US"/>
              </w:rPr>
              <w:t>/</w:t>
            </w:r>
            <w:proofErr w:type="spellStart"/>
            <w:r>
              <w:rPr>
                <w:bCs/>
                <w:sz w:val="24"/>
                <w:lang w:val="en-US"/>
              </w:rPr>
              <w:t>kerabat</w:t>
            </w:r>
            <w:proofErr w:type="spellEnd"/>
            <w:r>
              <w:rPr>
                <w:bCs/>
                <w:sz w:val="24"/>
                <w:lang w:val="en-US"/>
              </w:rPr>
              <w:t>/</w:t>
            </w:r>
            <w:proofErr w:type="spellStart"/>
            <w:r>
              <w:rPr>
                <w:bCs/>
                <w:sz w:val="24"/>
                <w:lang w:val="en-US"/>
              </w:rPr>
              <w:t>dsb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9" w:type="dxa"/>
          </w:tcPr>
          <w:p w14:paraId="305C0B3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6276D3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</w:tcPr>
          <w:p w14:paraId="419592D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22F6DB2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108FF77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3A1588F3" w14:textId="77777777" w:rsidTr="00813DC6">
        <w:tc>
          <w:tcPr>
            <w:tcW w:w="540" w:type="dxa"/>
            <w:tcBorders>
              <w:bottom w:val="single" w:sz="4" w:space="0" w:color="auto"/>
            </w:tcBorders>
          </w:tcPr>
          <w:p w14:paraId="3D9DA48C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4.</w:t>
            </w:r>
          </w:p>
        </w:tc>
        <w:tc>
          <w:tcPr>
            <w:tcW w:w="3854" w:type="dxa"/>
            <w:tcBorders>
              <w:bottom w:val="single" w:sz="4" w:space="0" w:color="auto"/>
            </w:tcBorders>
          </w:tcPr>
          <w:p w14:paraId="63BE54EA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merekomendasi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pad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m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aupun</w:t>
            </w:r>
            <w:proofErr w:type="spellEnd"/>
            <w:r>
              <w:rPr>
                <w:bCs/>
                <w:sz w:val="24"/>
                <w:lang w:val="en-US"/>
              </w:rPr>
              <w:t xml:space="preserve"> orang-orang </w:t>
            </w:r>
            <w:proofErr w:type="spellStart"/>
            <w:r>
              <w:rPr>
                <w:bCs/>
                <w:sz w:val="24"/>
                <w:lang w:val="en-US"/>
              </w:rPr>
              <w:t>terdek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ntang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puas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ay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ggun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425E38">
              <w:rPr>
                <w:bCs/>
                <w:i/>
                <w:iCs/>
                <w:sz w:val="24"/>
                <w:lang w:val="en-US"/>
              </w:rPr>
              <w:t>skincare</w:t>
            </w:r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7CC8ED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D90B54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5387699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CE9B46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7CBB576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6764B67B" w14:textId="77777777" w:rsidTr="00813DC6">
        <w:tc>
          <w:tcPr>
            <w:tcW w:w="540" w:type="dxa"/>
            <w:tcBorders>
              <w:right w:val="nil"/>
            </w:tcBorders>
          </w:tcPr>
          <w:p w14:paraId="6733AD77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3854" w:type="dxa"/>
            <w:tcBorders>
              <w:left w:val="nil"/>
              <w:right w:val="nil"/>
            </w:tcBorders>
          </w:tcPr>
          <w:p w14:paraId="44928A3E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i/>
                <w:iCs/>
                <w:sz w:val="24"/>
                <w:lang w:val="en-US"/>
              </w:rPr>
              <w:t>Encouraging</w:t>
            </w:r>
            <w:r w:rsidRPr="00B453EA">
              <w:rPr>
                <w:b/>
                <w:sz w:val="24"/>
                <w:lang w:val="en-US"/>
              </w:rPr>
              <w:t xml:space="preserve"> (</w:t>
            </w:r>
            <w:proofErr w:type="spellStart"/>
            <w:r w:rsidRPr="00B453EA">
              <w:rPr>
                <w:b/>
                <w:sz w:val="24"/>
                <w:lang w:val="en-US"/>
              </w:rPr>
              <w:t>Mendorong</w:t>
            </w:r>
            <w:proofErr w:type="spellEnd"/>
            <w:r w:rsidRPr="00B453EA">
              <w:rPr>
                <w:b/>
                <w:sz w:val="24"/>
                <w:lang w:val="en-US"/>
              </w:rPr>
              <w:t>)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4CE487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8BEABD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05D309D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C2D091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  <w:tcBorders>
              <w:left w:val="nil"/>
            </w:tcBorders>
          </w:tcPr>
          <w:p w14:paraId="36C2B9F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6FB12406" w14:textId="77777777" w:rsidTr="00813DC6">
        <w:tc>
          <w:tcPr>
            <w:tcW w:w="540" w:type="dxa"/>
          </w:tcPr>
          <w:p w14:paraId="1DB97BA8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5.</w:t>
            </w:r>
          </w:p>
        </w:tc>
        <w:tc>
          <w:tcPr>
            <w:tcW w:w="3854" w:type="dxa"/>
          </w:tcPr>
          <w:p w14:paraId="6FC98FE1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dorong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man</w:t>
            </w:r>
            <w:proofErr w:type="spellEnd"/>
            <w:r>
              <w:rPr>
                <w:bCs/>
                <w:sz w:val="24"/>
                <w:lang w:val="en-US"/>
              </w:rPr>
              <w:t xml:space="preserve"> / </w:t>
            </w:r>
            <w:proofErr w:type="spellStart"/>
            <w:r>
              <w:rPr>
                <w:bCs/>
                <w:sz w:val="24"/>
                <w:lang w:val="en-US"/>
              </w:rPr>
              <w:t>keluarga</w:t>
            </w:r>
            <w:proofErr w:type="spellEnd"/>
            <w:r>
              <w:rPr>
                <w:bCs/>
                <w:sz w:val="24"/>
                <w:lang w:val="en-US"/>
              </w:rPr>
              <w:t xml:space="preserve"> agar </w:t>
            </w:r>
            <w:proofErr w:type="spellStart"/>
            <w:r>
              <w:rPr>
                <w:bCs/>
                <w:sz w:val="24"/>
                <w:lang w:val="en-US"/>
              </w:rPr>
              <w:t>menggun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CF4E35">
              <w:rPr>
                <w:bCs/>
                <w:i/>
                <w:iCs/>
                <w:sz w:val="24"/>
                <w:lang w:val="en-US"/>
              </w:rPr>
              <w:t>skincare</w:t>
            </w:r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9" w:type="dxa"/>
          </w:tcPr>
          <w:p w14:paraId="22A19F4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D67457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</w:tcPr>
          <w:p w14:paraId="6DE10A0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6D4A649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5A00E72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4A990547" w14:textId="77777777" w:rsidTr="00813DC6">
        <w:tc>
          <w:tcPr>
            <w:tcW w:w="540" w:type="dxa"/>
          </w:tcPr>
          <w:p w14:paraId="79BFFE5A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6.</w:t>
            </w:r>
          </w:p>
        </w:tc>
        <w:tc>
          <w:tcPr>
            <w:tcW w:w="3854" w:type="dxa"/>
          </w:tcPr>
          <w:p w14:paraId="558DAC6B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Saya </w:t>
            </w:r>
            <w:proofErr w:type="spellStart"/>
            <w:r>
              <w:rPr>
                <w:bCs/>
                <w:sz w:val="24"/>
                <w:lang w:val="en-US"/>
              </w:rPr>
              <w:t>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yakinkan</w:t>
            </w:r>
            <w:proofErr w:type="spellEnd"/>
            <w:r>
              <w:rPr>
                <w:bCs/>
                <w:sz w:val="24"/>
                <w:lang w:val="en-US"/>
              </w:rPr>
              <w:t xml:space="preserve"> dan </w:t>
            </w:r>
            <w:proofErr w:type="spellStart"/>
            <w:r>
              <w:rPr>
                <w:bCs/>
                <w:sz w:val="24"/>
                <w:lang w:val="en-US"/>
              </w:rPr>
              <w:t>mendorong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beberap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rabat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memilik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erseps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negatif</w:t>
            </w:r>
            <w:proofErr w:type="spellEnd"/>
            <w:r>
              <w:rPr>
                <w:bCs/>
                <w:sz w:val="24"/>
                <w:lang w:val="en-US"/>
              </w:rPr>
              <w:t xml:space="preserve">, </w:t>
            </w:r>
            <w:proofErr w:type="spellStart"/>
            <w:r>
              <w:rPr>
                <w:bCs/>
                <w:sz w:val="24"/>
                <w:lang w:val="en-US"/>
              </w:rPr>
              <w:t>untu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engguna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.</w:t>
            </w:r>
          </w:p>
        </w:tc>
        <w:tc>
          <w:tcPr>
            <w:tcW w:w="709" w:type="dxa"/>
          </w:tcPr>
          <w:p w14:paraId="371C6A1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81F2A2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8" w:type="dxa"/>
          </w:tcPr>
          <w:p w14:paraId="3EA0272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10AE3F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851" w:type="dxa"/>
          </w:tcPr>
          <w:p w14:paraId="39D8BB5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</w:tbl>
    <w:p w14:paraId="3BA8CFBF" w14:textId="77777777" w:rsidR="00EC3BD9" w:rsidRPr="005A3375" w:rsidRDefault="00EC3BD9" w:rsidP="00EC3BD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16099AA" w14:textId="17C671A7" w:rsidR="00DE3E27" w:rsidRDefault="00DE3E27" w:rsidP="00DE3E27">
      <w:pPr>
        <w:rPr>
          <w:lang w:val="en-US"/>
        </w:rPr>
      </w:pPr>
    </w:p>
    <w:p w14:paraId="615233BE" w14:textId="2997D79E" w:rsidR="00DE3E27" w:rsidRDefault="00DE3E27" w:rsidP="00DE3E27">
      <w:pPr>
        <w:rPr>
          <w:lang w:val="en-US"/>
        </w:rPr>
      </w:pPr>
    </w:p>
    <w:p w14:paraId="413788D6" w14:textId="0A895BAD" w:rsidR="00DE3E27" w:rsidRDefault="00DE3E27" w:rsidP="00DE3E27">
      <w:pPr>
        <w:rPr>
          <w:lang w:val="en-US"/>
        </w:rPr>
      </w:pPr>
    </w:p>
    <w:p w14:paraId="528EBED5" w14:textId="77F34250" w:rsidR="00DE3E27" w:rsidRDefault="00DE3E27" w:rsidP="00DE3E27">
      <w:pPr>
        <w:rPr>
          <w:lang w:val="en-US"/>
        </w:rPr>
      </w:pPr>
    </w:p>
    <w:p w14:paraId="3E3923DD" w14:textId="3121A349" w:rsidR="00813DC6" w:rsidRPr="00813DC6" w:rsidRDefault="00813DC6" w:rsidP="00DE3E27">
      <w:pPr>
        <w:rPr>
          <w:sz w:val="24"/>
          <w:szCs w:val="24"/>
          <w:lang w:val="en-US"/>
        </w:rPr>
      </w:pPr>
    </w:p>
    <w:p w14:paraId="728204BA" w14:textId="29A70BE1" w:rsidR="00813DC6" w:rsidRDefault="00813DC6" w:rsidP="006D2D53">
      <w:pPr>
        <w:pStyle w:val="Heading1"/>
        <w:widowControl w:val="0"/>
        <w:numPr>
          <w:ilvl w:val="0"/>
          <w:numId w:val="64"/>
        </w:numPr>
        <w:autoSpaceDE w:val="0"/>
        <w:autoSpaceDN w:val="0"/>
        <w:spacing w:before="68" w:line="240" w:lineRule="auto"/>
        <w:ind w:left="-426" w:firstLine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7" w:name="_Toc137074017"/>
      <w:r w:rsidRPr="00813DC6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</w:t>
      </w:r>
      <w:r w:rsidRPr="00813DC6">
        <w:rPr>
          <w:rFonts w:ascii="Times New Roman" w:hAnsi="Times New Roman" w:cs="Times New Roman"/>
          <w:b/>
          <w:bCs/>
          <w:spacing w:val="-3"/>
          <w:sz w:val="24"/>
          <w:szCs w:val="24"/>
        </w:rPr>
        <w:t xml:space="preserve"> </w:t>
      </w:r>
      <w:r w:rsidRPr="00813DC6">
        <w:rPr>
          <w:rFonts w:ascii="Times New Roman" w:hAnsi="Times New Roman" w:cs="Times New Roman"/>
          <w:b/>
          <w:bCs/>
          <w:sz w:val="24"/>
          <w:szCs w:val="24"/>
        </w:rPr>
        <w:t>Pertanyaan</w:t>
      </w:r>
      <w:r w:rsidRPr="00813DC6">
        <w:rPr>
          <w:rFonts w:ascii="Times New Roman" w:hAnsi="Times New Roman" w:cs="Times New Roman"/>
          <w:b/>
          <w:bCs/>
          <w:spacing w:val="1"/>
          <w:sz w:val="24"/>
          <w:szCs w:val="24"/>
        </w:rPr>
        <w:t xml:space="preserve"> </w:t>
      </w:r>
      <w:r w:rsidRPr="00813DC6">
        <w:rPr>
          <w:rFonts w:ascii="Times New Roman" w:hAnsi="Times New Roman" w:cs="Times New Roman"/>
          <w:b/>
          <w:bCs/>
          <w:sz w:val="24"/>
          <w:szCs w:val="24"/>
        </w:rPr>
        <w:t>Persepi Harga (X3)</w:t>
      </w:r>
      <w:bookmarkEnd w:id="7"/>
    </w:p>
    <w:tbl>
      <w:tblPr>
        <w:tblStyle w:val="TableGrid"/>
        <w:tblW w:w="793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111"/>
        <w:gridCol w:w="708"/>
        <w:gridCol w:w="709"/>
        <w:gridCol w:w="567"/>
        <w:gridCol w:w="567"/>
        <w:gridCol w:w="709"/>
      </w:tblGrid>
      <w:tr w:rsidR="00813DC6" w:rsidRPr="007E25B7" w14:paraId="212F5BB2" w14:textId="77777777" w:rsidTr="00813DC6">
        <w:tc>
          <w:tcPr>
            <w:tcW w:w="567" w:type="dxa"/>
            <w:vMerge w:val="restart"/>
          </w:tcPr>
          <w:p w14:paraId="1BDE08DC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No</w:t>
            </w:r>
          </w:p>
        </w:tc>
        <w:tc>
          <w:tcPr>
            <w:tcW w:w="4111" w:type="dxa"/>
            <w:vMerge w:val="restart"/>
          </w:tcPr>
          <w:p w14:paraId="3006ADA0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7E25B7">
              <w:rPr>
                <w:b/>
                <w:sz w:val="24"/>
                <w:lang w:val="en-US"/>
              </w:rPr>
              <w:t>Pertanyaan</w:t>
            </w:r>
            <w:proofErr w:type="spellEnd"/>
          </w:p>
        </w:tc>
        <w:tc>
          <w:tcPr>
            <w:tcW w:w="3260" w:type="dxa"/>
            <w:gridSpan w:val="5"/>
          </w:tcPr>
          <w:p w14:paraId="0B3F9477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</w:rPr>
            </w:pPr>
            <w:proofErr w:type="spellStart"/>
            <w:r>
              <w:rPr>
                <w:b/>
                <w:sz w:val="24"/>
                <w:lang w:val="en-US"/>
              </w:rPr>
              <w:t>Tanggapan</w:t>
            </w:r>
            <w:proofErr w:type="spellEnd"/>
          </w:p>
        </w:tc>
      </w:tr>
      <w:tr w:rsidR="00813DC6" w:rsidRPr="007E25B7" w14:paraId="540621B1" w14:textId="77777777" w:rsidTr="00813DC6">
        <w:tc>
          <w:tcPr>
            <w:tcW w:w="567" w:type="dxa"/>
            <w:vMerge/>
            <w:tcBorders>
              <w:bottom w:val="single" w:sz="4" w:space="0" w:color="auto"/>
            </w:tcBorders>
          </w:tcPr>
          <w:p w14:paraId="30DD7390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4111" w:type="dxa"/>
            <w:vMerge/>
            <w:tcBorders>
              <w:bottom w:val="single" w:sz="4" w:space="0" w:color="auto"/>
            </w:tcBorders>
          </w:tcPr>
          <w:p w14:paraId="3AA7221F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rPr>
                <w:b/>
                <w:sz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8D4CBB0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S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6970344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S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A6529DB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N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603B4D1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TS</w:t>
            </w:r>
          </w:p>
        </w:tc>
        <w:tc>
          <w:tcPr>
            <w:tcW w:w="709" w:type="dxa"/>
          </w:tcPr>
          <w:p w14:paraId="273C6BF3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>STS</w:t>
            </w:r>
          </w:p>
        </w:tc>
      </w:tr>
      <w:tr w:rsidR="00813DC6" w14:paraId="02B1F381" w14:textId="77777777" w:rsidTr="00813DC6">
        <w:tc>
          <w:tcPr>
            <w:tcW w:w="567" w:type="dxa"/>
            <w:tcBorders>
              <w:right w:val="nil"/>
            </w:tcBorders>
          </w:tcPr>
          <w:p w14:paraId="0A476A0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70BB6981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B453EA">
              <w:rPr>
                <w:b/>
                <w:sz w:val="24"/>
                <w:lang w:val="en-US"/>
              </w:rPr>
              <w:t>Keterjangkauan</w:t>
            </w:r>
            <w:proofErr w:type="spellEnd"/>
            <w:r w:rsidRPr="00B453EA">
              <w:rPr>
                <w:b/>
                <w:sz w:val="24"/>
                <w:lang w:val="en-US"/>
              </w:rPr>
              <w:t xml:space="preserve"> Harga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60CB675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7648104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5A4686D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F46FD2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7169CB8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2FBB1A3D" w14:textId="77777777" w:rsidTr="00813DC6">
        <w:tc>
          <w:tcPr>
            <w:tcW w:w="567" w:type="dxa"/>
          </w:tcPr>
          <w:p w14:paraId="7FD7604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1.</w:t>
            </w:r>
          </w:p>
        </w:tc>
        <w:tc>
          <w:tcPr>
            <w:tcW w:w="4111" w:type="dxa"/>
          </w:tcPr>
          <w:p w14:paraId="0495310E" w14:textId="77777777" w:rsidR="00813DC6" w:rsidRPr="00DF503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Bagi </w:t>
            </w:r>
            <w:proofErr w:type="spellStart"/>
            <w:r>
              <w:rPr>
                <w:bCs/>
                <w:sz w:val="24"/>
                <w:lang w:val="en-US"/>
              </w:rPr>
              <w:t>saya</w:t>
            </w:r>
            <w:proofErr w:type="spellEnd"/>
            <w:r>
              <w:rPr>
                <w:bCs/>
                <w:sz w:val="24"/>
                <w:lang w:val="en-US"/>
              </w:rPr>
              <w:t xml:space="preserve">, </w:t>
            </w:r>
            <w:proofErr w:type="spellStart"/>
            <w:r>
              <w:rPr>
                <w:bCs/>
                <w:sz w:val="24"/>
                <w:lang w:val="en-US"/>
              </w:rPr>
              <w:t>harg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90604F">
              <w:rPr>
                <w:bCs/>
                <w:i/>
                <w:iCs/>
                <w:sz w:val="24"/>
                <w:lang w:val="en-US"/>
              </w:rPr>
              <w:t>skincare</w:t>
            </w:r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sang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terjangkau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6A87A58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70E6E64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651D9D7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3C2DDBEE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465B182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067737F6" w14:textId="77777777" w:rsidTr="00813DC6">
        <w:tc>
          <w:tcPr>
            <w:tcW w:w="567" w:type="dxa"/>
            <w:tcBorders>
              <w:bottom w:val="single" w:sz="4" w:space="0" w:color="auto"/>
            </w:tcBorders>
          </w:tcPr>
          <w:p w14:paraId="37EA703A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2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37E02149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tawarkan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dap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ijangkau</w:t>
            </w:r>
            <w:proofErr w:type="spellEnd"/>
            <w:r>
              <w:rPr>
                <w:bCs/>
                <w:sz w:val="24"/>
                <w:lang w:val="en-US"/>
              </w:rPr>
              <w:t xml:space="preserve"> oleh </w:t>
            </w:r>
            <w:proofErr w:type="spellStart"/>
            <w:r>
              <w:rPr>
                <w:bCs/>
                <w:sz w:val="24"/>
                <w:lang w:val="en-US"/>
              </w:rPr>
              <w:t>kala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ekonom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bawah</w:t>
            </w:r>
            <w:proofErr w:type="spellEnd"/>
            <w:r>
              <w:rPr>
                <w:bCs/>
                <w:sz w:val="24"/>
                <w:lang w:val="en-US"/>
              </w:rPr>
              <w:t xml:space="preserve">, </w:t>
            </w:r>
            <w:proofErr w:type="spellStart"/>
            <w:r>
              <w:rPr>
                <w:bCs/>
                <w:sz w:val="24"/>
                <w:lang w:val="en-US"/>
              </w:rPr>
              <w:t>menengah</w:t>
            </w:r>
            <w:proofErr w:type="spellEnd"/>
            <w:r>
              <w:rPr>
                <w:bCs/>
                <w:sz w:val="24"/>
                <w:lang w:val="en-US"/>
              </w:rPr>
              <w:t xml:space="preserve">, </w:t>
            </w:r>
            <w:proofErr w:type="spellStart"/>
            <w:r>
              <w:rPr>
                <w:bCs/>
                <w:sz w:val="24"/>
                <w:lang w:val="en-US"/>
              </w:rPr>
              <w:t>maupu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atas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C69BA8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F265C3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DAC44CE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4D86DE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3DFBF873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3ABF53A1" w14:textId="77777777" w:rsidTr="00813DC6">
        <w:tc>
          <w:tcPr>
            <w:tcW w:w="567" w:type="dxa"/>
            <w:tcBorders>
              <w:right w:val="nil"/>
            </w:tcBorders>
          </w:tcPr>
          <w:p w14:paraId="26AA863A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76EC18D6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proofErr w:type="spellStart"/>
            <w:r w:rsidRPr="00B453EA">
              <w:rPr>
                <w:b/>
                <w:sz w:val="24"/>
                <w:lang w:val="en-US"/>
              </w:rPr>
              <w:t>Kesesuaian</w:t>
            </w:r>
            <w:proofErr w:type="spellEnd"/>
            <w:r w:rsidRPr="00B453EA">
              <w:rPr>
                <w:b/>
                <w:sz w:val="24"/>
                <w:lang w:val="en-US"/>
              </w:rPr>
              <w:t xml:space="preserve"> Harga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5A81CBAB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06F37C3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5BB091D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35945C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42D6852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3ADD3725" w14:textId="77777777" w:rsidTr="00813DC6">
        <w:tc>
          <w:tcPr>
            <w:tcW w:w="567" w:type="dxa"/>
          </w:tcPr>
          <w:p w14:paraId="58F82A3E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3.</w:t>
            </w:r>
          </w:p>
        </w:tc>
        <w:tc>
          <w:tcPr>
            <w:tcW w:w="4111" w:type="dxa"/>
          </w:tcPr>
          <w:p w14:paraId="437975CC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yang </w:t>
            </w:r>
            <w:proofErr w:type="spellStart"/>
            <w:r>
              <w:rPr>
                <w:bCs/>
                <w:sz w:val="24"/>
                <w:lang w:val="en-US"/>
              </w:rPr>
              <w:t>ditawarkan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, </w:t>
            </w:r>
            <w:proofErr w:type="spellStart"/>
            <w:r>
              <w:rPr>
                <w:bCs/>
                <w:sz w:val="24"/>
                <w:lang w:val="en-US"/>
              </w:rPr>
              <w:t>sesua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ualitas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dapatkan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25A8F4D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DC4CA5E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61946D2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162D99A4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6E6BDBD4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20075F03" w14:textId="77777777" w:rsidTr="00813DC6">
        <w:tc>
          <w:tcPr>
            <w:tcW w:w="567" w:type="dxa"/>
            <w:tcBorders>
              <w:bottom w:val="single" w:sz="4" w:space="0" w:color="auto"/>
            </w:tcBorders>
          </w:tcPr>
          <w:p w14:paraId="53996C45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4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3FDB6723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MS GLOW </w:t>
            </w:r>
            <w:proofErr w:type="spellStart"/>
            <w:r>
              <w:rPr>
                <w:bCs/>
                <w:sz w:val="24"/>
                <w:lang w:val="en-US"/>
              </w:rPr>
              <w:t>bervarias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esua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jenis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beli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5F107BE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66E7D74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7CF7C8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DE8C8B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466807FD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04941562" w14:textId="77777777" w:rsidTr="00813DC6">
        <w:tc>
          <w:tcPr>
            <w:tcW w:w="567" w:type="dxa"/>
            <w:tcBorders>
              <w:right w:val="nil"/>
            </w:tcBorders>
          </w:tcPr>
          <w:p w14:paraId="55D4B15B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5BA4E3E5" w14:textId="77777777" w:rsidR="00813DC6" w:rsidRPr="00B453EA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B453EA">
              <w:rPr>
                <w:b/>
                <w:sz w:val="24"/>
                <w:lang w:val="en-US"/>
              </w:rPr>
              <w:t>Daya Saing Harga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5FC7C15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D51688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723937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ADC9A82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7C20777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77A0ADE2" w14:textId="77777777" w:rsidTr="00813DC6">
        <w:tc>
          <w:tcPr>
            <w:tcW w:w="567" w:type="dxa"/>
          </w:tcPr>
          <w:p w14:paraId="4004FB89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5.</w:t>
            </w:r>
          </w:p>
        </w:tc>
        <w:tc>
          <w:tcPr>
            <w:tcW w:w="4111" w:type="dxa"/>
          </w:tcPr>
          <w:p w14:paraId="1A3293AF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</w:t>
            </w:r>
            <w:proofErr w:type="spellStart"/>
            <w:r>
              <w:rPr>
                <w:bCs/>
                <w:sz w:val="24"/>
                <w:lang w:val="en-US"/>
              </w:rPr>
              <w:t>relatif</w:t>
            </w:r>
            <w:proofErr w:type="spellEnd"/>
            <w:r>
              <w:rPr>
                <w:bCs/>
                <w:sz w:val="24"/>
                <w:lang w:val="en-US"/>
              </w:rPr>
              <w:t xml:space="preserve"> rata-rata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pada </w:t>
            </w:r>
            <w:proofErr w:type="spellStart"/>
            <w:r>
              <w:rPr>
                <w:bCs/>
                <w:sz w:val="24"/>
                <w:lang w:val="en-US"/>
              </w:rPr>
              <w:t>merek</w:t>
            </w:r>
            <w:proofErr w:type="spellEnd"/>
            <w:r>
              <w:rPr>
                <w:bCs/>
                <w:sz w:val="24"/>
                <w:lang w:val="en-US"/>
              </w:rPr>
              <w:t xml:space="preserve"> lain dan </w:t>
            </w:r>
            <w:proofErr w:type="spellStart"/>
            <w:r>
              <w:rPr>
                <w:bCs/>
                <w:sz w:val="24"/>
                <w:lang w:val="en-US"/>
              </w:rPr>
              <w:t>memilik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andu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bai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bag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esehat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uli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erta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sud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pat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izi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BPOM.</w:t>
            </w:r>
          </w:p>
        </w:tc>
        <w:tc>
          <w:tcPr>
            <w:tcW w:w="708" w:type="dxa"/>
          </w:tcPr>
          <w:p w14:paraId="21585D0B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5F638E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61F0C6F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6D0DA02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3EC71C97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519B7745" w14:textId="77777777" w:rsidTr="00813DC6">
        <w:tc>
          <w:tcPr>
            <w:tcW w:w="567" w:type="dxa"/>
            <w:tcBorders>
              <w:bottom w:val="single" w:sz="4" w:space="0" w:color="auto"/>
            </w:tcBorders>
          </w:tcPr>
          <w:p w14:paraId="6A3BBFEB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6.</w:t>
            </w:r>
          </w:p>
        </w:tc>
        <w:tc>
          <w:tcPr>
            <w:tcW w:w="4111" w:type="dxa"/>
            <w:tcBorders>
              <w:bottom w:val="single" w:sz="4" w:space="0" w:color="auto"/>
            </w:tcBorders>
          </w:tcPr>
          <w:p w14:paraId="113E8E4A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yang </w:t>
            </w:r>
            <w:proofErr w:type="spellStart"/>
            <w:r>
              <w:rPr>
                <w:bCs/>
                <w:sz w:val="24"/>
                <w:lang w:val="en-US"/>
              </w:rPr>
              <w:t>ditawar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relatif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lebi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rend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ualitas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tak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ala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jauh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ar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r w:rsidRPr="00961134">
              <w:rPr>
                <w:bCs/>
                <w:i/>
                <w:iCs/>
                <w:sz w:val="24"/>
                <w:lang w:val="en-US"/>
              </w:rPr>
              <w:t xml:space="preserve">brand </w:t>
            </w:r>
            <w:r>
              <w:rPr>
                <w:bCs/>
                <w:sz w:val="24"/>
                <w:lang w:val="en-US"/>
              </w:rPr>
              <w:t>lain.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7E5604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5AB9B3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36EB738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977AD33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4F3C267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70563B21" w14:textId="77777777" w:rsidTr="00813DC6">
        <w:tc>
          <w:tcPr>
            <w:tcW w:w="567" w:type="dxa"/>
            <w:tcBorders>
              <w:right w:val="nil"/>
            </w:tcBorders>
          </w:tcPr>
          <w:p w14:paraId="543B7113" w14:textId="77777777" w:rsidR="00813DC6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</w:p>
        </w:tc>
        <w:tc>
          <w:tcPr>
            <w:tcW w:w="4111" w:type="dxa"/>
            <w:tcBorders>
              <w:left w:val="nil"/>
              <w:right w:val="nil"/>
            </w:tcBorders>
          </w:tcPr>
          <w:p w14:paraId="076DCC09" w14:textId="77777777" w:rsidR="00813DC6" w:rsidRPr="007E25B7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/>
                <w:sz w:val="24"/>
                <w:lang w:val="en-US"/>
              </w:rPr>
            </w:pPr>
            <w:r w:rsidRPr="007E25B7">
              <w:rPr>
                <w:b/>
                <w:sz w:val="24"/>
                <w:lang w:val="en-US"/>
              </w:rPr>
              <w:t xml:space="preserve">Harga </w:t>
            </w:r>
            <w:proofErr w:type="spellStart"/>
            <w:r w:rsidRPr="007E25B7">
              <w:rPr>
                <w:b/>
                <w:sz w:val="24"/>
                <w:lang w:val="en-US"/>
              </w:rPr>
              <w:t>Sesuai</w:t>
            </w:r>
            <w:proofErr w:type="spellEnd"/>
            <w:r w:rsidRPr="007E25B7">
              <w:rPr>
                <w:b/>
                <w:sz w:val="24"/>
                <w:lang w:val="en-US"/>
              </w:rPr>
              <w:t xml:space="preserve"> Manfaat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1A39187D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B6D352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79BCB91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EDD435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  <w:tcBorders>
              <w:left w:val="nil"/>
            </w:tcBorders>
          </w:tcPr>
          <w:p w14:paraId="496CDC8F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27FF6D64" w14:textId="77777777" w:rsidTr="00813DC6">
        <w:tc>
          <w:tcPr>
            <w:tcW w:w="567" w:type="dxa"/>
          </w:tcPr>
          <w:p w14:paraId="37275162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7.</w:t>
            </w:r>
          </w:p>
        </w:tc>
        <w:tc>
          <w:tcPr>
            <w:tcW w:w="4111" w:type="dxa"/>
          </w:tcPr>
          <w:p w14:paraId="7A69E1C2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 xml:space="preserve">Harga yang </w:t>
            </w:r>
            <w:proofErr w:type="spellStart"/>
            <w:r>
              <w:rPr>
                <w:bCs/>
                <w:sz w:val="24"/>
                <w:lang w:val="en-US"/>
              </w:rPr>
              <w:t>ditawarkan</w:t>
            </w:r>
            <w:proofErr w:type="spellEnd"/>
            <w:r>
              <w:rPr>
                <w:bCs/>
                <w:sz w:val="24"/>
                <w:lang w:val="en-US"/>
              </w:rPr>
              <w:t xml:space="preserve"> oleh </w:t>
            </w: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memberi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manfaat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harapk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konsumen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4B06C26B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D5D4EE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5FA99B9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08C299E5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C9695D9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  <w:tr w:rsidR="00813DC6" w14:paraId="27B708CC" w14:textId="77777777" w:rsidTr="00813DC6">
        <w:tc>
          <w:tcPr>
            <w:tcW w:w="567" w:type="dxa"/>
          </w:tcPr>
          <w:p w14:paraId="0D145AB7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r>
              <w:rPr>
                <w:bCs/>
                <w:sz w:val="24"/>
                <w:lang w:val="en-US"/>
              </w:rPr>
              <w:t>8.</w:t>
            </w:r>
          </w:p>
        </w:tc>
        <w:tc>
          <w:tcPr>
            <w:tcW w:w="4111" w:type="dxa"/>
          </w:tcPr>
          <w:p w14:paraId="60E8D999" w14:textId="77777777" w:rsidR="00813DC6" w:rsidRPr="006B1D75" w:rsidRDefault="00813DC6" w:rsidP="00C80D00">
            <w:pPr>
              <w:tabs>
                <w:tab w:val="left" w:pos="741"/>
              </w:tabs>
              <w:spacing w:line="276" w:lineRule="auto"/>
              <w:rPr>
                <w:bCs/>
                <w:sz w:val="24"/>
                <w:lang w:val="en-US"/>
              </w:rPr>
            </w:pPr>
            <w:proofErr w:type="spellStart"/>
            <w:r>
              <w:rPr>
                <w:bCs/>
                <w:sz w:val="24"/>
                <w:lang w:val="en-US"/>
              </w:rPr>
              <w:t>Produk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jual</w:t>
            </w:r>
            <w:proofErr w:type="spellEnd"/>
            <w:r>
              <w:rPr>
                <w:bCs/>
                <w:sz w:val="24"/>
                <w:lang w:val="en-US"/>
              </w:rPr>
              <w:t xml:space="preserve"> MS GLOW </w:t>
            </w:r>
            <w:proofErr w:type="spellStart"/>
            <w:r>
              <w:rPr>
                <w:bCs/>
                <w:sz w:val="24"/>
                <w:lang w:val="en-US"/>
              </w:rPr>
              <w:t>sesuai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dengan</w:t>
            </w:r>
            <w:proofErr w:type="spellEnd"/>
            <w:r>
              <w:rPr>
                <w:bCs/>
                <w:sz w:val="24"/>
                <w:lang w:val="en-US"/>
              </w:rPr>
              <w:t xml:space="preserve"> </w:t>
            </w:r>
            <w:proofErr w:type="spellStart"/>
            <w:r>
              <w:rPr>
                <w:bCs/>
                <w:sz w:val="24"/>
                <w:lang w:val="en-US"/>
              </w:rPr>
              <w:t>harga</w:t>
            </w:r>
            <w:proofErr w:type="spellEnd"/>
            <w:r>
              <w:rPr>
                <w:bCs/>
                <w:sz w:val="24"/>
                <w:lang w:val="en-US"/>
              </w:rPr>
              <w:t xml:space="preserve"> dan </w:t>
            </w:r>
            <w:proofErr w:type="spellStart"/>
            <w:r>
              <w:rPr>
                <w:bCs/>
                <w:sz w:val="24"/>
                <w:lang w:val="en-US"/>
              </w:rPr>
              <w:t>kualitas</w:t>
            </w:r>
            <w:proofErr w:type="spellEnd"/>
            <w:r>
              <w:rPr>
                <w:bCs/>
                <w:sz w:val="24"/>
                <w:lang w:val="en-US"/>
              </w:rPr>
              <w:t xml:space="preserve"> yang </w:t>
            </w:r>
            <w:proofErr w:type="spellStart"/>
            <w:r>
              <w:rPr>
                <w:bCs/>
                <w:sz w:val="24"/>
                <w:lang w:val="en-US"/>
              </w:rPr>
              <w:t>diberikan</w:t>
            </w:r>
            <w:proofErr w:type="spellEnd"/>
            <w:r>
              <w:rPr>
                <w:bCs/>
                <w:sz w:val="24"/>
                <w:lang w:val="en-US"/>
              </w:rPr>
              <w:t>.</w:t>
            </w:r>
          </w:p>
        </w:tc>
        <w:tc>
          <w:tcPr>
            <w:tcW w:w="708" w:type="dxa"/>
          </w:tcPr>
          <w:p w14:paraId="5FF0A87C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2E7C7816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7817B210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567" w:type="dxa"/>
          </w:tcPr>
          <w:p w14:paraId="40171A5B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  <w:tc>
          <w:tcPr>
            <w:tcW w:w="709" w:type="dxa"/>
          </w:tcPr>
          <w:p w14:paraId="515AE95A" w14:textId="77777777" w:rsidR="00813DC6" w:rsidRPr="00A73238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bCs/>
                <w:sz w:val="24"/>
              </w:rPr>
            </w:pPr>
          </w:p>
        </w:tc>
      </w:tr>
    </w:tbl>
    <w:p w14:paraId="087F6F50" w14:textId="77777777" w:rsidR="00813DC6" w:rsidRPr="00813DC6" w:rsidRDefault="00813DC6" w:rsidP="00813DC6">
      <w:pPr>
        <w:rPr>
          <w:lang w:val="en-US"/>
        </w:rPr>
      </w:pPr>
    </w:p>
    <w:p w14:paraId="4CCD03CA" w14:textId="77777777" w:rsidR="00813DC6" w:rsidRPr="00813DC6" w:rsidRDefault="00813DC6" w:rsidP="00813DC6">
      <w:pPr>
        <w:rPr>
          <w:lang w:val="en-US"/>
        </w:rPr>
      </w:pPr>
    </w:p>
    <w:p w14:paraId="78488680" w14:textId="115CDD01" w:rsidR="00813DC6" w:rsidRDefault="00813DC6" w:rsidP="00813DC6">
      <w:pPr>
        <w:rPr>
          <w:lang w:val="en-US"/>
        </w:rPr>
      </w:pPr>
    </w:p>
    <w:p w14:paraId="3297369F" w14:textId="6E1741A2" w:rsidR="00813DC6" w:rsidRDefault="00813DC6" w:rsidP="00813DC6">
      <w:pPr>
        <w:rPr>
          <w:lang w:val="en-US"/>
        </w:rPr>
      </w:pPr>
    </w:p>
    <w:p w14:paraId="3F13FEBF" w14:textId="37C13124" w:rsidR="00813DC6" w:rsidRPr="00EF655B" w:rsidRDefault="00813DC6" w:rsidP="006D2D53">
      <w:pPr>
        <w:widowControl w:val="0"/>
        <w:numPr>
          <w:ilvl w:val="0"/>
          <w:numId w:val="65"/>
        </w:numPr>
        <w:tabs>
          <w:tab w:val="left" w:pos="-567"/>
        </w:tabs>
        <w:autoSpaceDE w:val="0"/>
        <w:autoSpaceDN w:val="0"/>
        <w:spacing w:before="90" w:line="240" w:lineRule="auto"/>
        <w:ind w:left="-567" w:firstLine="141"/>
        <w:rPr>
          <w:rFonts w:ascii="Times New Roman" w:hAnsi="Times New Roman" w:cs="Times New Roman"/>
          <w:b/>
          <w:sz w:val="24"/>
        </w:rPr>
      </w:pPr>
      <w:r w:rsidRPr="00EF655B">
        <w:rPr>
          <w:rFonts w:ascii="Times New Roman" w:hAnsi="Times New Roman" w:cs="Times New Roman"/>
          <w:b/>
          <w:sz w:val="24"/>
        </w:rPr>
        <w:lastRenderedPageBreak/>
        <w:t>Daftar</w:t>
      </w:r>
      <w:r w:rsidRPr="00EF655B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EF655B">
        <w:rPr>
          <w:rFonts w:ascii="Times New Roman" w:hAnsi="Times New Roman" w:cs="Times New Roman"/>
          <w:b/>
          <w:sz w:val="24"/>
        </w:rPr>
        <w:t>Pertanyaan</w:t>
      </w:r>
      <w:r w:rsidRPr="00EF655B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F655B">
        <w:rPr>
          <w:rFonts w:ascii="Times New Roman" w:hAnsi="Times New Roman" w:cs="Times New Roman"/>
          <w:b/>
          <w:sz w:val="24"/>
          <w:lang w:val="en-US"/>
        </w:rPr>
        <w:t xml:space="preserve">Keputusan </w:t>
      </w:r>
      <w:proofErr w:type="spellStart"/>
      <w:r w:rsidRPr="00EF655B">
        <w:rPr>
          <w:rFonts w:ascii="Times New Roman" w:hAnsi="Times New Roman" w:cs="Times New Roman"/>
          <w:b/>
          <w:sz w:val="24"/>
          <w:lang w:val="en-US"/>
        </w:rPr>
        <w:t>Pembelian</w:t>
      </w:r>
      <w:proofErr w:type="spellEnd"/>
      <w:r w:rsidRPr="00EF655B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EF655B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655B">
        <w:rPr>
          <w:rFonts w:ascii="Times New Roman" w:hAnsi="Times New Roman" w:cs="Times New Roman"/>
          <w:b/>
          <w:sz w:val="24"/>
        </w:rPr>
        <w:t>(</w:t>
      </w:r>
      <w:r w:rsidRPr="00EF655B">
        <w:rPr>
          <w:rFonts w:ascii="Times New Roman" w:hAnsi="Times New Roman" w:cs="Times New Roman"/>
          <w:b/>
          <w:sz w:val="24"/>
          <w:lang w:val="en-US"/>
        </w:rPr>
        <w:t>Y</w:t>
      </w:r>
      <w:r w:rsidRPr="00EF655B">
        <w:rPr>
          <w:rFonts w:ascii="Times New Roman" w:hAnsi="Times New Roman" w:cs="Times New Roman"/>
          <w:b/>
          <w:sz w:val="24"/>
        </w:rPr>
        <w:t>)</w:t>
      </w:r>
    </w:p>
    <w:tbl>
      <w:tblPr>
        <w:tblStyle w:val="TableGrid"/>
        <w:tblW w:w="850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67"/>
        <w:gridCol w:w="4678"/>
        <w:gridCol w:w="567"/>
        <w:gridCol w:w="709"/>
        <w:gridCol w:w="709"/>
        <w:gridCol w:w="567"/>
        <w:gridCol w:w="708"/>
      </w:tblGrid>
      <w:tr w:rsidR="00813DC6" w:rsidRPr="00EF655B" w14:paraId="58A557E4" w14:textId="77777777" w:rsidTr="00EF655B">
        <w:tc>
          <w:tcPr>
            <w:tcW w:w="567" w:type="dxa"/>
            <w:vMerge w:val="restart"/>
          </w:tcPr>
          <w:p w14:paraId="715D50F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o</w:t>
            </w:r>
          </w:p>
        </w:tc>
        <w:tc>
          <w:tcPr>
            <w:tcW w:w="4678" w:type="dxa"/>
            <w:vMerge w:val="restart"/>
          </w:tcPr>
          <w:p w14:paraId="23F807F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ertanyaan</w:t>
            </w:r>
            <w:proofErr w:type="spellEnd"/>
          </w:p>
        </w:tc>
        <w:tc>
          <w:tcPr>
            <w:tcW w:w="3260" w:type="dxa"/>
            <w:gridSpan w:val="5"/>
          </w:tcPr>
          <w:p w14:paraId="7D559E4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nggapan</w:t>
            </w:r>
            <w:proofErr w:type="spellEnd"/>
          </w:p>
        </w:tc>
      </w:tr>
      <w:tr w:rsidR="00813DC6" w:rsidRPr="00EF655B" w14:paraId="6F614417" w14:textId="77777777" w:rsidTr="00EF655B">
        <w:tc>
          <w:tcPr>
            <w:tcW w:w="567" w:type="dxa"/>
            <w:vMerge/>
            <w:tcBorders>
              <w:bottom w:val="single" w:sz="4" w:space="0" w:color="auto"/>
            </w:tcBorders>
          </w:tcPr>
          <w:p w14:paraId="5A29A0D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678" w:type="dxa"/>
            <w:vMerge/>
            <w:tcBorders>
              <w:bottom w:val="single" w:sz="4" w:space="0" w:color="auto"/>
            </w:tcBorders>
          </w:tcPr>
          <w:p w14:paraId="0A0D32B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75FC76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070F52E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87AEC3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EC488E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S</w:t>
            </w:r>
          </w:p>
        </w:tc>
        <w:tc>
          <w:tcPr>
            <w:tcW w:w="708" w:type="dxa"/>
          </w:tcPr>
          <w:p w14:paraId="34C4724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TS</w:t>
            </w:r>
          </w:p>
        </w:tc>
      </w:tr>
      <w:tr w:rsidR="00813DC6" w:rsidRPr="00EF655B" w14:paraId="36F1F52D" w14:textId="77777777" w:rsidTr="00EF655B">
        <w:tc>
          <w:tcPr>
            <w:tcW w:w="567" w:type="dxa"/>
            <w:tcBorders>
              <w:right w:val="nil"/>
            </w:tcBorders>
          </w:tcPr>
          <w:p w14:paraId="017E23F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  <w:tcBorders>
              <w:left w:val="nil"/>
              <w:right w:val="nil"/>
            </w:tcBorders>
          </w:tcPr>
          <w:p w14:paraId="5F35722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roduk</w:t>
            </w:r>
            <w:proofErr w:type="spellEnd"/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068EBF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7431C8C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4EFACBE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9C2CF0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nil"/>
            </w:tcBorders>
          </w:tcPr>
          <w:p w14:paraId="718C85B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2060CF4E" w14:textId="77777777" w:rsidTr="00EF655B">
        <w:tc>
          <w:tcPr>
            <w:tcW w:w="567" w:type="dxa"/>
          </w:tcPr>
          <w:p w14:paraId="7B578E6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.</w:t>
            </w:r>
          </w:p>
        </w:tc>
        <w:tc>
          <w:tcPr>
            <w:tcW w:w="4678" w:type="dxa"/>
          </w:tcPr>
          <w:p w14:paraId="68FEAAB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il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aren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ilik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enis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varias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anya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is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yesuai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enis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uli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0CE8B37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56395C1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18E5D8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7DA7045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0B5D966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3D26F45A" w14:textId="77777777" w:rsidTr="00EF655B">
        <w:tc>
          <w:tcPr>
            <w:tcW w:w="567" w:type="dxa"/>
            <w:tcBorders>
              <w:bottom w:val="single" w:sz="4" w:space="0" w:color="auto"/>
            </w:tcBorders>
          </w:tcPr>
          <w:p w14:paraId="3CFDB8E8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.</w:t>
            </w:r>
          </w:p>
        </w:tc>
        <w:tc>
          <w:tcPr>
            <w:tcW w:w="4678" w:type="dxa"/>
            <w:tcBorders>
              <w:bottom w:val="single" w:sz="4" w:space="0" w:color="auto"/>
            </w:tcBorders>
          </w:tcPr>
          <w:p w14:paraId="6CAB606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l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aren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rod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tawar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anya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engkap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59DBA7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F0639E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CE8E76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E023E0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071148E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744A1EFE" w14:textId="77777777" w:rsidTr="00EF655B">
        <w:tc>
          <w:tcPr>
            <w:tcW w:w="567" w:type="dxa"/>
            <w:tcBorders>
              <w:right w:val="nil"/>
            </w:tcBorders>
          </w:tcPr>
          <w:p w14:paraId="1A78F52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  <w:tcBorders>
              <w:left w:val="nil"/>
              <w:right w:val="nil"/>
            </w:tcBorders>
          </w:tcPr>
          <w:p w14:paraId="2D6134C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Merek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5319F5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BB999A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7A4964F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CB3B09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nil"/>
            </w:tcBorders>
          </w:tcPr>
          <w:p w14:paraId="4489C4A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475D14CC" w14:textId="77777777" w:rsidTr="00EF655B">
        <w:tc>
          <w:tcPr>
            <w:tcW w:w="567" w:type="dxa"/>
          </w:tcPr>
          <w:p w14:paraId="5A93FEC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.</w:t>
            </w:r>
          </w:p>
        </w:tc>
        <w:tc>
          <w:tcPr>
            <w:tcW w:w="4678" w:type="dxa"/>
          </w:tcPr>
          <w:p w14:paraId="7AA289C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il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re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rupa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lternatif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nt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enuh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ebutuh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488CCE4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5CD1F66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DE7606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306A411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774FB198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002C44CE" w14:textId="77777777" w:rsidTr="00EF655B">
        <w:tc>
          <w:tcPr>
            <w:tcW w:w="567" w:type="dxa"/>
            <w:tcBorders>
              <w:bottom w:val="single" w:sz="4" w:space="0" w:color="auto"/>
            </w:tcBorders>
          </w:tcPr>
          <w:p w14:paraId="58F3A44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4.</w:t>
            </w:r>
          </w:p>
        </w:tc>
        <w:tc>
          <w:tcPr>
            <w:tcW w:w="4678" w:type="dxa"/>
            <w:tcBorders>
              <w:bottom w:val="single" w:sz="4" w:space="0" w:color="auto"/>
            </w:tcBorders>
          </w:tcPr>
          <w:p w14:paraId="15F1632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il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gguna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 xml:space="preserve">skincare 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S GLOW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aren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coco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eng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ndis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uli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87492B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B2DA3B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0EE7B8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805879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672E8EE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74748A5F" w14:textId="77777777" w:rsidTr="00EF655B">
        <w:tc>
          <w:tcPr>
            <w:tcW w:w="567" w:type="dxa"/>
            <w:tcBorders>
              <w:right w:val="nil"/>
            </w:tcBorders>
          </w:tcPr>
          <w:p w14:paraId="3D58380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  <w:tcBorders>
              <w:left w:val="nil"/>
              <w:right w:val="nil"/>
            </w:tcBorders>
          </w:tcPr>
          <w:p w14:paraId="7C69356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empat</w:t>
            </w:r>
            <w:proofErr w:type="spellEnd"/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B33DEF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FFD2BC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6E84615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797BC8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nil"/>
            </w:tcBorders>
          </w:tcPr>
          <w:p w14:paraId="432819D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48B5607E" w14:textId="77777777" w:rsidTr="00EF655B">
        <w:tc>
          <w:tcPr>
            <w:tcW w:w="567" w:type="dxa"/>
          </w:tcPr>
          <w:p w14:paraId="35ED57F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5.</w:t>
            </w:r>
          </w:p>
        </w:tc>
        <w:tc>
          <w:tcPr>
            <w:tcW w:w="4678" w:type="dxa"/>
          </w:tcPr>
          <w:p w14:paraId="6D54AFD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ilik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anggan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nt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rbelanj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smeti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tau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.</w:t>
            </w:r>
          </w:p>
        </w:tc>
        <w:tc>
          <w:tcPr>
            <w:tcW w:w="567" w:type="dxa"/>
          </w:tcPr>
          <w:p w14:paraId="64EBAB4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401644D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315ADC18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05BA5A3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5923AD1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6287A8DB" w14:textId="77777777" w:rsidTr="00EF655B">
        <w:tc>
          <w:tcPr>
            <w:tcW w:w="567" w:type="dxa"/>
            <w:tcBorders>
              <w:bottom w:val="single" w:sz="4" w:space="0" w:color="auto"/>
            </w:tcBorders>
          </w:tcPr>
          <w:p w14:paraId="7143A0A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6.</w:t>
            </w:r>
          </w:p>
        </w:tc>
        <w:tc>
          <w:tcPr>
            <w:tcW w:w="4678" w:type="dxa"/>
            <w:tcBorders>
              <w:bottom w:val="single" w:sz="4" w:space="0" w:color="auto"/>
            </w:tcBorders>
          </w:tcPr>
          <w:p w14:paraId="4A763F0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ida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rna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ecew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 xml:space="preserve">skincare 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/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smeti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anggan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aren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harg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jual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au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eb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ura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aripad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oko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lain dan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emu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rod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jual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, original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55D5AE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5974CB1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0A14C7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700244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5B7CEC7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17656A8F" w14:textId="77777777" w:rsidTr="00EF655B">
        <w:tc>
          <w:tcPr>
            <w:tcW w:w="567" w:type="dxa"/>
            <w:tcBorders>
              <w:right w:val="nil"/>
            </w:tcBorders>
          </w:tcPr>
          <w:p w14:paraId="0965B26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  <w:tcBorders>
              <w:left w:val="nil"/>
              <w:right w:val="nil"/>
            </w:tcBorders>
          </w:tcPr>
          <w:p w14:paraId="1D7AC36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Jumlah</w:t>
            </w:r>
            <w:proofErr w:type="spellEnd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embelian</w:t>
            </w:r>
            <w:proofErr w:type="spellEnd"/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9A7556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single" w:sz="4" w:space="0" w:color="auto"/>
            </w:tcBorders>
          </w:tcPr>
          <w:p w14:paraId="738359F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single" w:sz="4" w:space="0" w:color="auto"/>
              <w:right w:val="nil"/>
            </w:tcBorders>
          </w:tcPr>
          <w:p w14:paraId="111EDF2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8648CC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nil"/>
            </w:tcBorders>
          </w:tcPr>
          <w:p w14:paraId="747A6AF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06426D46" w14:textId="77777777" w:rsidTr="00EF655B">
        <w:tc>
          <w:tcPr>
            <w:tcW w:w="567" w:type="dxa"/>
          </w:tcPr>
          <w:p w14:paraId="28B59CA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.</w:t>
            </w:r>
          </w:p>
        </w:tc>
        <w:tc>
          <w:tcPr>
            <w:tcW w:w="4678" w:type="dxa"/>
          </w:tcPr>
          <w:p w14:paraId="5A48A9E8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elalu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1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ake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rangkai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esua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eng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enis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uli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30AB1C4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2F69627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8F3DE7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3EAAC75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38ADFFF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1317E57B" w14:textId="77777777" w:rsidTr="00EF655B">
        <w:tc>
          <w:tcPr>
            <w:tcW w:w="567" w:type="dxa"/>
            <w:tcBorders>
              <w:bottom w:val="single" w:sz="4" w:space="0" w:color="auto"/>
            </w:tcBorders>
          </w:tcPr>
          <w:p w14:paraId="3D66BA2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8.</w:t>
            </w:r>
          </w:p>
        </w:tc>
        <w:tc>
          <w:tcPr>
            <w:tcW w:w="4678" w:type="dxa"/>
            <w:tcBorders>
              <w:bottom w:val="single" w:sz="4" w:space="0" w:color="auto"/>
            </w:tcBorders>
          </w:tcPr>
          <w:p w14:paraId="2900F61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Di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anggan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/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smeti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ering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gada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sko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/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otong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harg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nt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umla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mbeli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rtentu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4EE7EFE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C8AA28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1D8AD19E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71985E8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7D6E7F5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2C9DB813" w14:textId="77777777" w:rsidTr="00EF655B">
        <w:tc>
          <w:tcPr>
            <w:tcW w:w="567" w:type="dxa"/>
            <w:tcBorders>
              <w:right w:val="nil"/>
            </w:tcBorders>
          </w:tcPr>
          <w:p w14:paraId="16CB4E11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  <w:tcBorders>
              <w:left w:val="nil"/>
              <w:right w:val="nil"/>
            </w:tcBorders>
          </w:tcPr>
          <w:p w14:paraId="107EA65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Waktu </w:t>
            </w: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embelian</w:t>
            </w:r>
            <w:proofErr w:type="spellEnd"/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5C0FC8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37A3959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9AF7D1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C5E485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nil"/>
            </w:tcBorders>
          </w:tcPr>
          <w:p w14:paraId="48096CB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279AF878" w14:textId="77777777" w:rsidTr="00EF655B">
        <w:tc>
          <w:tcPr>
            <w:tcW w:w="567" w:type="dxa"/>
          </w:tcPr>
          <w:p w14:paraId="39AB7ED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9.</w:t>
            </w:r>
          </w:p>
        </w:tc>
        <w:tc>
          <w:tcPr>
            <w:tcW w:w="4678" w:type="dxa"/>
          </w:tcPr>
          <w:p w14:paraId="032D614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ay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1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ul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eka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wal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tau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rtengah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ul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7EF8FD6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311F911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230D5926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5221D91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779198A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234775B5" w14:textId="77777777" w:rsidTr="00EF655B">
        <w:tc>
          <w:tcPr>
            <w:tcW w:w="567" w:type="dxa"/>
          </w:tcPr>
          <w:p w14:paraId="7F3AE25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0.</w:t>
            </w:r>
          </w:p>
        </w:tc>
        <w:tc>
          <w:tcPr>
            <w:tcW w:w="4678" w:type="dxa"/>
          </w:tcPr>
          <w:p w14:paraId="110A202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eri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l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MS GLOW pada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hari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ibur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aren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waktu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eb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onggar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4C7FB45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5A36F88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09E8207E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29333B05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2D6BFFF7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74EAF151" w14:textId="77777777" w:rsidTr="00EF655B">
        <w:tc>
          <w:tcPr>
            <w:tcW w:w="567" w:type="dxa"/>
          </w:tcPr>
          <w:p w14:paraId="077B6578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678" w:type="dxa"/>
          </w:tcPr>
          <w:p w14:paraId="23F04F5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Metode </w:t>
            </w:r>
            <w:proofErr w:type="spellStart"/>
            <w:r w:rsidRPr="00EF655B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embayaran</w:t>
            </w:r>
            <w:proofErr w:type="spellEnd"/>
          </w:p>
        </w:tc>
        <w:tc>
          <w:tcPr>
            <w:tcW w:w="567" w:type="dxa"/>
          </w:tcPr>
          <w:p w14:paraId="5521610D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C95076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C494EBB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235E602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769CB57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55BFE40F" w14:textId="77777777" w:rsidTr="00EF655B">
        <w:tc>
          <w:tcPr>
            <w:tcW w:w="567" w:type="dxa"/>
          </w:tcPr>
          <w:p w14:paraId="7438B51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1.</w:t>
            </w:r>
          </w:p>
        </w:tc>
        <w:tc>
          <w:tcPr>
            <w:tcW w:w="4678" w:type="dxa"/>
          </w:tcPr>
          <w:p w14:paraId="3E895A7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anggan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y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rbelanj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skincare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/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smeti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beri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tode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mbayar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ang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uda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(Bisa transfer bank, dana,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gopay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aupu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cash).</w:t>
            </w:r>
          </w:p>
        </w:tc>
        <w:tc>
          <w:tcPr>
            <w:tcW w:w="567" w:type="dxa"/>
          </w:tcPr>
          <w:p w14:paraId="3660C9A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3A258CAC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4D927D5F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07E08C0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4C683B83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813DC6" w:rsidRPr="00EF655B" w14:paraId="7339008C" w14:textId="77777777" w:rsidTr="00EF655B">
        <w:tc>
          <w:tcPr>
            <w:tcW w:w="567" w:type="dxa"/>
          </w:tcPr>
          <w:p w14:paraId="3D9CFAA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12.</w:t>
            </w:r>
          </w:p>
        </w:tc>
        <w:tc>
          <w:tcPr>
            <w:tcW w:w="4678" w:type="dxa"/>
          </w:tcPr>
          <w:p w14:paraId="4A47AA89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emungkin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jik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d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istem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 xml:space="preserve">Delivery </w:t>
            </w:r>
            <w:proofErr w:type="gramStart"/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Order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 (</w:t>
            </w:r>
            <w:proofErr w:type="gram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DO)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eng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ilih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tode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mbayar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i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COD </w:t>
            </w:r>
            <w:r w:rsidRPr="00EF655B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  <w:lang w:val="en-US"/>
              </w:rPr>
              <w:t>(Cash On Delivery)</w:t>
            </w:r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a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lebih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mudahkan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it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ntuk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rbelanj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anpa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harus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atang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e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F655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.</w:t>
            </w:r>
          </w:p>
        </w:tc>
        <w:tc>
          <w:tcPr>
            <w:tcW w:w="567" w:type="dxa"/>
          </w:tcPr>
          <w:p w14:paraId="3A661E84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7AAD7222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9" w:type="dxa"/>
          </w:tcPr>
          <w:p w14:paraId="6B008DC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14:paraId="0F4C7FF0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08" w:type="dxa"/>
          </w:tcPr>
          <w:p w14:paraId="04D4CFEA" w14:textId="77777777" w:rsidR="00813DC6" w:rsidRPr="00EF655B" w:rsidRDefault="00813DC6" w:rsidP="00C80D00">
            <w:pPr>
              <w:tabs>
                <w:tab w:val="left" w:pos="741"/>
              </w:tabs>
              <w:spacing w:line="276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</w:tbl>
    <w:p w14:paraId="09870F71" w14:textId="77777777" w:rsidR="00813DC6" w:rsidRPr="005E299A" w:rsidRDefault="00813DC6" w:rsidP="00813DC6">
      <w:pPr>
        <w:widowControl w:val="0"/>
        <w:tabs>
          <w:tab w:val="left" w:pos="-567"/>
        </w:tabs>
        <w:autoSpaceDE w:val="0"/>
        <w:autoSpaceDN w:val="0"/>
        <w:spacing w:before="90" w:after="0" w:line="240" w:lineRule="auto"/>
        <w:ind w:left="-426"/>
        <w:rPr>
          <w:b/>
          <w:sz w:val="24"/>
        </w:rPr>
      </w:pPr>
    </w:p>
    <w:p w14:paraId="0D3DD5D2" w14:textId="18409768" w:rsidR="00813DC6" w:rsidRPr="00813DC6" w:rsidRDefault="00813DC6" w:rsidP="00813DC6">
      <w:pPr>
        <w:ind w:left="1004"/>
        <w:rPr>
          <w:lang w:val="en-US"/>
        </w:rPr>
      </w:pPr>
    </w:p>
    <w:p w14:paraId="00FD3A84" w14:textId="0DBA833E" w:rsidR="00813DC6" w:rsidRDefault="00813DC6" w:rsidP="00813DC6">
      <w:pPr>
        <w:rPr>
          <w:lang w:val="en-US"/>
        </w:rPr>
      </w:pPr>
    </w:p>
    <w:p w14:paraId="47499839" w14:textId="6D61989C" w:rsidR="00813DC6" w:rsidRDefault="00813DC6" w:rsidP="00813DC6">
      <w:pPr>
        <w:rPr>
          <w:lang w:val="en-US"/>
        </w:rPr>
      </w:pPr>
    </w:p>
    <w:p w14:paraId="54288F5B" w14:textId="33108B79" w:rsidR="00813DC6" w:rsidRDefault="00813DC6" w:rsidP="00813DC6">
      <w:pPr>
        <w:rPr>
          <w:lang w:val="en-US"/>
        </w:rPr>
      </w:pPr>
    </w:p>
    <w:p w14:paraId="1CC36CA3" w14:textId="102B6E3A" w:rsidR="00813DC6" w:rsidRDefault="00813DC6" w:rsidP="00813DC6">
      <w:pPr>
        <w:rPr>
          <w:lang w:val="en-US"/>
        </w:rPr>
      </w:pPr>
    </w:p>
    <w:p w14:paraId="6D3065B5" w14:textId="74BACB42" w:rsidR="00813DC6" w:rsidRDefault="00813DC6" w:rsidP="00813DC6">
      <w:pPr>
        <w:rPr>
          <w:lang w:val="en-US"/>
        </w:rPr>
      </w:pPr>
    </w:p>
    <w:p w14:paraId="3D14A294" w14:textId="5BADEE7E" w:rsidR="00813DC6" w:rsidRDefault="00813DC6" w:rsidP="00813DC6">
      <w:pPr>
        <w:rPr>
          <w:lang w:val="en-US"/>
        </w:rPr>
      </w:pPr>
    </w:p>
    <w:p w14:paraId="3AA332BD" w14:textId="21DE43C5" w:rsidR="00813DC6" w:rsidRDefault="00813DC6" w:rsidP="00813DC6">
      <w:pPr>
        <w:rPr>
          <w:lang w:val="en-US"/>
        </w:rPr>
      </w:pPr>
    </w:p>
    <w:p w14:paraId="66DA9E80" w14:textId="6BFF8EB5" w:rsidR="00813DC6" w:rsidRDefault="00813DC6" w:rsidP="00813DC6">
      <w:pPr>
        <w:rPr>
          <w:lang w:val="en-US"/>
        </w:rPr>
      </w:pPr>
    </w:p>
    <w:p w14:paraId="46129969" w14:textId="52941B19" w:rsidR="00813DC6" w:rsidRDefault="00813DC6" w:rsidP="00813DC6">
      <w:pPr>
        <w:rPr>
          <w:lang w:val="en-US"/>
        </w:rPr>
      </w:pPr>
    </w:p>
    <w:p w14:paraId="16E072A3" w14:textId="3B9AA7EA" w:rsidR="00813DC6" w:rsidRDefault="00813DC6" w:rsidP="00813DC6">
      <w:pPr>
        <w:rPr>
          <w:lang w:val="en-US"/>
        </w:rPr>
      </w:pPr>
    </w:p>
    <w:p w14:paraId="37288789" w14:textId="28E47035" w:rsidR="00813DC6" w:rsidRDefault="00813DC6" w:rsidP="00813DC6">
      <w:pPr>
        <w:rPr>
          <w:lang w:val="en-US"/>
        </w:rPr>
      </w:pPr>
    </w:p>
    <w:p w14:paraId="5EB16822" w14:textId="56F4DA1C" w:rsidR="00813DC6" w:rsidRDefault="00813DC6" w:rsidP="00813DC6">
      <w:pPr>
        <w:rPr>
          <w:lang w:val="en-US"/>
        </w:rPr>
      </w:pPr>
    </w:p>
    <w:p w14:paraId="0A604462" w14:textId="2A2C1FC5" w:rsidR="00813DC6" w:rsidRDefault="00813DC6" w:rsidP="00813DC6">
      <w:pPr>
        <w:rPr>
          <w:lang w:val="en-US"/>
        </w:rPr>
      </w:pPr>
    </w:p>
    <w:p w14:paraId="79CB9CEF" w14:textId="13506AE6" w:rsidR="00813DC6" w:rsidRDefault="00813DC6" w:rsidP="00813DC6">
      <w:pPr>
        <w:rPr>
          <w:lang w:val="en-US"/>
        </w:rPr>
      </w:pPr>
    </w:p>
    <w:p w14:paraId="0F21A697" w14:textId="1900A8B4" w:rsidR="00813DC6" w:rsidRDefault="00813DC6" w:rsidP="00813DC6">
      <w:pPr>
        <w:rPr>
          <w:lang w:val="en-US"/>
        </w:rPr>
      </w:pPr>
    </w:p>
    <w:p w14:paraId="4954BD8F" w14:textId="77777777" w:rsidR="00813DC6" w:rsidRPr="00813DC6" w:rsidRDefault="00813DC6" w:rsidP="00813DC6">
      <w:pPr>
        <w:rPr>
          <w:lang w:val="en-US"/>
        </w:rPr>
      </w:pPr>
    </w:p>
    <w:p w14:paraId="18291B69" w14:textId="7C0D5A31" w:rsidR="00DE3E27" w:rsidRDefault="00DE3E27" w:rsidP="00DE3E27">
      <w:pPr>
        <w:rPr>
          <w:lang w:val="en-US"/>
        </w:rPr>
      </w:pPr>
    </w:p>
    <w:p w14:paraId="2749FBD8" w14:textId="038ED22D" w:rsidR="00DE3E27" w:rsidRDefault="00DE3E27" w:rsidP="00DE3E27">
      <w:pPr>
        <w:rPr>
          <w:lang w:val="en-US"/>
        </w:rPr>
      </w:pPr>
    </w:p>
    <w:p w14:paraId="1921A81F" w14:textId="3B3B6156" w:rsidR="00F37B47" w:rsidRDefault="00F37B47" w:rsidP="00DE3E27">
      <w:pPr>
        <w:rPr>
          <w:lang w:val="en-US"/>
        </w:rPr>
      </w:pPr>
    </w:p>
    <w:p w14:paraId="141348FE" w14:textId="5194003F" w:rsidR="00F37B47" w:rsidRDefault="00F37B47" w:rsidP="00DE3E27">
      <w:pPr>
        <w:rPr>
          <w:lang w:val="en-US"/>
        </w:rPr>
      </w:pPr>
    </w:p>
    <w:p w14:paraId="35DA6327" w14:textId="2727EE9E" w:rsidR="00C80D00" w:rsidRDefault="00C80D00" w:rsidP="006F2EE2">
      <w:pPr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2</w:t>
      </w:r>
    </w:p>
    <w:p w14:paraId="41F9FC1D" w14:textId="71AD9554" w:rsidR="00412827" w:rsidRDefault="002779A8" w:rsidP="006F2EE2">
      <w:pPr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Keputus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W w:w="9360" w:type="dxa"/>
        <w:tblInd w:w="-1000" w:type="dxa"/>
        <w:tblLook w:val="04A0" w:firstRow="1" w:lastRow="0" w:firstColumn="1" w:lastColumn="0" w:noHBand="0" w:noVBand="1"/>
      </w:tblPr>
      <w:tblGrid>
        <w:gridCol w:w="475"/>
        <w:gridCol w:w="658"/>
        <w:gridCol w:w="631"/>
        <w:gridCol w:w="644"/>
        <w:gridCol w:w="631"/>
        <w:gridCol w:w="658"/>
        <w:gridCol w:w="644"/>
        <w:gridCol w:w="644"/>
        <w:gridCol w:w="644"/>
        <w:gridCol w:w="658"/>
        <w:gridCol w:w="747"/>
        <w:gridCol w:w="747"/>
        <w:gridCol w:w="747"/>
        <w:gridCol w:w="832"/>
      </w:tblGrid>
      <w:tr w:rsidR="002779A8" w:rsidRPr="002779A8" w14:paraId="685542C8" w14:textId="77777777" w:rsidTr="002779A8">
        <w:trPr>
          <w:trHeight w:val="300"/>
        </w:trPr>
        <w:tc>
          <w:tcPr>
            <w:tcW w:w="9360" w:type="dxa"/>
            <w:gridSpan w:val="1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2D3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Valid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dan </w:t>
            </w: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Reliabil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Keputusan </w:t>
            </w: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Pembelian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(Y)</w:t>
            </w:r>
          </w:p>
        </w:tc>
      </w:tr>
      <w:tr w:rsidR="002779A8" w:rsidRPr="002779A8" w14:paraId="257BB5E5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FD98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91F4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1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2D89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2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AF5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3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69D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36E3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71B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6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F84C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7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6FC0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F51B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9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EA3B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10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C3D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11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AD9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Y.1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3A20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2779A8" w:rsidRPr="002779A8" w14:paraId="1515F009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DD36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A30B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EEB1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0E050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E470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95C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E2A2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78A6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8E0BD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9DC6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38267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288A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4436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F8991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7DC6CF27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64A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7AA5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6B6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F707D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F42E0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9780F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3C42B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D7B0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90B4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5C2B8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FE174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D0051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5F23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EE87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2779A8" w:rsidRPr="002779A8" w14:paraId="2563C5EC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5FA9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6B2A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3FD5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FAE8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C6ADC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068C4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4074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CEDE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436D3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C0F90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1E17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6CC5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F33E5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AA7C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74596B65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CB1D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30884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E83A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18F0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DEB4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CAB8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1A77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5A95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F94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539F3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0FF54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412E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9A69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129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2779A8" w:rsidRPr="002779A8" w14:paraId="34BCE9EF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A03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E0FD5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6440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05DB0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B021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F7F3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458D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5922A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94383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3D69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F208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5BEB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B1F84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8D889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1302738A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745B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E9AFA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0397E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E6EE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9DA6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ECCAF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3DB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6A09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F0F58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07EE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174E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FF98F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9B1E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E0BE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2779A8" w:rsidRPr="002779A8" w14:paraId="40AE5C5D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739E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15BC7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EC281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CB457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35904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ED7CD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DA23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83AF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EE49D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934A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A4573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B3A62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FB4F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357AA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2B8F14CB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A28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91036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3D64B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4D541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A0A6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25ADB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85C1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5200E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F9279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70698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8D37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8AE96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29F54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B2A5C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5A659FB1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D847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7099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CF311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9ACD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D3C71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88B7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EA4D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A7DD6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59D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08BD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2660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F175C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4065E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320F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2779A8" w:rsidRPr="002779A8" w14:paraId="65D69F15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26F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5F872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D0D09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DE05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B62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5E418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05FEA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069E6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F905C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5E998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339BF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F4269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79DF2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72A2A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19D28429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1CE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7192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1FC6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FBD7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8CD97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8076B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56157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81E2F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ED50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36743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14B4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68E2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B32F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CE96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2779A8" w:rsidRPr="002779A8" w14:paraId="688E7FC3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4E2D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1F836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003DA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4A6E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8A3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31BEC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70AC2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889E6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306C5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B8360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FE1CE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A8EDF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BE01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46FE1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3B23A7CF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839A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587F0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0E14B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3CD2C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6DBA6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9429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5D85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7863C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99C1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A172D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BE868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3CCC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6FDF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EFAF4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5CC8A838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97D7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7E89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5BD31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BE1B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3AB0D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A02FF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D894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681B2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E636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CC7B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B1FDE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66877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68E14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9798A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38AAD1FD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A4C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931F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222B0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DA34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2523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D868D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3AEAE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518D5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A8D12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6D5B3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519C9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F1CCA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454E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CF4C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2779A8" w:rsidRPr="002779A8" w14:paraId="4396FB37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96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4F4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E7F57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C049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C4C5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E429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0A958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1835C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357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C245F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01BD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CE37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2D54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183AD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4E064945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0390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08CFC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1715D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AF08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E1D24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4BA6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4476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7C80C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6553B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48A1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71B3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0D13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AB37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4C71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0F845A18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5B1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E0FED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9D6CB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FECC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0AD79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FDCB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74827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BE7D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D329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F50D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2053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3085B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87392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A8DF1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2779A8" w:rsidRPr="002779A8" w14:paraId="12EA747F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101A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28CFE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BC131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35AB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10A6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D006F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A90DB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80AD1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7E228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FF6B9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CF2B7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C3434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F8ECD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A292E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321A56AD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F8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CF718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43E08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0863C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E84B2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9878D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6120E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92D4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8B60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F389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E9714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A94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0F83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2F353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61088B3D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C0BC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DDB9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1B76A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A4964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26DE7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30600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E1CC1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00B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A77DE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95FFC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824E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115D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484D3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C7760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2779A8" w:rsidRPr="002779A8" w14:paraId="46C5A4C8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29E0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05E1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AE1BA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7D6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901D3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BEA3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8F4BA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5650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5B7B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96C8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944DC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77892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D5852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2A0F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1976758B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F54F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7B461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3BFF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B924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BF39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01B43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6B6A4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D9573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F4045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57674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2106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14660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9BEF6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3BB40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7992C306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818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E6EB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5A1E5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4B1B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5EFEF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6936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5BEF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F4E55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0F756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17C3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BD02E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2518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1E7D6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BD8B3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726ED06D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0BB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3C0D3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D515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A049D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3E004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9E1DC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E84D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E4BB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F6D81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CBFD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D54A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8D689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F2AFC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4D4C2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32730AA4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ECD2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5105D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59FD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60A1A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273E1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84F2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509C4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878ED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7F48B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1544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0358D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4619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D1834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5F9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206D04FA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BF8D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37147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1925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CBEAA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F602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C7EFC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7945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13AE8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1AEC0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DD75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F188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17A16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972DE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C9CA9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2779A8" w:rsidRPr="002779A8" w14:paraId="37EA38E9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4BE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F3636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39A3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3B0A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158E2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FB38F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C480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7E6C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151AC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B0370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3CDED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3EA8C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DD31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ADF05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2779A8" w:rsidRPr="002779A8" w14:paraId="6D08A043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60D8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90AC9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39BC1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F2017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2F322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A31E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D6717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CBAF0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06A6B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3688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0D74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41B5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D0CF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C66B2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2779A8" w:rsidRPr="002779A8" w14:paraId="6D6D0A8A" w14:textId="77777777" w:rsidTr="002779A8">
        <w:trPr>
          <w:trHeight w:val="300"/>
        </w:trPr>
        <w:tc>
          <w:tcPr>
            <w:tcW w:w="4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90AE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24DED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84E51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55BC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2DAB8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1B48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C278E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A5855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F86C3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5D24A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53A88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7534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5A13D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B6E49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</w:tbl>
    <w:p w14:paraId="750981A7" w14:textId="77777777" w:rsidR="002779A8" w:rsidRPr="00C80D00" w:rsidRDefault="002779A8" w:rsidP="006F2EE2">
      <w:pPr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3BA812F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6ED51B7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6D5C73F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BCB34B4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3A8462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F28EBE0" w14:textId="79F1757D" w:rsidR="002779A8" w:rsidRDefault="002779A8" w:rsidP="002779A8">
      <w:pPr>
        <w:spacing w:after="0"/>
        <w:ind w:left="-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Label Halal (X1)</w:t>
      </w:r>
    </w:p>
    <w:p w14:paraId="3F353B1D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6821" w:type="dxa"/>
        <w:tblLook w:val="04A0" w:firstRow="1" w:lastRow="0" w:firstColumn="1" w:lastColumn="0" w:noHBand="0" w:noVBand="1"/>
      </w:tblPr>
      <w:tblGrid>
        <w:gridCol w:w="475"/>
        <w:gridCol w:w="672"/>
        <w:gridCol w:w="672"/>
        <w:gridCol w:w="724"/>
        <w:gridCol w:w="724"/>
        <w:gridCol w:w="685"/>
        <w:gridCol w:w="724"/>
        <w:gridCol w:w="724"/>
        <w:gridCol w:w="737"/>
        <w:gridCol w:w="796"/>
      </w:tblGrid>
      <w:tr w:rsidR="002779A8" w:rsidRPr="002779A8" w14:paraId="4525EFAA" w14:textId="77777777" w:rsidTr="002779A8">
        <w:trPr>
          <w:trHeight w:val="300"/>
        </w:trPr>
        <w:tc>
          <w:tcPr>
            <w:tcW w:w="6821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B09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Valid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dan </w:t>
            </w: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Reliabil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Label Halal (X1)</w:t>
            </w:r>
          </w:p>
        </w:tc>
      </w:tr>
      <w:tr w:rsidR="002779A8" w:rsidRPr="002779A8" w14:paraId="71D369C4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814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E8C2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3F42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2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9A4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3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A4F6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5960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8B85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6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4FE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7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BE2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8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5D9D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2779A8" w:rsidRPr="002779A8" w14:paraId="3FF73093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D81C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B8BFF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A9D0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AB1A8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25CD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50C38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6B30F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437D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3D1EB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D07A7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4DEA1729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F4F3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5EEC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AAF18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FFCC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4EDD6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9184E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A35CE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2F76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E8177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D8596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11C86EF0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764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33BFD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53054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FF3A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6E97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C00FF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315C8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B8AE0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F8C80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1DFEE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5436370D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4953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EC9F3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A4EB1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DB3FE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2F281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226D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D54B0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AD121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9B79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9ED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340D6FD2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AE0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AE26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B76B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754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42A26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5CF77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8FB8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99658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D9857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E2561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</w:tr>
      <w:tr w:rsidR="002779A8" w:rsidRPr="002779A8" w14:paraId="03F6F24C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79F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F95E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AFB7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1434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34168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50ED3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A85A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B12B5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D7940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567C9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7AF33BEA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9F2A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9DB3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00D03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41F9E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1CAD7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6AD6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A825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B98FE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D32E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F14F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</w:tr>
      <w:tr w:rsidR="002779A8" w:rsidRPr="002779A8" w14:paraId="55230226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731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A25F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46B26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37192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CD7B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FC926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88129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3D06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2249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7088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13651246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6536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8B90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2AF4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F36E6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DF485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669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56FE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6CF0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504D4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B27C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7CB709EE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AC7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4CB1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4F505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C9B4C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2A1A3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3C0EC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10235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279C4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A38FD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D1CD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2779A8" w:rsidRPr="002779A8" w14:paraId="701A309E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4F05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84FD4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F4F4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4F8BE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B6B0A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A2BB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F45B8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685F9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285FB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C3E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2779A8" w:rsidRPr="002779A8" w14:paraId="5BE56456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8094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1971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2A646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5B38A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99726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C7A0E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75A26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E512E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120F1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8C4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6584F2BD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72AA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3AFC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E9A2E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1ADC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86DBA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A6376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A8C6D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E1A83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FFD6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C6325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5DE93A15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1280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499FE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8881C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E7FB8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AA20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AF69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7EDB5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B0C4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623DF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F0549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6B6A7BEA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617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A78F8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3A310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7753C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D5C44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86AA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7F86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4CE31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1C8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763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55850CC0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09EA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2E34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86E63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3A1B9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40C99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81A0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F6829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FD016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2C5DF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1E468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356D19A9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6FBD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37412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CACF2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7AEE1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0D45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3D469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CAB21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1F6AB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4D84E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EFB7D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2B7E123C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E3EB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38AF8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B369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D4AD3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06FB5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E50DF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54F8D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DB60F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22DB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51C1A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439F3504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E4BF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05C14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D4027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EF1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2778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3B64D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77E6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D9963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41F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2236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2779A8" w:rsidRPr="002779A8" w14:paraId="24DE3ACC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1C2E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5EF9B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9E23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C2709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66B9E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F5E93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FFF1B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7D49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D27A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5A6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2779A8" w:rsidRPr="002779A8" w14:paraId="468AD391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2740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AB360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43E4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14EE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07AE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B123B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45F5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B9DB6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21E51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5F71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68CF8AE0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342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88BB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9F44C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1F390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DC73A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4C9B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E4A74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F1FDB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9E8AA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3921B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72F6FE5F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F96F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1EF7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16CD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E3B00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E517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CBCE8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BDEA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D92C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865C7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64C3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7BDE3F2B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9706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AB17C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BC3C1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5AB99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8EB14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336E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27996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52E3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3A71C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2CE1C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69C030D3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A577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98F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C427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2A869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7A86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7E44D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228C1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6464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69F5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F8040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4697FC8B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E013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2190C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BB9DB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9E98F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5F6F5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3EF8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DACF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580A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9284F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033F1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26EADA43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03A5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8AC6E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FDD86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638F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7C88E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9D1E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AC9AA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B580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0E04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CFE0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647C86A3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403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C7F49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FEEE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05980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A5716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FB31E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B5AC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9EFF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603B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B896C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2779A8" w:rsidRPr="002779A8" w14:paraId="2F5D6123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606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692E2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1C03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CBB3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AAA8A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3F4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993A0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5528D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0BABF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D1455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2779A8" w:rsidRPr="002779A8" w14:paraId="279E8028" w14:textId="77777777" w:rsidTr="002779A8">
        <w:trPr>
          <w:trHeight w:val="300"/>
        </w:trPr>
        <w:tc>
          <w:tcPr>
            <w:tcW w:w="3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4495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5E6F5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E2233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6CC6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0128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7AD7B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B269F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6E99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8C11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F39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</w:tbl>
    <w:p w14:paraId="1634CB27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09EBA67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A7B5569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3CE2FCC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9F31B7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1649D9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F796BF9" w14:textId="102FE4BC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866B965" w14:textId="357AD336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2779A8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Word Of Mouth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p w14:paraId="44059C5A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5641" w:type="dxa"/>
        <w:tblLook w:val="04A0" w:firstRow="1" w:lastRow="0" w:firstColumn="1" w:lastColumn="0" w:noHBand="0" w:noVBand="1"/>
      </w:tblPr>
      <w:tblGrid>
        <w:gridCol w:w="475"/>
        <w:gridCol w:w="691"/>
        <w:gridCol w:w="744"/>
        <w:gridCol w:w="757"/>
        <w:gridCol w:w="757"/>
        <w:gridCol w:w="744"/>
        <w:gridCol w:w="757"/>
        <w:gridCol w:w="808"/>
      </w:tblGrid>
      <w:tr w:rsidR="002779A8" w:rsidRPr="002779A8" w14:paraId="509871F9" w14:textId="77777777" w:rsidTr="002779A8">
        <w:trPr>
          <w:trHeight w:val="300"/>
        </w:trPr>
        <w:tc>
          <w:tcPr>
            <w:tcW w:w="5641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6E0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Valid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dan </w:t>
            </w:r>
            <w:proofErr w:type="spellStart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Reliabilitas</w:t>
            </w:r>
            <w:proofErr w:type="spellEnd"/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Word Of Mouth (X2)</w:t>
            </w:r>
          </w:p>
        </w:tc>
      </w:tr>
      <w:tr w:rsidR="002779A8" w:rsidRPr="002779A8" w14:paraId="6F962EF4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949F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6F01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1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5125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CB29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B82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F0A1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215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X2.6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15C7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2779A8" w:rsidRPr="002779A8" w14:paraId="49197DCD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4371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12F96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F5A76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22DD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851B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8270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16ED2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5CE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2779A8" w:rsidRPr="002779A8" w14:paraId="6CAC7000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C031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0FF04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81F37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65F91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10DD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FC96A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2BA20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F518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2779A8" w:rsidRPr="002779A8" w14:paraId="69A48787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1960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F659D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E1AD9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CDC9A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BD19C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92BD8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E0D3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CE6FD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2779A8" w:rsidRPr="002779A8" w14:paraId="5824C1A7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047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FD2DF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D97D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A316E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B1D4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327B7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B717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2A3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2779A8" w:rsidRPr="002779A8" w14:paraId="6DA1A7A1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60D3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D6DAB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926EF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B889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8B1F3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386A9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5E5A9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C5C84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2779A8" w:rsidRPr="002779A8" w14:paraId="13872D32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8C94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3F1B2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02CB4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3DC16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317F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FB85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7F221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4ABED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0BBA4862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DA5C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2D18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0F380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E67A3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EB062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585AF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68A2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FAF0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5187741E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78AD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16C75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E962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69D19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9A603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69764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EB049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1AFDC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2779A8" w:rsidRPr="002779A8" w14:paraId="1B213478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E8A2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6B93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7B10B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3C679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5EC72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09E41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08C3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0F55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0B1A55A9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6B1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22B77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E5C44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A77C0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4F21F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D7DF3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9C42E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C0BCD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2779A8" w:rsidRPr="002779A8" w14:paraId="1EB33F4A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F3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FC746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0ADFA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3A92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EDAE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55538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1B40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14A96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181CC919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FCB2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2809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BD369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E42F2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F28F9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C51B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572D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84C8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2779A8" w:rsidRPr="002779A8" w14:paraId="17F428D5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B82E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B8871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2374A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3E980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5A7C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5A1F4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6E3C8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151C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2779A8" w:rsidRPr="002779A8" w14:paraId="663CA584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F397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DB51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C552B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02C82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C5C80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96928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80E9F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9B774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0329C93D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6A7A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7AD35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0B6FE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FBD2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98D77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8EB69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FF87D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0AF37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579AB52C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9C97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524BF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A52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8C07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F9EC8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F2EC3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5C4A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A1FE0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2779A8" w:rsidRPr="002779A8" w14:paraId="3FEF6826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52B0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F0A7C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6136E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847CA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AE339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FDC81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F15EC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CE35B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2779A8" w:rsidRPr="002779A8" w14:paraId="6945D1F1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B5C4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8F43B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269BD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35CD2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0BBAD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0B9F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DF95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68A31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2779A8" w:rsidRPr="002779A8" w14:paraId="2E8E45D7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3FEE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A7343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8B20A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71B95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DFD0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605A8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7E2CA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32E2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0A1AEC3D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A216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7F124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EDF7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30661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C8899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5369E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11B88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E0DA1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2779A8" w:rsidRPr="002779A8" w14:paraId="35DD1EE2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591C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15C91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D1779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E5A0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53638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1ECE3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DB1F6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F939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2779A8" w:rsidRPr="002779A8" w14:paraId="1E5D44AE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68B9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55B7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7D24F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FFB78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2F83F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E5713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3636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E45E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2779A8" w:rsidRPr="002779A8" w14:paraId="5EC243E2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087C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068CF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5B340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E6D46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6EEBD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5AD6C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EE35D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4064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2779A8" w:rsidRPr="002779A8" w14:paraId="434D06EE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330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616AE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4EC1C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6D19C0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81E3D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0FA51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C932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E73E4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</w:tr>
      <w:tr w:rsidR="002779A8" w:rsidRPr="002779A8" w14:paraId="70A4D5CD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FA9E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F6142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6F10B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E18823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30750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05ED2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689F3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B06F2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1242970B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B00D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4D5E5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2884F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8210B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C8DE3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00D09A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4F4C6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3325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2779A8" w:rsidRPr="002779A8" w14:paraId="3BB06F19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93F5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EFA4E1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50F0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6E375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4ED0F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B44A7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994E8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66A40D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2779A8" w:rsidRPr="002779A8" w14:paraId="5668C673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2ECE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66ECB9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9465D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1329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34380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57647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B66BA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4D66AE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2779A8" w:rsidRPr="002779A8" w14:paraId="5804EC49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20E2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36E3D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CF5C8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1CEA4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5473B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8301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899875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AA7986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2779A8" w:rsidRPr="002779A8" w14:paraId="5710AC2C" w14:textId="77777777" w:rsidTr="002779A8">
        <w:trPr>
          <w:trHeight w:val="300"/>
        </w:trPr>
        <w:tc>
          <w:tcPr>
            <w:tcW w:w="3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87DB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6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0DC682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853CEC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7EFF74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1AD72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BE224F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36EA77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2779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CDD928" w14:textId="77777777" w:rsidR="002779A8" w:rsidRPr="002779A8" w:rsidRDefault="002779A8" w:rsidP="002779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2779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</w:tbl>
    <w:p w14:paraId="7D1FD0DE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E60240D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089869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D3E03B4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03083CB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6102465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361952F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08F1E0" w14:textId="52D78D2A" w:rsidR="002779A8" w:rsidRDefault="002779A8" w:rsidP="00BC47F7">
      <w:pPr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Harga (X3)</w:t>
      </w:r>
    </w:p>
    <w:p w14:paraId="324F6C7C" w14:textId="77777777" w:rsidR="00BC47F7" w:rsidRDefault="00BC47F7" w:rsidP="00BC47F7">
      <w:pPr>
        <w:spacing w:after="0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7260" w:type="dxa"/>
        <w:tblLook w:val="04A0" w:firstRow="1" w:lastRow="0" w:firstColumn="1" w:lastColumn="0" w:noHBand="0" w:noVBand="1"/>
      </w:tblPr>
      <w:tblGrid>
        <w:gridCol w:w="475"/>
        <w:gridCol w:w="746"/>
        <w:gridCol w:w="760"/>
        <w:gridCol w:w="746"/>
        <w:gridCol w:w="773"/>
        <w:gridCol w:w="746"/>
        <w:gridCol w:w="760"/>
        <w:gridCol w:w="773"/>
        <w:gridCol w:w="760"/>
        <w:gridCol w:w="811"/>
      </w:tblGrid>
      <w:tr w:rsidR="00BC47F7" w:rsidRPr="00BC47F7" w14:paraId="38994867" w14:textId="77777777" w:rsidTr="00BC47F7">
        <w:trPr>
          <w:trHeight w:val="300"/>
        </w:trPr>
        <w:tc>
          <w:tcPr>
            <w:tcW w:w="72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6D5E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Validitas</w:t>
            </w:r>
            <w:proofErr w:type="spellEnd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dan </w:t>
            </w:r>
            <w:proofErr w:type="spellStart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Reliabilitas</w:t>
            </w:r>
            <w:proofErr w:type="spellEnd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</w:t>
            </w:r>
            <w:proofErr w:type="spellStart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Persepsi</w:t>
            </w:r>
            <w:proofErr w:type="spellEnd"/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Harga (X3)</w:t>
            </w:r>
          </w:p>
        </w:tc>
      </w:tr>
      <w:tr w:rsidR="00BC47F7" w:rsidRPr="00BC47F7" w14:paraId="600A8A95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B5B7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0484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1D59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BB6D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3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1CCF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0F36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7725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95F7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7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07AD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X3.8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4D0C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BC47F7" w:rsidRPr="00BC47F7" w14:paraId="05239E33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34EC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A1B0D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09D05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8A883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97EA4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02EF1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9B552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1E35B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FFC66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6B799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BC47F7" w:rsidRPr="00BC47F7" w14:paraId="7CE2EAFE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8BAE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A8235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60832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3E14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37566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F9E0C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30A00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7760A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C34D5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7AF3A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08F6D872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E067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2BB8C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5BD20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95316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962F7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A7AE4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D6205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A403E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35606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0E3F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73F09F2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A531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B2BD1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0C575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ECCC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833FB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30439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9EF31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DFB7E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E116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0D533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4AD0E81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D915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6E52F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71675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96EC8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FD6C3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2D13A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58DFA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89545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75C12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F174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C47F7" w:rsidRPr="00BC47F7" w14:paraId="05D0B81A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538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1BA58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A286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DDA52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5B4E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CA567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64DF5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D7DB1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FD428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EDCCA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5D59579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36EF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3522C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83B10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2AAAF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C93C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EE03E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194B4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9B4C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48921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19D38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03D1052A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4273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F11DF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17039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F18BB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8935A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DD446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9513D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27918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05A64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8D64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49D7AA1C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FC58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0A428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A8325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08EB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8F210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F1CAC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CFC9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735E4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F4F52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6DC2D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3B58549A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5DA7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BA454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012E1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519B5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C0726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F1BC8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DB2CA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4E300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948F1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1975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C47F7" w:rsidRPr="00BC47F7" w14:paraId="78EAC571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269E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962B4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06DA2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EC973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72BD0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CB771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A3646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4F70B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A54B7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4D0CA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208F997E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5868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27848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12DB9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7F3FC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BF25F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2038B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2BAE7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D13F7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7B593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1B8A2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4C7C790E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0276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F46FD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3414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9C272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9694E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DC23C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6A2A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A9B9A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441A3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AF05C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3940306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CF3E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662C1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B5CD7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80BA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049D3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10887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4F571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CD6A8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7D382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DF177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58236F2E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4F27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15BD3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0954A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016AC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6B160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392FC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EA134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F135C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A8B74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8B400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439032AD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D2BA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2F72E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575F8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F8C1E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34223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11B3F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3284C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1C323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BF27B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4940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2D45F969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4F80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DC14F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1C005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4622E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B6108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A5A4C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AF189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4E6E4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EA9B7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5A60F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79A696F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DEE4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2B48C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92CCA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C334B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CADE0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B3676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9316E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E3CF5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9590C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DFCBC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6A28E418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BD22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4A856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ED7D4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EC5FC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3B56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F3155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86C48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2D8C8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745CF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1F9F2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C47F7" w:rsidRPr="00BC47F7" w14:paraId="695BEF1E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3598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4DECE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862C7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6597B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94AC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376AB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06034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B8FDA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E8E73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FAC4C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09C60899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302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D172B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2A4D1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DD36C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8ABFE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F05AA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D1B34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8382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EF56A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DC5C1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02EACCC0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47D1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7EEAD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030E2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42807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46A1E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BE0AD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B3822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94B8A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7DD2F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13FD5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1812DB4F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D82A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49C3D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EA0B8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C8DFE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41B08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1DF33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07C24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B59E2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7FF42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C6AE2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6A9C5D56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41A3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1D734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DC1FB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BA1C42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DAC2D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720BD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3D57D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5F2B3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0AD17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12002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53DD8D04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59A8A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F661F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A408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29C95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1EE49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33DBE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881A7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6C102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B3DE8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6C329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2EA13B8F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7BB3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55912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AF831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44694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87F93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1DD0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3901D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07E2F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9B7D2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1DA72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55481968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6BAF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F02DD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1A5D8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81E8A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C6C00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C2C92E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ACB95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4FDB7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A3EE9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55985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</w:tr>
      <w:tr w:rsidR="00BC47F7" w:rsidRPr="00BC47F7" w14:paraId="2C0E8A29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39FA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114AC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6D633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8523E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BF41B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48D96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CA238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C1F8B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6E6183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FB5C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4DF8BC0B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7171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9CCEA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B0B097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73551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952596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CF9C2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A526A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C9BDC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812ED1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DC704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C47F7" w:rsidRPr="00BC47F7" w14:paraId="7ED82DAB" w14:textId="77777777" w:rsidTr="00BC47F7">
        <w:trPr>
          <w:trHeight w:val="300"/>
        </w:trPr>
        <w:tc>
          <w:tcPr>
            <w:tcW w:w="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2D8C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53EC0B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9324FC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FE99D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15D3F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308F0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BAAADD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9CBA8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46D10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C47F7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CE1A69" w14:textId="77777777" w:rsidR="00BC47F7" w:rsidRPr="00BC47F7" w:rsidRDefault="00BC47F7" w:rsidP="00BC47F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C47F7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</w:tbl>
    <w:p w14:paraId="6FDA5501" w14:textId="77777777" w:rsidR="002779A8" w:rsidRDefault="002779A8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5DDEF9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2FE76D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18F78D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B9A9C11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4963F1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E8D4C47" w14:textId="77777777" w:rsidR="00BC47F7" w:rsidRDefault="00BC47F7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902558" w14:textId="1CF56754" w:rsidR="00BC47F7" w:rsidRDefault="00BC47F7" w:rsidP="00BC47F7">
      <w:pPr>
        <w:spacing w:before="240"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3</w:t>
      </w:r>
    </w:p>
    <w:p w14:paraId="121DD4E3" w14:textId="7DB41462" w:rsidR="00C80D00" w:rsidRDefault="00C80D00" w:rsidP="00BC47F7">
      <w:pPr>
        <w:spacing w:before="240"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>Jawaban</w:t>
      </w:r>
      <w:proofErr w:type="spellEnd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Keputusan </w:t>
      </w:r>
      <w:proofErr w:type="spellStart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>Pembelian</w:t>
      </w:r>
      <w:proofErr w:type="spellEnd"/>
      <w:r w:rsidRPr="00C80D0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p w14:paraId="1CC5BC3C" w14:textId="77777777" w:rsidR="006F2EE2" w:rsidRDefault="006F2EE2" w:rsidP="006F2EE2">
      <w:pPr>
        <w:spacing w:after="0"/>
        <w:ind w:left="-709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W w:w="9040" w:type="dxa"/>
        <w:tblInd w:w="-837" w:type="dxa"/>
        <w:tblLook w:val="04A0" w:firstRow="1" w:lastRow="0" w:firstColumn="1" w:lastColumn="0" w:noHBand="0" w:noVBand="1"/>
      </w:tblPr>
      <w:tblGrid>
        <w:gridCol w:w="551"/>
        <w:gridCol w:w="491"/>
        <w:gridCol w:w="620"/>
        <w:gridCol w:w="607"/>
        <w:gridCol w:w="634"/>
        <w:gridCol w:w="620"/>
        <w:gridCol w:w="620"/>
        <w:gridCol w:w="634"/>
        <w:gridCol w:w="634"/>
        <w:gridCol w:w="620"/>
        <w:gridCol w:w="735"/>
        <w:gridCol w:w="735"/>
        <w:gridCol w:w="721"/>
        <w:gridCol w:w="818"/>
      </w:tblGrid>
      <w:tr w:rsidR="0059512E" w:rsidRPr="0059512E" w14:paraId="4F2D10BC" w14:textId="77777777" w:rsidTr="0059512E">
        <w:trPr>
          <w:trHeight w:val="300"/>
        </w:trPr>
        <w:tc>
          <w:tcPr>
            <w:tcW w:w="9040" w:type="dxa"/>
            <w:gridSpan w:val="1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91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Keputusan </w:t>
            </w:r>
            <w:proofErr w:type="spellStart"/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Pembelian</w:t>
            </w:r>
            <w:proofErr w:type="spellEnd"/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(Y)</w:t>
            </w:r>
          </w:p>
        </w:tc>
      </w:tr>
      <w:tr w:rsidR="0059512E" w:rsidRPr="0059512E" w14:paraId="65EDFD1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7E7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591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396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B40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540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689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7E4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6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235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7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376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FE3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9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5EC6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10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BB3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11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DDA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Y.12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4B1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59512E" w:rsidRPr="0059512E" w14:paraId="416491E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44D2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DFAD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1692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0A8AD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7DB8D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29F73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FEA9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C480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92D6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2B3F9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334F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81DFB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70A4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52A3D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</w:tr>
      <w:tr w:rsidR="0059512E" w:rsidRPr="0059512E" w14:paraId="0C2450F4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EFF9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E15E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EEDD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C0A3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5983B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1F91F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FCCA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CB22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FFD70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89D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DDEB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9E214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7032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5CCC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1CFA1DA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267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7BF3B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41CEA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A1E3B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A8BD1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69FE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5F1A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7C88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96AA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1E9DE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9C15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DEDE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FEF04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5535B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</w:tr>
      <w:tr w:rsidR="0059512E" w:rsidRPr="0059512E" w14:paraId="5C220F46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11CD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CB1C6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0E32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AC905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2AF1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8C85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E927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9F60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34E1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B766D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EFF6D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DDF95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B43B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7B75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59512E" w:rsidRPr="0059512E" w14:paraId="5A6EAF5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0DB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F00C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1682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3B6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D0E7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574D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543D4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BFCC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2824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05C4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4074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C543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CA01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983D2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1513D716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8D8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B1D52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4C6C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E871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4EAF4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A6DB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3744A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5293C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FC78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9F62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9014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811D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4257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2777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</w:tr>
      <w:tr w:rsidR="0059512E" w:rsidRPr="0059512E" w14:paraId="09C30ED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F23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6D4F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9E26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27C8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334F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0AF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EB70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1C3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E67B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298D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336DC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079B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E366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E709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3E409B46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DAD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971E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6749B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837E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A4FE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C467E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D265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8056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9290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BC25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F97EA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7C53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98CA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68A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541CA42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1909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5BC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EE7F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A3D8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AFAE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C206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9068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FFE54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0C22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8AA6F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34815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539DA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D329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E4DDC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75CE01E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196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93FAC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07EA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ABAF9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7B579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DD31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C495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A143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A1C8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9044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9307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8BCFD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B248A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9C9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0F38515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C83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AEDB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221A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62AEF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DEA4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68F8B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1AC3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DDF1F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9872E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C468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A9AD1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62FA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3A10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9167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1AA45F1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5C4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ACF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04C5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1267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14BB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69C7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0489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28EF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76C9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153D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D6F0A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DA41E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2021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018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11E6267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1AA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728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1DB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2F59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905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D779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5AE8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8BBC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C8AD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A6139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4B65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7ADB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8EAD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96A2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1C0691B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F05D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EE1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C1EC7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997E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AA00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DEEE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F3B8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08BE8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82D1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B9A5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209B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F3613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E67A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E973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2CC61481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07D8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ACAD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2E6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938D7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A672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8696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5B78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2896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0FE0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3038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23FA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8207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60C3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32AA8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034D172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D699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9784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D009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0AE0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4EBC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A7730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F5E8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F7B9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96444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C6C4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6FC7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5542A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EB218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7284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7E43C91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7A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24DA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C69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864C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3A0F7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71877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67356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7881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06C7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0E9B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7836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D99F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CF5F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9DFEC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7E550544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5A6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4D53A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8FC5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0F0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6028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1182C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D1B7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7962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BFAB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19C7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FA55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A06F5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DB1C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F2B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147ECDC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801E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2DF30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D133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C0EF0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9E85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6CF0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45FA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B3AD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17644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6DE8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8717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9C2AE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262D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AEEB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</w:tr>
      <w:tr w:rsidR="0059512E" w:rsidRPr="0059512E" w14:paraId="3BE656E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8B9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D9F5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D95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8CB1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81B1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8237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8941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9B2B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D3142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B974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B6A2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7565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D26F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1C0B3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4AD5473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1B32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632FC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2C666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61E6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C9D9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B901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6B42C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ED45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94DE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2C54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AE85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350B3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FB1AF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471A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5EA5AB6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AC4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E5DE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A6E5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ACDB5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6863D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CBF0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D24E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0AF5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B3A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6B5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4E47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0824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8026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A6A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</w:tr>
      <w:tr w:rsidR="0059512E" w:rsidRPr="0059512E" w14:paraId="1ADC3AA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CA8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B869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AF29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CA3C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8B151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B593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D88A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467D1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388E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BFAD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6EE7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A6A8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8B944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C3854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3435A64F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2CD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6376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B314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1EA53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B40C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5A650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E20B9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E28D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5EEA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6426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187D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8663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9CD0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B63E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2AC120A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A00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2EA2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1FA0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5CD95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0BAB9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27B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05C7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C687C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54BA3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7965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43CA7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BBBC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38A9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C939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460C557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F81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DFB1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0F43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96F5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429C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78ED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3FF0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F2C5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8F2E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F768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855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6571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B2D3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A1D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35D1D69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5E3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82907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BDE3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B8F9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528B8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BE894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A5A2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67CC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16FD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0AAD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A7F0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B373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CB0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BDA0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59512E" w:rsidRPr="0059512E" w14:paraId="38A534AF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24C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E273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6818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24BD0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73FE2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EAAEE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44DAB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876F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CF62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062A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87FD7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14197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220A8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FA769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03D5D64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2FA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B6099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9BDA6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1659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7036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D88F6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0294A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0E69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E0AD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73A8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09A5D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2D05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3C91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965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DCAA176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A32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AE98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0D07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D4DBE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045C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6117D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DCB7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7870E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9052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AA26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83B26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6094F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3F25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90E5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49F69C09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0F3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B8A13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0D37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043B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66CC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CA04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0CE4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A0B79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021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11731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79CB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7039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5998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487D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5A6D50A9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CE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2563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5539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932A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E352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D218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FBF05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3EDD7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C3051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A7C5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5895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EA73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E275C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CC0F2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407E4A0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C3D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9FD7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13A6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D41F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CD030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F90F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DC847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D3CB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37FB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B20B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667D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E97D0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E54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9D4C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3E4B2F31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9F5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6EF5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DA32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BE8A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C37F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F5824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92E6C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AD5B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AD87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3F3CA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06BE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C989B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B5BF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423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DF8214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4C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98AC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1C78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53B6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9B9E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0DD0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0759F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1231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FE988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F72C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52109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520B8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90074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386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59512E" w:rsidRPr="0059512E" w14:paraId="0E1B9AC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08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9D76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D261A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F8AF9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74F39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B2E45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EEC5A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2289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0256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C1675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A6C8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7529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D30F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D08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6C990FC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E813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80E80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528A2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8B78D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A805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F67B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FC2D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306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BEAD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0390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CA84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90ED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516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D4E1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59512E" w:rsidRPr="0059512E" w14:paraId="1D4AC05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F66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0D91C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9E4A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97F88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2526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33D1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F205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D3F4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677E2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5EE9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2AACB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3090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40B7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897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6B89335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27D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4F260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71E5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7B8A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7C11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C401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795F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5310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9F1B3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E389E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2E78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AE9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652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1EC7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6E04142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2C3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9029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950B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F3DFC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DD3A6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172C9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171B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7FA03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31F60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B876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A73E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1F50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66B9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A629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56639851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57D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21CC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C046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5FFC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72DD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A68AD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2898C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79886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735C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A97B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EFC8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DB80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E93A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8932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506EA3C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7354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2343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DC934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0A66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F807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349E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BECC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A85F8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64A6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614A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7FFD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EC6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B53C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CD13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55D282E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E9E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58FE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18D5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C5859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A21B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2CCD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4A183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90FA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DAB9F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1DDB6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75ED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2842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9391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33C9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00F64F1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413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8EE2E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A4ADA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A707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C97B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A3B4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5CBC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C975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BC8D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9A14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18D5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B896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60EF8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D1DC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50B3EE4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486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E8232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9A82C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979F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BF729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9D373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5C4A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9434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280F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09493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4B58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9551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DB3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91C8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1398204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971B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1D31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FA634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BF1C4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AD35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D70D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1C939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563E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B414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2ED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D79B4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C3A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1970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F1E2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4E42FD21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A48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6630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7047B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7B4FB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AD96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78DAE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73D6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E842D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57E9F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B7C91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A9D3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11169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9DA7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264C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6D0AB1D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B9E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EA71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202C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46714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7444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7A73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A6AA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DBE36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AEE8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18EA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D9F5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AF44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F3EB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ACB78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59512E" w:rsidRPr="0059512E" w14:paraId="3D0CF4A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5EE4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A3242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B00BB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BE7A3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391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C76A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5E3F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AD27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CBB53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F49D3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3FCE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F4F7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BBAB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A1D24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01ECAE3F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2F5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6C7D5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1FB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EF14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FAD0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2743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64827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EE7D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D08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1BE6F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78BB7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BBC7D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EEBBF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AD5D9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04D0B2F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55D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3E4E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49356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92F80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41FA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27CE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2A77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48383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A22D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C834D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A0C7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102CF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9AD82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4104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14414DA0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F1C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A35C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29AD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E8745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C45D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36DE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F4C2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CED8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5FAE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C58E8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F913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5DB7C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608BD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1673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B48F56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B9FC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3D9F6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1869B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D4A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3879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A034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14298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89E4F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2228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8631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32447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7886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C358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0A4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143F192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B29F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85AF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A64D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0437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D1E48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3987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0D66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1380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4745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3465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4F6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D3FD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AB2E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2799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59512E" w:rsidRPr="0059512E" w14:paraId="709CF6A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4B3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552B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551F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06E9B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41020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F773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13EED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BFBC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AC6C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BDE3B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D6C6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7B3B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A385D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532A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5D4A9E7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011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96A7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9373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B5089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1855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9095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C238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FDF9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666C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5191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517F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A515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4781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414D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1229AE50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E9B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8FFD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F171D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A9C0B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5304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DB8C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B64C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9245E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9196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363B5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8FC23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1B70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A997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1C56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59512E" w:rsidRPr="0059512E" w14:paraId="08BB205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0F0F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F89B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7EF00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CB187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76FBB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A3EE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066B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46E15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3EAE5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388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993B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22EB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15F88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ECC7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</w:tr>
      <w:tr w:rsidR="0059512E" w:rsidRPr="0059512E" w14:paraId="7EEB7F1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0A3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988F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BFA8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A7F4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6549B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CA7E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76E4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22A0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638A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C2B17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2021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B755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5860A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FB2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7336161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885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9723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2CF1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3D77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2388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9FA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7381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2916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49430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9CCF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CCE82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F1E1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5E14D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2D8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</w:tr>
      <w:tr w:rsidR="0059512E" w:rsidRPr="0059512E" w14:paraId="51AA138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9C4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E3D9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182F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E3D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5D31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70B2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766CE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3D983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540D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516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9988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20F1F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EF68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9BD7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4C9FBB30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C9F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52038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5F07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BDD3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574A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CA7A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C413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2FE28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12B6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FBBB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48A2F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A17E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7656B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EA6E8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5F6BBB3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D01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8E3B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7C2F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28AA7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1FF71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56E3C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6C38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AD76D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B53F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585EF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40B78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CE53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55B1E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95E4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6C2AE36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A407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6F4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5F07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B659A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9950F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C4585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7DF36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F04CC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BE404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B43F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F8DB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F84EF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FA8AB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A843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E6AA71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389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90FAE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F72F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E87C8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FD4ED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71A4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47CCD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8B278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85FC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001B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32C4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B281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1AC7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60676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</w:tr>
      <w:tr w:rsidR="0059512E" w:rsidRPr="0059512E" w14:paraId="4B34379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EA2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BA07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BBF8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3E01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B9F00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3B68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14D8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C47A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A9F10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90B91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188FF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592D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2569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4034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77CB8CB6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64C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F7EC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3117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706D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37686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AD49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DC422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E3662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D1D93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876C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62C9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CD9B1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C4B5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0370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</w:tr>
      <w:tr w:rsidR="0059512E" w:rsidRPr="0059512E" w14:paraId="3F43080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2106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9C74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292D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BF16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D8407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2D7C4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059D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74BB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484A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4E9B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AA03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50E2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068F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AA88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209B3CF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83F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C134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034B0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62F5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610B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10B99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AD62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A79CC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35D8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C93D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57AB7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58EB9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51C1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6C37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17BC6E90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F94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80E17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57B5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CD88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F240A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A7CC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5904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03EE2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D31F4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640F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AC10B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0AB74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2583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91A8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07C7ED5B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A4D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BB443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3620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9B9C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C1E6F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5B2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4C51E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EFA3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55AF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36D94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39A6D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C1AB1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CC90C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B07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59512E" w:rsidRPr="0059512E" w14:paraId="124E42A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60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2CA6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EFF4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7818E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61121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00D0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49DDE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D22F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659F8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A70F3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00C16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0833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BC1A8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539A2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1FA7790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009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A776F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8C3C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0902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18BC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4CB3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8C3D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2AEBB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A0841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F87F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4642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6A378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0E8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3D671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0C63CC0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BAFF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FA016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13A2B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55C3A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3EFB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40CC8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F2626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B5044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71AD8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1ABB1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87E08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BD9B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FC71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85E3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2F8987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754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91AD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BB1E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7FF5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F98E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EC33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843B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F876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F946C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1D71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95255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C70E3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84A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CE6B5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</w:tr>
      <w:tr w:rsidR="0059512E" w:rsidRPr="0059512E" w14:paraId="5728A79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A98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B9BF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F8A64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0FCD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3D55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F32ED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5853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B49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8CD3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A1A8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C7653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82E6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CB7F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D43C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3EEFC6B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2378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7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0910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CD01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C3985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B7ECF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0B864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2AE6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CD0F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D4F86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4B39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F53C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2E0B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41BE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2E93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2817EB1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766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03A99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8DD2A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D757D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51A0A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8D26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162AD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754B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CDE5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3EC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C0728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F743D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F381C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678E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1D81C01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2904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867D4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8062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4B2AC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B52B2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4436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F552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6D77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8734F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07E0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2BBB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B4AC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3795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817C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59512E" w:rsidRPr="0059512E" w14:paraId="6B6AF08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30E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3B08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B208F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0E9E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E1C73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A48B9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8B9DA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2D122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1E11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A1732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CB8DC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0A4F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9B9D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8F0C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2778505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AD8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81644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F1B4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98AA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BFF6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6A42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72C57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0DC99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FC30A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E42FF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101B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F232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979A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A0D2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27CF7E72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FD18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062E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3CDF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4FA5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9C5E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DC1E2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7C886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894B3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16F2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6D149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BC8DB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95BF0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D909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31853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694DFC6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2A6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2A09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C55D7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9ED5E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81B41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E6019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D8AD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7808E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F9C42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E613C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90E2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5931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C73E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C7211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7B030EE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99F7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C859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221EA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FF690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6D02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018F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F6341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392BE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56E73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F0BA5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2A610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8D1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E965A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EC94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69A56BE3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19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5E06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1E73B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4AD94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7E346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AE76A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0A6D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099F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32E5A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A247F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AE821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C1F6F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2C1B3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C59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5FB7223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8DD9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CA134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520BF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A2E58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4BD56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4722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12676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16E8A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E885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53348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133D8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2BD1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09B4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51A1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61377F6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834D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FF803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E741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27F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77EA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76CE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DFC80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097A3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A2DA0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946D4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22CE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F1F63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F29F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ACDD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21A7F9B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F8B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A7B9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A42CF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EDDA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69E6F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CEA4B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92CF0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1D671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0870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C3C57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7A2CC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14DF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C972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4282F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36927044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347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77328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DA456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A54A8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28C2C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C647A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B7C4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F2E1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B219C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92D84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7F18F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DB66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7ADB1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32F29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2F299BC7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9A48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591E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E807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675CB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5C30B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C4E53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9982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2CC86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11754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CD1E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22870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A387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852B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F2080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</w:tr>
      <w:tr w:rsidR="0059512E" w:rsidRPr="0059512E" w14:paraId="1567EC3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9E8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68593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3D5C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9DB0C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9388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B57C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93481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42135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ECE12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8658E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0D778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B029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3C8AF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C4F3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</w:tr>
      <w:tr w:rsidR="0059512E" w:rsidRPr="0059512E" w14:paraId="64CD65D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B24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6A50F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B1FC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2298B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4981B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013BA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59E2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4CDC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AD495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2C19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292F1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08D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2822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7510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2F3363FC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8EE8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7484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05033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5A70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94752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002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465F8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CC9AE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5FABB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4A97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9CCFF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E38ED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EB08C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BD535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59512E" w:rsidRPr="0059512E" w14:paraId="23EF1FF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F8E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5C35B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85E2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4109B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1EA9E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865B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123D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D3D6E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E9493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A9C9B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AD824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6B81C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5DD08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14EDA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</w:tr>
      <w:tr w:rsidR="0059512E" w:rsidRPr="0059512E" w14:paraId="06E76664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A85A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D6044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6DE80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6A8FF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2288A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E1E4F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1966F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8F008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13C76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D5B97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3A195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C425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BA65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E0C4B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</w:tr>
      <w:tr w:rsidR="0059512E" w:rsidRPr="0059512E" w14:paraId="1FB96FFA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FCF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E61A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8D595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A9417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402F9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6DAB4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4FFE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D636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E44B5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2A3D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960B8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452B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B06D6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1605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</w:tr>
      <w:tr w:rsidR="0059512E" w:rsidRPr="0059512E" w14:paraId="7DAAD9B8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98E2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9F613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601A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F68BB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5A77C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B192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46E76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28E47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D269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252D8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50ADC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283A7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57822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280DE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</w:tr>
      <w:tr w:rsidR="0059512E" w:rsidRPr="0059512E" w14:paraId="64F89BCE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F508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70CEB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B71880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33AE0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A93AD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42DEDC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6C83D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0A10B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2F246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935B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18FC4F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941C7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1503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7050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  <w:tr w:rsidR="0059512E" w:rsidRPr="0059512E" w14:paraId="1935F5C5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2BD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65AB0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015E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34DBE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E5852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3257F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65E2D1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BB5353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788A7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64E5F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D76D2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82659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7FA965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925E3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</w:tr>
      <w:tr w:rsidR="0059512E" w:rsidRPr="0059512E" w14:paraId="29A7EB3D" w14:textId="77777777" w:rsidTr="0059512E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25577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59A56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6EA27E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5CA00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407B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596CF2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B55BD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918F2A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2E1759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428A0B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B6CA9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871A24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02805D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59512E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034CD8" w14:textId="77777777" w:rsidR="0059512E" w:rsidRPr="0059512E" w:rsidRDefault="0059512E" w:rsidP="0059512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59512E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</w:tr>
    </w:tbl>
    <w:p w14:paraId="3A4CC876" w14:textId="77777777" w:rsidR="005E29EC" w:rsidRDefault="005E29EC" w:rsidP="006F2EE2">
      <w:pPr>
        <w:tabs>
          <w:tab w:val="left" w:pos="0"/>
        </w:tabs>
      </w:pPr>
    </w:p>
    <w:p w14:paraId="2EB338A6" w14:textId="77777777" w:rsidR="005E29EC" w:rsidRDefault="005E29EC" w:rsidP="006F2EE2">
      <w:pPr>
        <w:tabs>
          <w:tab w:val="left" w:pos="0"/>
        </w:tabs>
      </w:pPr>
    </w:p>
    <w:p w14:paraId="272BA404" w14:textId="77777777" w:rsidR="00C80D00" w:rsidRPr="00C80D00" w:rsidRDefault="00C80D00" w:rsidP="006F2EE2">
      <w:pPr>
        <w:tabs>
          <w:tab w:val="left" w:pos="0"/>
        </w:tabs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D50B0FE" w14:textId="5BA2C608" w:rsidR="00F37B47" w:rsidRDefault="00F37B47" w:rsidP="006F2EE2">
      <w:pPr>
        <w:tabs>
          <w:tab w:val="left" w:pos="0"/>
        </w:tabs>
        <w:rPr>
          <w:lang w:val="en-US"/>
        </w:rPr>
      </w:pPr>
    </w:p>
    <w:p w14:paraId="0E93FEDF" w14:textId="5EA55BF2" w:rsidR="00F37B47" w:rsidRDefault="00F37B47" w:rsidP="006F2EE2">
      <w:pPr>
        <w:tabs>
          <w:tab w:val="left" w:pos="0"/>
        </w:tabs>
        <w:rPr>
          <w:lang w:val="en-US"/>
        </w:rPr>
      </w:pPr>
    </w:p>
    <w:p w14:paraId="08C52FD4" w14:textId="0FC8947C" w:rsidR="00F37B47" w:rsidRDefault="00F37B47" w:rsidP="006F2EE2">
      <w:pPr>
        <w:tabs>
          <w:tab w:val="left" w:pos="0"/>
        </w:tabs>
        <w:rPr>
          <w:lang w:val="en-US"/>
        </w:rPr>
      </w:pPr>
    </w:p>
    <w:p w14:paraId="1CF522EE" w14:textId="0349BBB0" w:rsidR="00F37B47" w:rsidRDefault="00F37B47" w:rsidP="00DE3E27">
      <w:pPr>
        <w:rPr>
          <w:lang w:val="en-US"/>
        </w:rPr>
      </w:pPr>
    </w:p>
    <w:p w14:paraId="3EB1FD65" w14:textId="7E3CF3A0" w:rsidR="00F37B47" w:rsidRDefault="00F37B47" w:rsidP="00DE3E27">
      <w:pPr>
        <w:rPr>
          <w:lang w:val="en-US"/>
        </w:rPr>
      </w:pPr>
    </w:p>
    <w:p w14:paraId="035B4B72" w14:textId="606A13E0" w:rsidR="006F2EE2" w:rsidRDefault="006F2EE2" w:rsidP="00DE3E27">
      <w:pPr>
        <w:rPr>
          <w:lang w:val="en-US"/>
        </w:rPr>
      </w:pPr>
    </w:p>
    <w:p w14:paraId="608972CE" w14:textId="14064166" w:rsidR="006F2EE2" w:rsidRDefault="006F2EE2" w:rsidP="00DE3E27">
      <w:pPr>
        <w:rPr>
          <w:lang w:val="en-US"/>
        </w:rPr>
      </w:pPr>
    </w:p>
    <w:p w14:paraId="38EB0475" w14:textId="4205E4ED" w:rsidR="00BA5960" w:rsidRDefault="00BA5960" w:rsidP="00FF53BD">
      <w:pPr>
        <w:rPr>
          <w:lang w:val="en-US"/>
        </w:rPr>
      </w:pPr>
    </w:p>
    <w:p w14:paraId="772C1EC1" w14:textId="77777777" w:rsidR="00BC47F7" w:rsidRPr="00FF53BD" w:rsidRDefault="00BC47F7" w:rsidP="00FF53BD">
      <w:pPr>
        <w:rPr>
          <w:lang w:val="en-US"/>
        </w:rPr>
      </w:pPr>
    </w:p>
    <w:p w14:paraId="21345E70" w14:textId="5B10D728" w:rsidR="00FF53BD" w:rsidRDefault="00FF53BD" w:rsidP="00FF53BD">
      <w:pPr>
        <w:pStyle w:val="Heading1"/>
        <w:spacing w:after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8" w:name="_Toc137074018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Jawaban Responden </w:t>
      </w:r>
      <w:r w:rsidR="00BC47F7">
        <w:rPr>
          <w:rFonts w:ascii="Times New Roman" w:hAnsi="Times New Roman" w:cs="Times New Roman"/>
          <w:b/>
          <w:bCs/>
          <w:sz w:val="24"/>
          <w:szCs w:val="24"/>
        </w:rPr>
        <w:t xml:space="preserve">Persepsi </w:t>
      </w:r>
      <w:r>
        <w:rPr>
          <w:rFonts w:ascii="Times New Roman" w:hAnsi="Times New Roman" w:cs="Times New Roman"/>
          <w:b/>
          <w:bCs/>
          <w:sz w:val="24"/>
          <w:szCs w:val="24"/>
        </w:rPr>
        <w:t>Label Halal (X1)</w:t>
      </w:r>
      <w:bookmarkEnd w:id="8"/>
    </w:p>
    <w:tbl>
      <w:tblPr>
        <w:tblW w:w="6940" w:type="dxa"/>
        <w:tblLook w:val="04A0" w:firstRow="1" w:lastRow="0" w:firstColumn="1" w:lastColumn="0" w:noHBand="0" w:noVBand="1"/>
      </w:tblPr>
      <w:tblGrid>
        <w:gridCol w:w="551"/>
        <w:gridCol w:w="714"/>
        <w:gridCol w:w="714"/>
        <w:gridCol w:w="714"/>
        <w:gridCol w:w="714"/>
        <w:gridCol w:w="701"/>
        <w:gridCol w:w="701"/>
        <w:gridCol w:w="714"/>
        <w:gridCol w:w="727"/>
        <w:gridCol w:w="796"/>
      </w:tblGrid>
      <w:tr w:rsidR="00CE04A8" w:rsidRPr="00CE04A8" w14:paraId="32129F38" w14:textId="77777777" w:rsidTr="00CE04A8">
        <w:trPr>
          <w:trHeight w:val="300"/>
        </w:trPr>
        <w:tc>
          <w:tcPr>
            <w:tcW w:w="694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F49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Label Halal (X1)</w:t>
            </w:r>
          </w:p>
        </w:tc>
      </w:tr>
      <w:tr w:rsidR="00CE04A8" w:rsidRPr="00CE04A8" w14:paraId="17872305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2EF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238A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451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7190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91D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C1AE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FF0F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D368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7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10B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X1.8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73B3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CE04A8" w:rsidRPr="00CE04A8" w14:paraId="6A46B2D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244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185B4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72098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396D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1EB5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2247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2E0D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C3807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23A98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2C3D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6A2759E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7ED9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73CED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D305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82AD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50E2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1DF30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00A94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B1E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754B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E1593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259BD2A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1007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6B66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57F3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2F0E4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447BF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554E7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B0C01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6126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BD4C9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F2B4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4D2F4E1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E242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EE5FF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E522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E83D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C45A3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C51C8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E39A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9B4FA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4B97B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07B8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3449477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461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B27F6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CEA6C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E0ECA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E3534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FF976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6009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5C77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6B5D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EE629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4438A9F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8AAA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C7A88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81CA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8F161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4E724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81E68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769F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C7D6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716A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F24E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353DB45B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F5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11988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154C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362BA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52E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3A9C3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87D89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8C5D2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DEA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78E6D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3E34D2BB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CDB8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BDB28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727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2CC1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07E1E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7240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27D39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ECF7D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EBA3A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132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CE04A8" w:rsidRPr="00CE04A8" w14:paraId="205465C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527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52C6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865C4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8F46F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A35C6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1BFAD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72B8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1977B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12DD7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C7996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3084F2B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12B9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82A88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875C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0187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ADEE8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A5645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069A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60D10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3FAE7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4080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4125170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0788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FD8EC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5BC60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C800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C4934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533A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0677D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2F81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99AF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F17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19012A0B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18A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615FC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A4C5E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4878D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4FE49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010F3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B221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CA67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E7795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69A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0DC3A72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694C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776E2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C9239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67EA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AC0BB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4A5D4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EA032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87C1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09512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7A2AA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2E1974D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F821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5DA14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0168E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232C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64AE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9A45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608A2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A0364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4F52A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21C8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0FF3D0F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34A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718CC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33574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A94C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E63D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CB94C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17B1A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05E8F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C836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CCD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5EC9F0A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428B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BAA29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FB3C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5F851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825CC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2E6E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448D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FA53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7256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7DD7B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433F44A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2411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26C9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FD861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0E218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293D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3A10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A0A92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871BF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49571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9F88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75F1440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9B7F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52B3B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C5C74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7BC1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CB32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53D84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9E09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DA3DA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7D10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F1EBD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2BC4D43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CF30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95207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AB6B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115E2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5500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FBCA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982F1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545C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01E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74A40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1E3209B5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D321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88C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3C4DC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80AE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AA8B3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ACC53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173E0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B270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1B02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1F3B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6BB0C80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B22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516FA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34F9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52239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C32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9495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6F79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9EB13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0145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C5B4A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41BCF8C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5BE1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89FE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03A9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92E9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17EEF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3855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30FCB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5B465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A6D70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9498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163F6D5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1856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8670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96699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5D9B3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17C9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8A883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979D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91D2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53D6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5378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3CCF6BBB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35B4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1B2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88933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8474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83C12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96264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481AB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3672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C2D2D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0364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697EB3B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4BD4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BE06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003EA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7121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11B8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EF20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B8090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3E916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5D0A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56F19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29DF636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0BA7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BE11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C3128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ABC0C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0F816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E4814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41068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A3E1D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1C314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9A41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1B56FD0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6605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DB646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728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C488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B45A2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F28B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DD282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5A246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3455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C951E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54C74EF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E8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BB03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7D403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606C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0ED6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5A617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598C2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62E5B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14BC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A1E4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7B33339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C9B5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4F408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6A52D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F8712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1A7CE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3590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FC9EA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60650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10CC5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CA0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7DAF17E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F1FB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81877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3729D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4DD5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FB13E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65C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86A7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5601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A3BA9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A8F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CE04A8" w:rsidRPr="00CE04A8" w14:paraId="7802206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4352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91E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35612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DC0E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37341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D5EA5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8CB8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89CC0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653FA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8917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3F982C2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11D6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F0DAB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02AAF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64B5F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A4C8F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BDE96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B091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C032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5900E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83DBE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74C4254A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2719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2D7C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13429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DAE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41191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6B9E0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997D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79420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6F1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C1A42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7469C674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78B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FCA0C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B085A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031FB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E4B27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EF97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D4FE3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29F9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5C05F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5D9D5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1CE0567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F44A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29A5E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CDF2E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EC17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51612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0A08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F28BA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E44CC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62303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E11B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3D9E1E3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143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7041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8D291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6EE2B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FBCA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92FE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2E51C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05019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19ADD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2F7B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61C6E1D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B2C1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D6E94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BF7B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F912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4DC3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5875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9040B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0F1B5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9802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96F8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0D0A80A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01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7ECEF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7075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4169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6AC64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45102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9356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D39C9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2A5E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6C266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2641E63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77AA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2A85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5E0D2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2C89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ADAE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0B071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1BBA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CE7C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8601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E181E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21BD265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8CD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5230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2D8C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857E4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4B2E0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30DA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4E1B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71180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B33E2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650D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339E5FD0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55EE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C6A8B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429A5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27E81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0007E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3B4C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5795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6BE9B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F23B1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2D0B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4567F9B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E8C4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E922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D833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2BA8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EDAF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83779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EF23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EEB0E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0532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744A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7B88DF24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3B2A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48997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342E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F99CC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FF83B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6CB0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C2319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F635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6A2F3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A12E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63D5D9C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553A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C7E7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04D5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7E5D3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CC0F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8806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124CC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19487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FDB79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79559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2316D33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153A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C41B9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645B5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10AB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7E6C5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0EE09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CA769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345D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E7EE9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B86C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6B24037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2D02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E8782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575A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46E96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7498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01401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057E3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C7CA1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A194F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D05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4C60FBC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528D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1DC19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996C4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DB4A7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C38D7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1611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A37ED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4692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69EED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BE3D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6A1CA7D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917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0D74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7F3F2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A72A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271C9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1B4A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FC9A6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BB2C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AE57A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652A8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48B5C1F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01B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1A5D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8AA4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CFED3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CCD6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5B9B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64899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0040D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C4A57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0D926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1965237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F37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5D9BB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AF2D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B454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27917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03BE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AA207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AB6D2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879D2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3CFB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2728D1E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F0A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1CB5F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7D26A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1E7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6006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E9DFC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3A47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CD704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58DC1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0FE4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6693425D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93D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7BC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8EA9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FBB7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CBBDA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7F0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FF60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3858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A3108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BDC09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0E55CBB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5E9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B1A1D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9BEA9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84539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87976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C92D0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D2409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059F4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BD25C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5E8D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5D553E7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51AD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92E7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C1FAE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C250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3178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FB1C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76595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D9B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64D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A95CA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4EA5559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9A74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A439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4DE8D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EB955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CC2A4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7DD3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2EB2C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8D13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2CFB4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FBA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5A59AE7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1B8C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A9ACB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53B1D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A31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B9A95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A12A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EBDC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75938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A880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4DD10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4CBC125D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72E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0157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77FD6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413AA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73D1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2EF05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C6477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B16E1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DA110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CAE4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7B9F9548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9463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A769F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984B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84C9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361D0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03EB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7477A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1E2F0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FF340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CB1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1A2CAB15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ED92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4D798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3BC0A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5B93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280A2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19E6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BC5EB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89BB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F0486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6C91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6C1C0D5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FB8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DE2F8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D2500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55957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536CD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843F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828DC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858F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DE8E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1AC59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269988B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9E09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69A3B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B9CF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110E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019C4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D3F72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BE4E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D512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A3E7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AA9E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56A3AE3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EA13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1B48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A992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64BF9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16CDF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E8227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802A9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EED5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813F8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6F087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5EC9055A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E713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2ABFB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08F2A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517BC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0596D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77CB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D47B0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80C00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5338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28C9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1FC14C8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F2E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1637C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6645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8DBD3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A106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86318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2813F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92BC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5574A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6A015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44F3843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2AC0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AEEE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F7C9D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0667A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C4A21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8ABC9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72F40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09A44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EF7CD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94865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4726B7F5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3F11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E4172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5833C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C7AE5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771C6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89D0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22986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3E81B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03F7F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4CA36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69F7E3BB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C1B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7093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E0024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C4A1C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803C4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94F4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66D11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7001D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02C4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35B1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2A339E8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868D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0A7C7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548B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8B1E5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1790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06AE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6B46C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88301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AABC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3C1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79353C79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57D6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B9BD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A2F29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41D8F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2E09A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33FD1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813D8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21A2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324F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8F1C1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17B69515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DEE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A32B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C2D2D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1F765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0AF7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B5016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035EB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54DF2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01CB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DCB91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11883B0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210B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C8C86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DC60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63D3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B06D2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5941B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3C138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C6057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CCCE4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12FD3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3B04A97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C9F6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8B3C6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99386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1579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F5F66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FB24F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C6C7B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E88E1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A02E0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266F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0C5BF18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6C3D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F458C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FFFC8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86ABB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7676E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BD4E1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68D89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48E5D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6B85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FB64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31A8309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E88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C69F7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E131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3263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2FD3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DBABD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5B51D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5E46B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CBD67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052E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189FCF00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C18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2B4AD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E2D11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7CB8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C768B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09610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DCA2C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5CDC6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80DCF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A915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6A356F8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4FBA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C823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02A3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4FB5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EDA3B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AEE27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3315D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DAE4A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82B00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A738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52802B04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385F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780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50DA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ED3F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B092A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F81E5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AFBBA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BDDDC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F2611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8410A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6908C9A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F097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1A682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1B79A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1737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AB256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C6217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FF2F5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C81DA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25A1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B54A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414B6F0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FE3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2213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4839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E0AA0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E89B9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A625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F8C4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A707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DF04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BB2A1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CE04A8" w:rsidRPr="00CE04A8" w14:paraId="061C3BA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041B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166E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87431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535F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9383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24848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FDB3F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ED108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9FB4B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E436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5A068CB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49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A9236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BEF3A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95A54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F298A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D7A5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0710B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19B68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7BC4F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3FF7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CE04A8" w:rsidRPr="00CE04A8" w14:paraId="6B59F08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1308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C09CE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4FA07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CC7DC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03099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95050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EEEFC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727AE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E15A7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59493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0BDEA194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E7F4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15C53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3AF97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8200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5D3B9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C47D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0504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1E6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3EBB5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A5349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231BADD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96AD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B42C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1ACF5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90E4B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A23AF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BCAE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91B53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E0E2C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67EAA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A272D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420DC71E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8085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959EA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F4D9A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4F3CE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E044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A57A5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54758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2DFF9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B3BA4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FEB90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CE04A8" w:rsidRPr="00CE04A8" w14:paraId="495B7F8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CA7D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E0743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D765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54517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C54C4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0CB6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D49DF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BBE97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F8359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2C1CD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CE04A8" w:rsidRPr="00CE04A8" w14:paraId="12F84DF1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76D6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6DC8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A6A2B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BE5F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54B52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B77C0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1DFBF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585AB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9D27D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DA17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5BDC653F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C5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F9679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07C39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E7CA2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441B6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DB3BD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2AA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95685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1906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9E7AD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2C7D6FD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5108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F8FC4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F3818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C8EA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BA681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78A0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B7025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E093B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90FAAD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ED951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50EA128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7844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DBAD4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464A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E7046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A1EA2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A157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9E08B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26BF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B3CD6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DB9B8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2D7DDF6A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4F33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839E1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5382C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CE25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8090E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44218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C6D4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C827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95056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FC2E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77F6F95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0B36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207F9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CABA2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53B01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9791B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BCE84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27AF6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7FEF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24798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579B8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CE04A8" w:rsidRPr="00CE04A8" w14:paraId="5D54DB74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944E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65C70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90773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392FA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E5CA8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73AA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B175C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FF2E3A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9D3AF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ECE68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CE04A8" w:rsidRPr="00CE04A8" w14:paraId="7297DB8A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3D3A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8AD1F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A5714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6AED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9F55F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B28E7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1171D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48CE1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17672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C32D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2C05831C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E31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3F52F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5FC73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6A8D6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BE9A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3CFF8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2396C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5BA3F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ACF3A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0BE96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CE04A8" w:rsidRPr="00CE04A8" w14:paraId="265B4D33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3A49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4DD90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8C70E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D556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7443E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5D8FD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6326C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D3A90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08AB1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977B2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CE04A8" w:rsidRPr="00CE04A8" w14:paraId="5C850AB2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D577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0099E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1D764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4E8A2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16111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9B92C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5A9ED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8C103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58039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DEB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CE04A8" w:rsidRPr="00CE04A8" w14:paraId="3D63677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8429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1F018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A8943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C0946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0ADF34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21C45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76913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AD4FEF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E047B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2BDA5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CE04A8" w:rsidRPr="00CE04A8" w14:paraId="2A911A16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4F46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A01742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A94001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9381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BA6A8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95ADA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40675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E89D3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E4BB7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F8DF09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CE04A8" w:rsidRPr="00CE04A8" w14:paraId="7C784D37" w14:textId="77777777" w:rsidTr="00CE04A8">
        <w:trPr>
          <w:trHeight w:val="300"/>
        </w:trPr>
        <w:tc>
          <w:tcPr>
            <w:tcW w:w="4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2923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D001C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DFFE50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2C1B8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29DDEC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335736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A5A077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09B3CB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436648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CE04A8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7DBCE" w14:textId="77777777" w:rsidR="00CE04A8" w:rsidRPr="00CE04A8" w:rsidRDefault="00CE04A8" w:rsidP="00CE04A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CE04A8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</w:tbl>
    <w:p w14:paraId="19DF1136" w14:textId="1DA4000A" w:rsidR="00EE5D89" w:rsidRDefault="00EE5D89" w:rsidP="00EF69C0">
      <w:pPr>
        <w:rPr>
          <w:lang w:val="en-US"/>
        </w:rPr>
      </w:pPr>
    </w:p>
    <w:p w14:paraId="37A234AF" w14:textId="64CBE820" w:rsidR="00EE5D89" w:rsidRDefault="00EE5D89" w:rsidP="00EF69C0">
      <w:pPr>
        <w:rPr>
          <w:lang w:val="en-US"/>
        </w:rPr>
      </w:pPr>
    </w:p>
    <w:p w14:paraId="7D95098F" w14:textId="599CAF67" w:rsidR="00EE5D89" w:rsidRDefault="00EE5D89" w:rsidP="00EF69C0">
      <w:pPr>
        <w:rPr>
          <w:lang w:val="en-US"/>
        </w:rPr>
      </w:pPr>
    </w:p>
    <w:p w14:paraId="6B01F761" w14:textId="457C32D5" w:rsidR="00EE5D89" w:rsidRDefault="00EE5D89" w:rsidP="00EF69C0">
      <w:pPr>
        <w:rPr>
          <w:lang w:val="en-US"/>
        </w:rPr>
      </w:pPr>
    </w:p>
    <w:p w14:paraId="48B6F31D" w14:textId="2D99824B" w:rsidR="00EE5D89" w:rsidRDefault="00EE5D89" w:rsidP="00EF69C0">
      <w:pPr>
        <w:rPr>
          <w:lang w:val="en-US"/>
        </w:rPr>
      </w:pPr>
    </w:p>
    <w:p w14:paraId="75283A27" w14:textId="234BF23D" w:rsidR="00EE5D89" w:rsidRDefault="00EE5D89" w:rsidP="00EF69C0">
      <w:pPr>
        <w:rPr>
          <w:lang w:val="en-US"/>
        </w:rPr>
      </w:pPr>
    </w:p>
    <w:p w14:paraId="3398E29B" w14:textId="0B3A22FD" w:rsidR="00EE5D89" w:rsidRDefault="00EE5D89" w:rsidP="00EF69C0">
      <w:pPr>
        <w:rPr>
          <w:lang w:val="en-US"/>
        </w:rPr>
      </w:pPr>
    </w:p>
    <w:p w14:paraId="505CECBF" w14:textId="17F33501" w:rsidR="00EE5D89" w:rsidRDefault="00EE5D89" w:rsidP="00EF69C0">
      <w:pPr>
        <w:rPr>
          <w:lang w:val="en-US"/>
        </w:rPr>
      </w:pPr>
    </w:p>
    <w:p w14:paraId="68452421" w14:textId="3F87EBBE" w:rsidR="00EE5D89" w:rsidRDefault="00EE5D89" w:rsidP="00EF69C0">
      <w:pPr>
        <w:rPr>
          <w:lang w:val="en-US"/>
        </w:rPr>
      </w:pPr>
    </w:p>
    <w:p w14:paraId="5C6BA520" w14:textId="28AA92F2" w:rsidR="00EE5D89" w:rsidRDefault="00EE5D89" w:rsidP="00EF69C0">
      <w:pPr>
        <w:rPr>
          <w:lang w:val="en-US"/>
        </w:rPr>
      </w:pPr>
    </w:p>
    <w:p w14:paraId="32D40AFB" w14:textId="0BB61A73" w:rsidR="00EE5D89" w:rsidRDefault="00EE5D89" w:rsidP="00EF69C0">
      <w:pPr>
        <w:rPr>
          <w:lang w:val="en-US"/>
        </w:rPr>
      </w:pPr>
    </w:p>
    <w:p w14:paraId="64216A64" w14:textId="70FB7C81" w:rsidR="00EE5D89" w:rsidRDefault="00EE5D89" w:rsidP="00EF69C0">
      <w:pPr>
        <w:rPr>
          <w:lang w:val="en-US"/>
        </w:rPr>
      </w:pPr>
    </w:p>
    <w:p w14:paraId="02100A1B" w14:textId="3B21CCC8" w:rsidR="00EE5D89" w:rsidRDefault="00EE5D89" w:rsidP="00EF69C0">
      <w:pPr>
        <w:rPr>
          <w:lang w:val="en-US"/>
        </w:rPr>
      </w:pPr>
    </w:p>
    <w:p w14:paraId="1AB9D6AC" w14:textId="77777777" w:rsidR="00BA5960" w:rsidRDefault="00BA5960" w:rsidP="00EF69C0">
      <w:pPr>
        <w:rPr>
          <w:lang w:val="en-US"/>
        </w:rPr>
      </w:pPr>
    </w:p>
    <w:p w14:paraId="5938F6EA" w14:textId="666D38EF" w:rsidR="00EE5D89" w:rsidRDefault="00EE5D89" w:rsidP="00B31459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EE5D8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Word </w:t>
      </w:r>
      <w:proofErr w:type="gramStart"/>
      <w:r w:rsidRPr="00EE5D8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Of</w:t>
      </w:r>
      <w:proofErr w:type="gramEnd"/>
      <w:r w:rsidRPr="00EE5D8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Mouth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7000" w:type="dxa"/>
        <w:tblLook w:val="04A0" w:firstRow="1" w:lastRow="0" w:firstColumn="1" w:lastColumn="0" w:noHBand="0" w:noVBand="1"/>
      </w:tblPr>
      <w:tblGrid>
        <w:gridCol w:w="551"/>
        <w:gridCol w:w="862"/>
        <w:gridCol w:w="850"/>
        <w:gridCol w:w="993"/>
        <w:gridCol w:w="850"/>
        <w:gridCol w:w="992"/>
        <w:gridCol w:w="993"/>
        <w:gridCol w:w="909"/>
      </w:tblGrid>
      <w:tr w:rsidR="00BA5960" w:rsidRPr="00BA5960" w14:paraId="19723893" w14:textId="77777777" w:rsidTr="00BA5960">
        <w:trPr>
          <w:trHeight w:val="300"/>
        </w:trPr>
        <w:tc>
          <w:tcPr>
            <w:tcW w:w="7000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E34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Word Of Mouth (X2)</w:t>
            </w:r>
          </w:p>
        </w:tc>
      </w:tr>
      <w:tr w:rsidR="00BA5960" w:rsidRPr="00BA5960" w14:paraId="22C5056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119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967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FF45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E84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B7C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BF9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38A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2.6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536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BA5960" w:rsidRPr="00BA5960" w14:paraId="1CF1C3F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D4E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79EC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7BAD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CB6D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2D22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9FC78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B6BCA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6FD2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5939501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786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E07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C03F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4D5B8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BD80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E607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C258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D6D86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75BF29D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19C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9347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1E1E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7B71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AE52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9270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059D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7496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55576A8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4AF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ADCF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026D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38AB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267D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5A7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1F1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454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E15CB0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9CE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99DD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C7FB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F799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CBE4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FFBC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E961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3CE4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4C3D36C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99F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F7D7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019D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0830A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3E6A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9609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EEF2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C00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5DA2C96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A39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25C2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B2CF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D58B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6863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CEF8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11F3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AB53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17648C7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5C4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1E8F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7AAB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04BF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3B09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DF94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5881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7869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524A78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DAD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AFE7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4A8B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D210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DC9A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15EE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6B84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DB7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1CA9433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C6B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EDEAE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5875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35A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14C07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288B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72A6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D92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72D7EF6F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8D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CA45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D8BB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8DD2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E352B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E993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C1A9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186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61085DC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959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B2DE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134D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DB6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7209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DAED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E427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BA2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58FB6E6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CE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69E9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42C3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46E3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918D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ED1F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E78C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FD21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289C2A6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6B6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65E3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E48A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527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D8356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8496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867C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6C08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3A302895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456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5720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8C1C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3489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82B1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E30C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72AB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3390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208BFED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1A2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04FF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B8E7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9883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01B56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849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4464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D4820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061078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14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DB0A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26DE0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2072E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E509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A07C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E804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044F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203C01FE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B34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D411C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BBD4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C36DE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5C66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D140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377F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3E0B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1063F7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52D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4361F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11AD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8E1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1CF2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7A9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43D4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13E7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0D46F48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E53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8C00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07E1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54D0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D6A2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2B2C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55FA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6C1A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39BA4258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079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D19C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5C89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24DF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B17C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04C5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1AB9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45E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6DC5E03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00EB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929A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50C1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19C4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8A87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7FA7F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5C2E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5DFD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7BAF95C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875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0FEE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400D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5BD6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300B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4208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5C2D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43DE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296C96C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1D1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AF5A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C0F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2944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279D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C966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7BFD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B37A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1CDCEED7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1B2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89C0A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B08C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0DCF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D965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2702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882E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7B57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4799DC2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3688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8EB6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06A3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C2AE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ADE9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DFDA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BC0E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87AA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50B622F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F3A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A56F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AE42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4CB5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DEEE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7132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ACCA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7C53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0CE0889E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BF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1D5D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9A42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EDCB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A3E2C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40F0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5FCB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17E6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797CC3D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5C25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5E01C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77E4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82648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5853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9022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89F5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9D1D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17DF07A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1F2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724D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04EE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485C2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04D9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0A0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B7BE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162D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5150870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5E5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B1D9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EC55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9EF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4BFE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7170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E423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2ECB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40BB3AB7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9D1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C3CB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6631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9540C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E33F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F4D6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E888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CEE8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175C5FD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856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B796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0429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B6C1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1C94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70B6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2145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6CF7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06E82BA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4CB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9415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F9B8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2E63A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B17D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2923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38F5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5BD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376DB1A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00D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7B3A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7DB8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18E9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D578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7084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A5A0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1D3B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6A1BC65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59D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A4E5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03BF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CCDC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4198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9373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B4FFC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524A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9C4BAA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5409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DAB4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4395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C0FF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17CB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D609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3DAB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E296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5F6898D7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A11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B5C4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4DED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96C5B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2D117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04F83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B285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422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70B0099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C5E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86F6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BA6F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5C35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753D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B6443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40B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201AC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6C82E6D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D33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5BF9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808A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5613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36F5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82C3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80AF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E021F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16EDB02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E29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ED250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B120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3BB4B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90C0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2FF77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346D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4ABA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174F68C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AB16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C4F7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5E0B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ECFA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5502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4D34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DB4A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C7FD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41CD93F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24C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E68C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ACCD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A2F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1667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939D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1B9D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8065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4B80901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2D47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C6E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745B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EA27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044C5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F274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6D83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49C7B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06EAAA1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410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A38C8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253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E4F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24F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8CE6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009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30599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4DEFFF5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CD8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54C8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AC99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7BD5B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C2AC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715C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007C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A40F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78FBFD2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2ADE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764A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21DE5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5C81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ED9F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0D94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0D5E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9DF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5F7564DE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DA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025A4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4F32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546C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D613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AB76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EEDB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C42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118133C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B89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7AE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5231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4D2F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24643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68C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E6B6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F919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1321FF2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B74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A1BA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6A82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25C7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6080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37617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A41DA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1170D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BA5960" w:rsidRPr="00BA5960" w14:paraId="25D003C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582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90A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C786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1AB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BB54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707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6F84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2F0B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72BBB3A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D95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BED0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4EE3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823E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AEBF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E3DA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48AB8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88E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4AC607B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8E6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D3A0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BFFE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8206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3785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FD99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04B7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F36DB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1412AFD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9E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91C5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5B0A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A8BE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9CD5E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C5BA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836A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A5CF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0DF7B7F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F68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8F6B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AC4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ED1C7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6945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A534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ED77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1E2E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37D7849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A1C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F619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3078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7DB7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FC1C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F04DF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EC61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A80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233C833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5F4C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CA6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E5E4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7CBB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2586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ABEF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FD3C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30D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04D5AF0E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1D8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53D23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B49C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EFC1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D2EC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CFC4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A9C0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4C6BE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6E16D98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970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3C4C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50E4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986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4758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18AC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A77F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CB0F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</w:tr>
      <w:tr w:rsidR="00BA5960" w:rsidRPr="00BA5960" w14:paraId="0DB64E8F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336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71AA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A2F4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955B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E4E6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6670F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07FB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385F8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6B2DF31F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08F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BD27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92C0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F2D2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7B64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CADA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3E06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90EF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59C2A29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4CC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B7DA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35BB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70C5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5329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79C4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7050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F62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0E29F65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5127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031A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2633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9984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840B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C117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BB34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80C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13CAF97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C6F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B514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D84F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81BF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AAF7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DA3E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AC53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0299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BA5960" w:rsidRPr="00BA5960" w14:paraId="63BC756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037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F770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948D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12E0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895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CF42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40C6D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1939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2307DCE2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6E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BC76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234F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A165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BF34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5635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460A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10B5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22B9C60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18D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89ED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5BB1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A54A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A4D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35C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CFC3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91F03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02D02AA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DC6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EA56D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1291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217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3160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44167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1D8A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45D3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743CE96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1D9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FE4B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9865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69537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B357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39DC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C387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2C44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72CD662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377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8EDF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21CEA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02A9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1F08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882C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2FCCB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CCB1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2964FF0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4C2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44199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9560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96DD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B226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7DF4A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031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0CF6C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26CFB8E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765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195E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41D4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9194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F468B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29E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60F8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957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01418EC5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5F0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25C1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6DB7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16EE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C23D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BB2C7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A53E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52DE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0BE610A7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EBC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3AA9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951B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5F48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7E40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8ED7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DD55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253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4B112648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8A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E99E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673A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2F07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48DD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65D99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59D6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7A7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</w:tr>
      <w:tr w:rsidR="00BA5960" w:rsidRPr="00BA5960" w14:paraId="68EE7F0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63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582E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EEE6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0346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B045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7334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B2CB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956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59732E7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B8C5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933E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C2E94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7D18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124A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CE69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C0D1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1FCFC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787452A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B04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67E2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73ED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7E13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B4458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D15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A0026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896F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753BC207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4A4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765F8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3C2A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26AE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FFA8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DFDE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66FF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51BF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65CEB038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F80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4E09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C6AE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2055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7B73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0026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BEB5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395D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57D40EC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B3E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B895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5BC0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F0B7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C587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E682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2F1D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85F9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BA5960" w:rsidRPr="00BA5960" w14:paraId="5CF86039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37D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9338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F8E5E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97A4A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958D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508C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32A7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5409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</w:tr>
      <w:tr w:rsidR="00BA5960" w:rsidRPr="00BA5960" w14:paraId="6479A3B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043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4829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C31C8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2AEF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2323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060C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0B777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232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BA5960" w:rsidRPr="00BA5960" w14:paraId="45B9D424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A25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CABC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A14A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B440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15C8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C5A0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B1701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256C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5571544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4C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CEB34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C00D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C15AE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CA20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561E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EBE7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2938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1C42D60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B814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5C99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6C44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9C6D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12126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57D2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40D7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8CAFD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79DEBA3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74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5A7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0EB9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E160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5190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B69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69D3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F2A6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71D0469A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B63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392F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D0223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BCFC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2082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2D229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9536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67A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0297B323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16A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CE66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3BF5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37E0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F515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FF9B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EEB00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4E0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BA5960" w:rsidRPr="00BA5960" w14:paraId="734EBA4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FF0C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85AC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49249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0DC3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0439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2A8C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4D63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DC52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BA5960" w:rsidRPr="00BA5960" w14:paraId="6B3AC5F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E03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F2A6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E0EC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E638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098F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CD32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23E5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D19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6CBEC285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A4D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0B48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A77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3953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43C5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EBBF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2105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C3B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</w:tr>
      <w:tr w:rsidR="00BA5960" w:rsidRPr="00BA5960" w14:paraId="242EE281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958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F6044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1038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4D71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0E525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7A77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53C2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420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3CCCCE5C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424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511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9A64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1135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511B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A843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30D7E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D801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74013E9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56D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0546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5ECD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F6E0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1D22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B7D24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0AF6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A3B2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0C064D3B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B00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E95E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CFEC9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B47F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819F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C34E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B2A1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E4F1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</w:tr>
      <w:tr w:rsidR="00BA5960" w:rsidRPr="00BA5960" w14:paraId="350EC776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D95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DF75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AE46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D9E5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513D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BC4C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C3DD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1642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</w:tr>
      <w:tr w:rsidR="00BA5960" w:rsidRPr="00BA5960" w14:paraId="59B4CF5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6CA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9E87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CD2E0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6A7E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0DB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A3C5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E472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0B04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</w:tr>
      <w:tr w:rsidR="00BA5960" w:rsidRPr="00BA5960" w14:paraId="4C828A20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21F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FE8F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CDFE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31F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CCB6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761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A4429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9C4E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3A832FDD" w14:textId="77777777" w:rsidTr="00BA5960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9DA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42F0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217E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FBFC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178F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687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0D04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A92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</w:tbl>
    <w:p w14:paraId="072E085D" w14:textId="77777777" w:rsidR="00BA5960" w:rsidRDefault="00BA5960" w:rsidP="00B31459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7BAFE2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58C4CD24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16FC62E2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63363D03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60920797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18F02D32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6D2B1D9B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02B2F22C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18E5509A" w14:textId="77777777" w:rsidR="00EF69C0" w:rsidRDefault="00EF69C0" w:rsidP="00F10CC4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</w:p>
    <w:p w14:paraId="75EB1B29" w14:textId="2DFC775D" w:rsidR="00B31459" w:rsidRDefault="00B31459" w:rsidP="00EE5D89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97BFAF5" w14:textId="77777777" w:rsidR="00BA5960" w:rsidRDefault="00BA5960" w:rsidP="00EE5D89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D40942A" w14:textId="415BB2E7" w:rsidR="00EE5D89" w:rsidRDefault="00EE5D89" w:rsidP="00BA5960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Harga</w:t>
      </w:r>
    </w:p>
    <w:tbl>
      <w:tblPr>
        <w:tblW w:w="7124" w:type="dxa"/>
        <w:tblLook w:val="04A0" w:firstRow="1" w:lastRow="0" w:firstColumn="1" w:lastColumn="0" w:noHBand="0" w:noVBand="1"/>
      </w:tblPr>
      <w:tblGrid>
        <w:gridCol w:w="551"/>
        <w:gridCol w:w="742"/>
        <w:gridCol w:w="729"/>
        <w:gridCol w:w="729"/>
        <w:gridCol w:w="729"/>
        <w:gridCol w:w="729"/>
        <w:gridCol w:w="742"/>
        <w:gridCol w:w="729"/>
        <w:gridCol w:w="729"/>
        <w:gridCol w:w="796"/>
      </w:tblGrid>
      <w:tr w:rsidR="00BA5960" w:rsidRPr="00BA5960" w14:paraId="186A0538" w14:textId="77777777" w:rsidTr="00BA5960">
        <w:trPr>
          <w:trHeight w:val="300"/>
        </w:trPr>
        <w:tc>
          <w:tcPr>
            <w:tcW w:w="7124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B7F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Persepsi</w:t>
            </w:r>
            <w:proofErr w:type="spellEnd"/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Harga (X3)</w:t>
            </w:r>
          </w:p>
        </w:tc>
      </w:tr>
      <w:tr w:rsidR="00BA5960" w:rsidRPr="00BA5960" w14:paraId="23396B4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6EE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908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1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D37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2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1A71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4D0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394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D70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6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16AC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7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A99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X3.8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167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BA5960" w:rsidRPr="00BA5960" w14:paraId="5F3BD60D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67D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A151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C3B0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4D49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FAAA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6B45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61420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2FED9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BAF0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AD44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6860676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FA9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66B2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DD7CC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08D4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BFD1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DAECA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B6901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C2F4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29237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435D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43F84E7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CFA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C727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331F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3C22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149DB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F348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22DA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33A8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DDC4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D14B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031A3CC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A58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7F24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A8AA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9E12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2B28D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CA0B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2840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3CC3B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2DBBD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D12E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BA5960" w:rsidRPr="00BA5960" w14:paraId="3E94011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A35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F5B5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4646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0487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C6F1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18AC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999F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92E1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D6F2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105B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6475E1B7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BA2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A385E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558A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BB7D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BEB8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A624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D810A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039A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3EA3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0D9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0A5CB7A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102D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B7F3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FB36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767A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58F6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F2AE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1C7A5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8DB3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3288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9B42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00BB4B4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DB3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E27D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F8D4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0ACE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B1D74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9CB5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C3D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E1B9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8F46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F0A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6305284D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376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201D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2550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7FD8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A9DB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46EF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6A5B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4210C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8B8F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E5B6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5F47CF9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8006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64D8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D903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97E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53DD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77E3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C7A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9277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F86C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6CA0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</w:tr>
      <w:tr w:rsidR="00BA5960" w:rsidRPr="00BA5960" w14:paraId="16D0114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346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E249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2C5A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90F8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A350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50BF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D399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C762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47ED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3ED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5C1D972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4B2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B792C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86C6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842B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7E7B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4CE7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1726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9D8F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A1F3B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FFB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55DA94E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B9C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E3B7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F250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14A0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F57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77FA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D3FD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9E5D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7E18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7D3E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BA5960" w:rsidRPr="00BA5960" w14:paraId="7985346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FD1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5251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0EA8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5F0A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1AFD1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6D5D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A191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60EB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2576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527C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5E87D1D3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98C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D950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E3EC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F628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89E8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96E3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AF17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36C0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87F9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8586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76D63038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96D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2C97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B373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689B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2BC3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EC37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176C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A84A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3BF8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B892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44646B1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4BF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2A75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E431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5432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278C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4228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1AA0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9DBA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174E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74B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56FCD2F2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C32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D4BC5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49B2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47B2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8BC8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87B60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E1F2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DEE0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6608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5885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0B284B2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580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9FFD5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C67B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834E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6A36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ADD9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6AE8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565C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3993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EF8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77F109A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762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ED41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ECEF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A4EF2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7896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40B6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B40B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2C4D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A739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55D8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0B2A774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D67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3633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53A29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9190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6F3A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239C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4485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D19F5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D9F3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65A9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2F0FCDA7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E13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AE8D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7977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DEA7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D0DB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8635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B8DE2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2FB4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2856F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9C23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3705965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144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B626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EFBE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7AE1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339A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BA33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5E641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33CA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DA8DE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8331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3B0A278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5F1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F58B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E778F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19290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479E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8A0E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56C0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318A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89A4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55B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41ABFFA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B1C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B30F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54CE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7A0C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3F5A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7646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881D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DA62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0C53C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F680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38E11D2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C2F2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D2A5B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096B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6EFD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04A5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5FA91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E7496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F6B6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BD6E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0E15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4AF4C5AD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8E9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98FFF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9F8A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943B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B352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F44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B3D3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BB02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4C9B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5BB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150FEFBA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05F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745E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4985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35F7B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6DB9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8059E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06E8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23F59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2768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DAFC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2C0413F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5CA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2C5C3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9D3F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A570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D9496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E092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6CEC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AAD1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0DD3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D471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41047078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FC2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52B0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C131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8491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CBCE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AC9F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63E5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79A2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6282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4624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61F1B32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B7E8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1250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B636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45BC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51613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0C5F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AF82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1E13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CFC4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B17C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61AC4F8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1C4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9578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4FD5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CD13B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7970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D51A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7012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73BE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4BC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A6BC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6F365173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4F6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3B1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7CF2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684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082AB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5C45E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F1FC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A7E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8400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45B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248F4789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FAB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CFB2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D20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0AF2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F688D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EC7F3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D8418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56EA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649B9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B1FE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7D205BB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82B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6EE7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A1D7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C4E4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7CBC8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58B1E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AE9D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E6A1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D3268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7AEE9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0BAC719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75B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337E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86AA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4383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06DF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C320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C173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6F98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43B53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B28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0E12115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F9C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72EB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C579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DC3F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6D6A1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8BBD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E5A3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B276F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8A34B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48A7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5737B7F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F088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67BE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06CD7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0533A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9C98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866A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9FA36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4BA9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B5C8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CCE9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55627E8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94A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C863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90B4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5CD0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A95B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1AC6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4B71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46D4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300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54E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0EFC9CD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E0D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7850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2B7DAE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560F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A679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8205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1580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E9F15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DD29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8038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04F5D38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AC1A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83BE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2A02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BEE0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AB84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F6C9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A31C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86961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3964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1E8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049EAA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1BF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CB7F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E4AF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1F24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C3A1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19E2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1757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87D1F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8E94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CF2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7BBAE20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C6DA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C756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577D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88E0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B37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1D84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7630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3A8B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05AC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4DF6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020EB302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D490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679D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1B095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432D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2F6CC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6CBF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01F7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8E8C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B526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9D353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89E02F3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6002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70F3B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42CDF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E4A8D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2E22B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F67B7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EAFB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AF75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2A49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5046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41AF2E9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4044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844B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6323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5452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FCB3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7816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1716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B582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6CC39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9978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106E2F7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A597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6861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7B3C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D838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FB56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20C6E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7B5C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A2A4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94097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3BEFE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</w:tr>
      <w:tr w:rsidR="00BA5960" w:rsidRPr="00BA5960" w14:paraId="5FE1A2C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F4F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2B849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8AB2B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F77EE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CC75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BEED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9E2F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8076D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5C03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0D86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4C2C6C9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F51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4D59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6C55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0E9F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16A1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45F2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637B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91E96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B2E9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06D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16A5B58A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FDB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B662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E060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EA16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75DE4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DCBF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AF5C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FED0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53F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B7362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219D12D9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21F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E252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C7BDE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0F5F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C8A1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DE49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B576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82B6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928C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7A2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57D7FFF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8E5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ABC6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E0C7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416D9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15AC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88376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C2DA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3946D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608DE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106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01285A69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295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BD47C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76C7F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E193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E2FC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ED0F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68A2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40039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D6A4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6BEB2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16B8A21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126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D170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E4E14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A450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BA92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93B7B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FB67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CC12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FCFE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C800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0FA2F22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E17A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4D50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22D0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B6BE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B2BA1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994A2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BDF5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7B94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F091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1A72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15D31BF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129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22157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9DF15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4137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04BF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2345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2FD92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ABCB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A2F9A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513E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59C337C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43E2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302D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4822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6DFA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9EC1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801E1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102E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E245C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9AA77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16B2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6123241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F6DD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6497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2672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F864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26DA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8CB80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7DC4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E4A3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4EDD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318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62278C3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C21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101B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0D31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A3243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43A5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1F3D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878C0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12CB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2104E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C53FA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2C2BAEF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AC3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64C4A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D867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075B8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4E8B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46CD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57D3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65F26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1084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B04A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182E3A8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542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324E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0C9E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2C01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080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B9AF0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7B81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930219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848E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4B0C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2D4F7E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8C9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B484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4B96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D9F7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E6C6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645DB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6D04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4947B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504AD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3BF0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A5960" w:rsidRPr="00BA5960" w14:paraId="261F7623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6B9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66E0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B2E2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B7BF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4A417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BF04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2F61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AD4B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2466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442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59C2A96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3D6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39CF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D0DD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D654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7773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A453F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3679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D5BD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CDF5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472E2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56E27EB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A55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DECA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1E54A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A277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CDE0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1E175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72E5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D3ED1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3AE8E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0542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588A6BEA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4CE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1148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127D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7746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1DB2C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3BFB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30BA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788C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A55D1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F0A8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3ADD6A6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ADD1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E11A4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B98B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1C38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C19D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CB59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B42F6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2E94C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267FF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701D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63274E63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86D4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941D0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2B254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431A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3A9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94A4D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1844FA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EF9BA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32DF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BD09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64FDDADB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711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25B6D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9211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A8A7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22A1C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A3F6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43BF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9196B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3B2C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93C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2237BA6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1F54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EC5A7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657A32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B1B0F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20E1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7A83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1ECF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188E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122B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11780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42DCCAA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7E5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9B88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6824A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53C5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C6287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0B4E3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C4B7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B6E4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5E2D9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08777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4BF0480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662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12495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93CDA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44FA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42264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EC312E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B9596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A880D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46394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75E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45EDCFC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91C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94452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72EEF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EB12E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49789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A328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5573C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BDC8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B073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0CC6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2FBE0AEC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8C8A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4693D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A1C1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842A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5CC4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F517A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9824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ADBE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64CDA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32B10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1424650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5CE1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B0E1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D59F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4264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145D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94A599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5A9FB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ADDE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2AEB3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E537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75CA663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A55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2BBD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24B7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B2D19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1EF9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63E6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9EFD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8008D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DF42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687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</w:tr>
      <w:tr w:rsidR="00BA5960" w:rsidRPr="00BA5960" w14:paraId="4B31022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5BC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3217B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C3FF7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2CAFE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642C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0426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3723E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68B7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4AC86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F7BD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2B05DAF2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B6F4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58AE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2FA3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962B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17A2B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C9DF6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8D6B7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6041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CE9D9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122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1F66CE17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D42C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E8272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C33195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5F5F4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D787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762F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12314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F8BBB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4751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00F29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0BB77F5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D164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4C9E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658B8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A626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1993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49C72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6AA69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8502B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C6BC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27B78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  <w:tr w:rsidR="00BA5960" w:rsidRPr="00BA5960" w14:paraId="3DBCCFB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E19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36FA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47298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11F3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9AA968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5CC3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C6FF9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4932D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30D75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1C5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01B9BB45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92DA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D8D3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2692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D63D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FEA5F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31866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8FE654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7F32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4CCA1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50898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5B03557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1FFC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CDB06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F685F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7D2C7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1EC63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A7EE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68E9E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E2D7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7CCD5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DECA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59E3F5FE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3B0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77A1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D371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A363D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3940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B78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2348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8E88B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1F7D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31505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</w:tr>
      <w:tr w:rsidR="00BA5960" w:rsidRPr="00BA5960" w14:paraId="247FB3BD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0E9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F1EB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CEAB3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FD87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3CF05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DDF3A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D84B2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C7AB3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0183C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2A295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3ACD60F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F0CB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368A2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5F39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1AF4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12111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2540F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03A3F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5AC0E6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B0551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BE04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1703C002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CD7B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0D42C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C7B3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7214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03E45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5B2D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FEAF6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9BBA0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3BFCE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61EE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</w:tr>
      <w:tr w:rsidR="00BA5960" w:rsidRPr="00BA5960" w14:paraId="17305C2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9D75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F7949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0CA9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7DF6B6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28D9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73CAB0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799D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9A71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F3A69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4BDB7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BA5960" w:rsidRPr="00BA5960" w14:paraId="3C064749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BDC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A54D5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91A8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EB403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0B7C7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B285B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C0CF4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DD35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67E2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6C47A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</w:tr>
      <w:tr w:rsidR="00BA5960" w:rsidRPr="00BA5960" w14:paraId="751245BD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97F0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BB22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2C7A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E6BA9F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648ED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C8E90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A1B03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EF186D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CFD3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F2DC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</w:tr>
      <w:tr w:rsidR="00BA5960" w:rsidRPr="00BA5960" w14:paraId="0778C9E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6C1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FE218C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DE7E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9DB7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869BE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D184BA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1C2CC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EF7F1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EBDE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D661F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BA5960" w:rsidRPr="00BA5960" w14:paraId="6AD4861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54FF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3AB74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69566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C79AD7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014C1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D099E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4ACBEF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2278664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5B70B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FED8E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53AA89F9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7FF3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77030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BCDF5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7D1E44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303EE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7EB0BF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363AC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E7A95E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FD67B9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4F34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</w:tr>
      <w:tr w:rsidR="00BA5960" w:rsidRPr="00BA5960" w14:paraId="4B2A1B04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BF0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D7457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8FA5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BF2C8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1CC1D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460E4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09FAA1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84C1E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4C22C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DEDF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</w:tr>
      <w:tr w:rsidR="00BA5960" w:rsidRPr="00BA5960" w14:paraId="22D42F5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B343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EEA13C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FAC355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C8638F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443718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68460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5354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0DEC50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38FB9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1911F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</w:tr>
      <w:tr w:rsidR="00BA5960" w:rsidRPr="00BA5960" w14:paraId="66ECCFF0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7FB9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EB761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51D5C7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27034F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5ACC05F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5CD1D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EB942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9E7A1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BEEF31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B0A0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51BB9B01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0DC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07016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1CDA72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992821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495C78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1148D2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C7764A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B5D854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CEF0F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FFE3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06B06B3A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644D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DFCA16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C90BC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ED62BA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954CB3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505672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B524EE2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8EB2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52E43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0A7ED5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</w:tr>
      <w:tr w:rsidR="00BA5960" w:rsidRPr="00BA5960" w14:paraId="0B0EE4E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4C3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48F94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41ED1D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33244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8B3EAB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008A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588C30A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F1E5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B2BC2EE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E1D7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</w:tr>
      <w:tr w:rsidR="00BA5960" w:rsidRPr="00BA5960" w14:paraId="382BF086" w14:textId="77777777" w:rsidTr="00BA5960">
        <w:trPr>
          <w:trHeight w:val="300"/>
        </w:trPr>
        <w:tc>
          <w:tcPr>
            <w:tcW w:w="4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FF95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BD3168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C1D427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BA75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D9FCC30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6691286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F86449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2C3AE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7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DCAFD3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</w:pPr>
            <w:r w:rsidRPr="00BA5960">
              <w:rPr>
                <w:rFonts w:ascii="Arial" w:eastAsia="Times New Roman" w:hAnsi="Arial" w:cs="Arial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51E787" w14:textId="77777777" w:rsidR="00BA5960" w:rsidRPr="00BA5960" w:rsidRDefault="00BA5960" w:rsidP="00BA59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A5960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</w:tr>
    </w:tbl>
    <w:p w14:paraId="65616056" w14:textId="7765DD97" w:rsidR="00A8761E" w:rsidRDefault="00A8761E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9F2EFC2" w14:textId="763D51BC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9758C3D" w14:textId="1D91CC37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D541B77" w14:textId="1EAE9AFF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B7CD85E" w14:textId="6F855CAC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A411A1C" w14:textId="5E93861A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C8C7CCB" w14:textId="149C606D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E2BDF8F" w14:textId="042C4001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0A00BAE" w14:textId="06ECD739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7096459" w14:textId="4E5B7E7A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70FE77D" w14:textId="28305FBB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2D5610C" w14:textId="2EF8FA94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BF64E0" w14:textId="496C4EBE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9E1B362" w14:textId="355E954E" w:rsidR="00CB0527" w:rsidRDefault="00CB0527" w:rsidP="0021778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892B0F3" w14:textId="18D9E871" w:rsidR="007C75A3" w:rsidRDefault="007C75A3" w:rsidP="0021778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C47F7"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</w:p>
    <w:p w14:paraId="7FD41663" w14:textId="6ECC68D6" w:rsidR="007C75A3" w:rsidRDefault="007C75A3" w:rsidP="007C75A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Interval</w:t>
      </w:r>
    </w:p>
    <w:p w14:paraId="32DEDB12" w14:textId="6677C11E" w:rsidR="007C75A3" w:rsidRDefault="007C75A3" w:rsidP="006D2D53">
      <w:pPr>
        <w:numPr>
          <w:ilvl w:val="0"/>
          <w:numId w:val="66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Keputus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W w:w="10464" w:type="dxa"/>
        <w:tblInd w:w="-1548" w:type="dxa"/>
        <w:tblLook w:val="04A0" w:firstRow="1" w:lastRow="0" w:firstColumn="1" w:lastColumn="0" w:noHBand="0" w:noVBand="1"/>
      </w:tblPr>
      <w:tblGrid>
        <w:gridCol w:w="551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29"/>
      </w:tblGrid>
      <w:tr w:rsidR="007C75A3" w:rsidRPr="007C75A3" w14:paraId="2ECDF39B" w14:textId="77777777" w:rsidTr="00202562">
        <w:trPr>
          <w:trHeight w:val="300"/>
        </w:trPr>
        <w:tc>
          <w:tcPr>
            <w:tcW w:w="10464" w:type="dxa"/>
            <w:gridSpan w:val="1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52A20" w14:textId="77777777" w:rsidR="007C75A3" w:rsidRPr="007C75A3" w:rsidRDefault="007C75A3" w:rsidP="007C75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Succesive</w:t>
            </w:r>
            <w:proofErr w:type="spellEnd"/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Interval</w:t>
            </w:r>
          </w:p>
        </w:tc>
      </w:tr>
      <w:tr w:rsidR="007C75A3" w:rsidRPr="007C75A3" w14:paraId="632C1E6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73C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BA26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779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B771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8EF9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3EB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AD50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FE29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8B7D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59E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8EBD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CEB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E35A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Y.1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65D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7C75A3" w:rsidRPr="007C75A3" w14:paraId="7E73982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9814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5B9C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A85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EDB4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49E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A12D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63DE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5DF1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F49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C5D3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96A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740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03B9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A67F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9,302</w:t>
            </w:r>
          </w:p>
        </w:tc>
      </w:tr>
      <w:tr w:rsidR="007C75A3" w:rsidRPr="007C75A3" w14:paraId="0BA3073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A091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F5B0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7FC5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A24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A769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E00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A0A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E115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3C1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93A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6349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0F8B6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63E8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E5E5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,851</w:t>
            </w:r>
          </w:p>
        </w:tc>
      </w:tr>
      <w:tr w:rsidR="007C75A3" w:rsidRPr="007C75A3" w14:paraId="7CA5A7D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9AC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A78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63F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EF9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F21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32FA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4F3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6D8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0D30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048B7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682D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A0A1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444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A4A0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8,376</w:t>
            </w:r>
          </w:p>
        </w:tc>
      </w:tr>
      <w:tr w:rsidR="007C75A3" w:rsidRPr="007C75A3" w14:paraId="1444C10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40F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842C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A63B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384B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071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6E0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7928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080F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44E6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3EFF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DAB3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371F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B3619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344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947</w:t>
            </w:r>
          </w:p>
        </w:tc>
      </w:tr>
      <w:tr w:rsidR="007C75A3" w:rsidRPr="007C75A3" w14:paraId="2608509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AD8A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529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22F3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DC35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F3AA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D33B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783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6D78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B6C7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0B04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D8C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548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1906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1447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427</w:t>
            </w:r>
          </w:p>
        </w:tc>
      </w:tr>
      <w:tr w:rsidR="007C75A3" w:rsidRPr="007C75A3" w14:paraId="735B1A2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9AA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030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D791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ACA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7653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DA0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C284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5960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E262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E4D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2686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50E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4ACA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3BA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9,215</w:t>
            </w:r>
          </w:p>
        </w:tc>
      </w:tr>
      <w:tr w:rsidR="007C75A3" w:rsidRPr="007C75A3" w14:paraId="0E9BC90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0689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CD5D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8CE3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260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4E1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25BF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BB3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5A61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78E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C57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0E39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BD1E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38A4A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12B4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677</w:t>
            </w:r>
          </w:p>
        </w:tc>
      </w:tr>
      <w:tr w:rsidR="007C75A3" w:rsidRPr="007C75A3" w14:paraId="52D4202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7B46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3F9D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87A5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F495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14DF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C16D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1FA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0B5B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AFB7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306C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862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A6B0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C437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83C9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992</w:t>
            </w:r>
          </w:p>
        </w:tc>
      </w:tr>
      <w:tr w:rsidR="007C75A3" w:rsidRPr="007C75A3" w14:paraId="701592D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E2A7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40B4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65F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71DC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7F8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26D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E64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42D8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3D0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154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662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9E12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3D71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A7D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525</w:t>
            </w:r>
          </w:p>
        </w:tc>
      </w:tr>
      <w:tr w:rsidR="007C75A3" w:rsidRPr="007C75A3" w14:paraId="57030A9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AE3D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3C4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23E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3D0C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2507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B011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8957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14B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C29E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3EA1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C281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FC39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3F4A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1D81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210</w:t>
            </w:r>
          </w:p>
        </w:tc>
      </w:tr>
      <w:tr w:rsidR="007C75A3" w:rsidRPr="007C75A3" w14:paraId="6F60B22C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9AA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D78F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975A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8856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1C1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2699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CA14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7FC8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2AD5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4E22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3A0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7F68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E407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9CF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415</w:t>
            </w:r>
          </w:p>
        </w:tc>
      </w:tr>
      <w:tr w:rsidR="007C75A3" w:rsidRPr="007C75A3" w14:paraId="5E1A4C5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03F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B921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480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4D63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F1CE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9A44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3D67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B09B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40C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9053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8A1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358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F9B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04BE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076</w:t>
            </w:r>
          </w:p>
        </w:tc>
      </w:tr>
      <w:tr w:rsidR="007C75A3" w:rsidRPr="007C75A3" w14:paraId="48E02347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EEB6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D5E5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C694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48E8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036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0347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E0F4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01CE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5F00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8FB9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D0D6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D74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2BD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A0E7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222</w:t>
            </w:r>
          </w:p>
        </w:tc>
      </w:tr>
      <w:tr w:rsidR="007C75A3" w:rsidRPr="007C75A3" w14:paraId="2EC00430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B63B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21F0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052F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FEE6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D338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26BE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53DA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0155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32BA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8E5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C607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28D3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EE9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A0B8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45</w:t>
            </w:r>
          </w:p>
        </w:tc>
      </w:tr>
      <w:tr w:rsidR="007C75A3" w:rsidRPr="007C75A3" w14:paraId="7948D610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6D68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547F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ACFB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3E92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90B7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D1FF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5677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3488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3A1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2F2A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7EB7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6140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8E2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3FAF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173</w:t>
            </w:r>
          </w:p>
        </w:tc>
      </w:tr>
      <w:tr w:rsidR="007C75A3" w:rsidRPr="007C75A3" w14:paraId="0D0A9AE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492EC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56C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7338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076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1431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006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01FD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59A5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377B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78A1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DA73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8A97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E2FC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F2A7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765</w:t>
            </w:r>
          </w:p>
        </w:tc>
      </w:tr>
      <w:tr w:rsidR="007C75A3" w:rsidRPr="007C75A3" w14:paraId="1B048A7C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E4A7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F38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1D15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D0FE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CF58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927B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E03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23CF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AE9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3951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FCC0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64D3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AF6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964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101</w:t>
            </w:r>
          </w:p>
        </w:tc>
      </w:tr>
      <w:tr w:rsidR="007C75A3" w:rsidRPr="007C75A3" w14:paraId="36A0657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167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360D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A2D0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1768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90F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724F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189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C26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F06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18AA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5A27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BB0C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EA3A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CD3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147</w:t>
            </w:r>
          </w:p>
        </w:tc>
      </w:tr>
      <w:tr w:rsidR="007C75A3" w:rsidRPr="007C75A3" w14:paraId="19F2A60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6130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8856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EC8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149A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8315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D982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6251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DDA5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1269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7565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C51A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A6C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393F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3B3F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8,267</w:t>
            </w:r>
          </w:p>
        </w:tc>
      </w:tr>
      <w:tr w:rsidR="007C75A3" w:rsidRPr="007C75A3" w14:paraId="7F581A8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7C2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BEA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A4D2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32BC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66B3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0598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B85A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65EE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976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1A4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718D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5C28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9378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8D6B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520</w:t>
            </w:r>
          </w:p>
        </w:tc>
      </w:tr>
      <w:tr w:rsidR="007C75A3" w:rsidRPr="007C75A3" w14:paraId="678907E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E107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CBAA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4CA3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16B7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86DA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103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4FA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2CBC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486D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92B4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D53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27DC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4779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02B2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815</w:t>
            </w:r>
          </w:p>
        </w:tc>
      </w:tr>
      <w:tr w:rsidR="007C75A3" w:rsidRPr="007C75A3" w14:paraId="51A94030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009D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68C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2E30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0228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D73E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8232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C7D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BA7C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4F44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0D9C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7DB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B32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D3B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0F4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,335</w:t>
            </w:r>
          </w:p>
        </w:tc>
      </w:tr>
      <w:tr w:rsidR="007C75A3" w:rsidRPr="007C75A3" w14:paraId="632E3D0B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1049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D717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BEE7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C6B6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549D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32BB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6CE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5A06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B687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361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6337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4AF4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9B6E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97A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093</w:t>
            </w:r>
          </w:p>
        </w:tc>
      </w:tr>
      <w:tr w:rsidR="007C75A3" w:rsidRPr="007C75A3" w14:paraId="0E760C6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E8AF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360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EBD9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1C8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47BE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57FF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F820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1154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DC6A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E846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6AC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4D03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9AC4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F57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745</w:t>
            </w:r>
          </w:p>
        </w:tc>
      </w:tr>
      <w:tr w:rsidR="007C75A3" w:rsidRPr="007C75A3" w14:paraId="4B20442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C6B1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A470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87EF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F0F8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6CF4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FD96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7BA5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9441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AE16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C32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07A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96A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87D9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CD4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803</w:t>
            </w:r>
          </w:p>
        </w:tc>
      </w:tr>
      <w:tr w:rsidR="007C75A3" w:rsidRPr="007C75A3" w14:paraId="1A2244D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44E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A1DB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6437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A99E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370E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4594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3FD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0381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7A1C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5FE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1C88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B56D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4540A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CF3B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710</w:t>
            </w:r>
          </w:p>
        </w:tc>
      </w:tr>
      <w:tr w:rsidR="007C75A3" w:rsidRPr="007C75A3" w14:paraId="33FBAF27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71C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C5CB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8296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F9DE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D09B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F839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09F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77CE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342B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F57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D0B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231F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6A53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79D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,227</w:t>
            </w:r>
          </w:p>
        </w:tc>
      </w:tr>
      <w:tr w:rsidR="007C75A3" w:rsidRPr="007C75A3" w14:paraId="177A61C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7B4C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4101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FA3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7209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F3C9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5C1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B35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661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71B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7F4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396A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ABBD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75B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D87E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115</w:t>
            </w:r>
          </w:p>
        </w:tc>
      </w:tr>
      <w:tr w:rsidR="007C75A3" w:rsidRPr="007C75A3" w14:paraId="115DD8A0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06B2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04D3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1FCA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26A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EC37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9EE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E2B6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7693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A50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E60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2F0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385E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81D8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4F7C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60</w:t>
            </w:r>
          </w:p>
        </w:tc>
      </w:tr>
      <w:tr w:rsidR="007C75A3" w:rsidRPr="007C75A3" w14:paraId="2C37DD3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4C28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9D0E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0F7F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610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87DB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FDC6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AF2B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1F38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686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E656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8695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1F9D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DD25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4F4F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640</w:t>
            </w:r>
          </w:p>
        </w:tc>
      </w:tr>
      <w:tr w:rsidR="007C75A3" w:rsidRPr="007C75A3" w14:paraId="6126D63C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2F37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937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1EA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C774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DF7A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5FFF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DC66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4F23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1D1D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F81F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7F4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ADF2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DAC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CDE7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440</w:t>
            </w:r>
          </w:p>
        </w:tc>
      </w:tr>
      <w:tr w:rsidR="007C75A3" w:rsidRPr="007C75A3" w14:paraId="5364F16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F5B2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C18E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88F9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CCDD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4895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6C4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410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171C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AC68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417E6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ADB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D1A2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5EF3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FBA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227</w:t>
            </w:r>
          </w:p>
        </w:tc>
      </w:tr>
      <w:tr w:rsidR="007C75A3" w:rsidRPr="007C75A3" w14:paraId="4973334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8D63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27FA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FFC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7363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CA40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1ADD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B807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0958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9B86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7D98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E27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5DC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B26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034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612</w:t>
            </w:r>
          </w:p>
        </w:tc>
      </w:tr>
      <w:tr w:rsidR="007C75A3" w:rsidRPr="007C75A3" w14:paraId="7E15A07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32B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2F29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4A4B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01C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BE94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4861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C72C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0479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BB0A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0EB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761B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923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92ED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ABA6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031</w:t>
            </w:r>
          </w:p>
        </w:tc>
      </w:tr>
      <w:tr w:rsidR="007C75A3" w:rsidRPr="007C75A3" w14:paraId="0DDA08AE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B8FB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A563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EFAB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5E5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602C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239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BF0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9BF6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5549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F012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FFC2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CD00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89A4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8852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0,045</w:t>
            </w:r>
          </w:p>
        </w:tc>
      </w:tr>
      <w:tr w:rsidR="007C75A3" w:rsidRPr="007C75A3" w14:paraId="7DCFB2AE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8BB8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7B6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5DA8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6DB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FDC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37E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4C81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CAD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A35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F7CF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D7D1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93AF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C03F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5E68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90</w:t>
            </w:r>
          </w:p>
        </w:tc>
      </w:tr>
      <w:tr w:rsidR="007C75A3" w:rsidRPr="007C75A3" w14:paraId="1B357BC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06B4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4FEC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276B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59D1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551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9AE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72D8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EBD2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EAE0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B200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BA11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2DF2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AAAE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76C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384</w:t>
            </w:r>
          </w:p>
        </w:tc>
      </w:tr>
      <w:tr w:rsidR="007C75A3" w:rsidRPr="007C75A3" w14:paraId="386BD78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AB0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BF65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567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B5BB0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D585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6552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243E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7342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770B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3CDE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2329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F546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B06E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8E55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273</w:t>
            </w:r>
          </w:p>
        </w:tc>
      </w:tr>
      <w:tr w:rsidR="007C75A3" w:rsidRPr="007C75A3" w14:paraId="403CBF4E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37F4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990A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2580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C669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B724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FE4E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403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B273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0930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94F9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468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D485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12F0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8ECC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591</w:t>
            </w:r>
          </w:p>
        </w:tc>
      </w:tr>
      <w:tr w:rsidR="007C75A3" w:rsidRPr="007C75A3" w14:paraId="1B68462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3FA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1D12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6623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6EA8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392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94E7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A75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D352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C76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284B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EA8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473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FFC6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63E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316</w:t>
            </w:r>
          </w:p>
        </w:tc>
      </w:tr>
      <w:tr w:rsidR="007C75A3" w:rsidRPr="007C75A3" w14:paraId="77D3E2D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82B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8B6A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0DB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5AA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BAD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9B8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41B0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1A49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315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AE7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D89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A1CA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A9F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2C70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818</w:t>
            </w:r>
          </w:p>
        </w:tc>
      </w:tr>
      <w:tr w:rsidR="007C75A3" w:rsidRPr="007C75A3" w14:paraId="6767A82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B221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BA46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9AF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FDB4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F15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C49C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520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9FA5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9658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160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DC7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4C92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2F8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0563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185</w:t>
            </w:r>
          </w:p>
        </w:tc>
      </w:tr>
      <w:tr w:rsidR="007C75A3" w:rsidRPr="007C75A3" w14:paraId="366B5DA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AA16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372A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AC2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EBC3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3CF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F423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B41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EB2E2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58D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1760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BDF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5203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6258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F2F9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171</w:t>
            </w:r>
          </w:p>
        </w:tc>
      </w:tr>
      <w:tr w:rsidR="007C75A3" w:rsidRPr="007C75A3" w14:paraId="70BD932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F3C3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9EFE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A6C1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5E4C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AF41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DFF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22DB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5579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1547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722D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4DD6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232D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8706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191E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229</w:t>
            </w:r>
          </w:p>
        </w:tc>
      </w:tr>
      <w:tr w:rsidR="007C75A3" w:rsidRPr="007C75A3" w14:paraId="10BF08E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C30C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B4C9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AB64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CCF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2724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F77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141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356A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436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D12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A12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F6BB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DEA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9CA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930</w:t>
            </w:r>
          </w:p>
        </w:tc>
      </w:tr>
      <w:tr w:rsidR="007C75A3" w:rsidRPr="007C75A3" w14:paraId="1C319E6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684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CD6E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0BCB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4C1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12EA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C066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235D3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BAFA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1A18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1D86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BA0F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D07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329A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5D81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80</w:t>
            </w:r>
          </w:p>
        </w:tc>
      </w:tr>
      <w:tr w:rsidR="007C75A3" w:rsidRPr="007C75A3" w14:paraId="2D6E388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67C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57F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3655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9FF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8871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662E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1C87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7FC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C331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6067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7B47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83B6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0D7B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52B8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436</w:t>
            </w:r>
          </w:p>
        </w:tc>
      </w:tr>
      <w:tr w:rsidR="007C75A3" w:rsidRPr="007C75A3" w14:paraId="0FC8AC9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7B86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F25E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2F6C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6082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178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1ABB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8677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5EB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77A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D5C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2A475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00BBB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F0C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F749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,227</w:t>
            </w:r>
          </w:p>
        </w:tc>
      </w:tr>
      <w:tr w:rsidR="007C75A3" w:rsidRPr="007C75A3" w14:paraId="5EE08F5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12B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F7A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135C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D058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DEAF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FB40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F3ED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F955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5054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C3BB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EFB4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DABA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3661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8EE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908</w:t>
            </w:r>
          </w:p>
        </w:tc>
      </w:tr>
      <w:tr w:rsidR="007C75A3" w:rsidRPr="007C75A3" w14:paraId="53B650D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795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8B5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6A3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73B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272C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D6F6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3BD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3E04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06E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ED84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01C2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8211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3E7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0638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299</w:t>
            </w:r>
          </w:p>
        </w:tc>
      </w:tr>
      <w:tr w:rsidR="007C75A3" w:rsidRPr="007C75A3" w14:paraId="64EDFAC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96E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22F4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0AFE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D3A9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16DA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BF3FB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CE6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419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02F6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AE0A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C4B1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0A8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EEAE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C02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,731</w:t>
            </w:r>
          </w:p>
        </w:tc>
      </w:tr>
      <w:tr w:rsidR="007C75A3" w:rsidRPr="007C75A3" w14:paraId="1796E3E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B9DE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89C4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B29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A511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8FFA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172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0BAF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5E30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7847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5C6D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E8F7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9CD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DEB5F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F8E5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443</w:t>
            </w:r>
          </w:p>
        </w:tc>
      </w:tr>
      <w:tr w:rsidR="007C75A3" w:rsidRPr="007C75A3" w14:paraId="38E5388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B179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9D23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76F7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BB9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C7E1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20C0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8AE8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FA2B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201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03B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117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017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2E4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0293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546</w:t>
            </w:r>
          </w:p>
        </w:tc>
      </w:tr>
      <w:tr w:rsidR="007C75A3" w:rsidRPr="007C75A3" w14:paraId="43F65C1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6C5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752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BAA2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06DC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3636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C62B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80E1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4708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290F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039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263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824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4C2E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A563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,227</w:t>
            </w:r>
          </w:p>
        </w:tc>
      </w:tr>
      <w:tr w:rsidR="007C75A3" w:rsidRPr="007C75A3" w14:paraId="698BBF8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81A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7BE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0F2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E34E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BE2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7C92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15EF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9098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4496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5DB5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313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37D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550B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9C8A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007</w:t>
            </w:r>
          </w:p>
        </w:tc>
      </w:tr>
      <w:tr w:rsidR="007C75A3" w:rsidRPr="007C75A3" w14:paraId="07A8167E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3EA4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3157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096C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4666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5952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B1D9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FA9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3832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E6E4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D86F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3923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07C5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1F4AA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80CF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914</w:t>
            </w:r>
          </w:p>
        </w:tc>
      </w:tr>
      <w:tr w:rsidR="007C75A3" w:rsidRPr="007C75A3" w14:paraId="61EDA83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39C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40A0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176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4B04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F411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53E6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CF3C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44BD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0FD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EE0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1581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228B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0B7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9DC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384</w:t>
            </w:r>
          </w:p>
        </w:tc>
      </w:tr>
      <w:tr w:rsidR="007C75A3" w:rsidRPr="007C75A3" w14:paraId="0A2C3B3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C28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94C3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330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0077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543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2DD2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DFA4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BA48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370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5A8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BB12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AF13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651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B2F9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474</w:t>
            </w:r>
          </w:p>
        </w:tc>
      </w:tr>
      <w:tr w:rsidR="007C75A3" w:rsidRPr="007C75A3" w14:paraId="015EDDE0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7A5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B41D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E129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F5FA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213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CD88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F901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CA5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46C2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EF3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21E3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18F5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EFB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8F95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46</w:t>
            </w:r>
          </w:p>
        </w:tc>
      </w:tr>
      <w:tr w:rsidR="007C75A3" w:rsidRPr="007C75A3" w14:paraId="3D004E8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291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3FCF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135B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A646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EB6C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A698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2C19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5E6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CC46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B41B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F36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04D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BB66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5FD1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598</w:t>
            </w:r>
          </w:p>
        </w:tc>
      </w:tr>
      <w:tr w:rsidR="007C75A3" w:rsidRPr="007C75A3" w14:paraId="1EFA6DD1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1A5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74B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8644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1C1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A46D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1BD2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6792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5FB7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02B8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C25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C89F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9497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7989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930A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494</w:t>
            </w:r>
          </w:p>
        </w:tc>
      </w:tr>
      <w:tr w:rsidR="007C75A3" w:rsidRPr="007C75A3" w14:paraId="2047D36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39C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4AB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9BA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AC5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9925F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2E1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9C2B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3857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A91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3345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07E7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57C3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E6D1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0725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242</w:t>
            </w:r>
          </w:p>
        </w:tc>
      </w:tr>
      <w:tr w:rsidR="007C75A3" w:rsidRPr="007C75A3" w14:paraId="1C99093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574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C7B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ACC3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D64D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6886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F392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559F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CA02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BBD8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66BA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106B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0270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9471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D857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,672</w:t>
            </w:r>
          </w:p>
        </w:tc>
      </w:tr>
      <w:tr w:rsidR="007C75A3" w:rsidRPr="007C75A3" w14:paraId="09CBCAB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02AB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D48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86BCF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0D4A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00E4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4170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C0A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AD07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1701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AE8C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3E59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F8D0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205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66AB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042</w:t>
            </w:r>
          </w:p>
        </w:tc>
      </w:tr>
      <w:tr w:rsidR="007C75A3" w:rsidRPr="007C75A3" w14:paraId="6903EC2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2DB9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3CB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D5D7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CAB9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45F7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27C1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6E6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5DB6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970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9007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7694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3A7A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83A0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A92B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,640</w:t>
            </w:r>
          </w:p>
        </w:tc>
      </w:tr>
      <w:tr w:rsidR="007C75A3" w:rsidRPr="007C75A3" w14:paraId="1D5085B3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86DF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35EA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7240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1BF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C6F5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B6E9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8009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7B40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70D4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934E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4658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B528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C9F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0FFC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704</w:t>
            </w:r>
          </w:p>
        </w:tc>
      </w:tr>
      <w:tr w:rsidR="007C75A3" w:rsidRPr="007C75A3" w14:paraId="55A11BD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5F3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210E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F85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B005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CA78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8778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1FFD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580F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48B8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A24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BF7F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7C2D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FC19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DE2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,299</w:t>
            </w:r>
          </w:p>
        </w:tc>
      </w:tr>
      <w:tr w:rsidR="007C75A3" w:rsidRPr="007C75A3" w14:paraId="6376892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B51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4C06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28D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680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C54C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6F9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E06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691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EE56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8524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EAD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CDB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F00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E1A4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154</w:t>
            </w:r>
          </w:p>
        </w:tc>
      </w:tr>
      <w:tr w:rsidR="007C75A3" w:rsidRPr="007C75A3" w14:paraId="6D428F1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79CD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C22A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EF8A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91EC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316B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A13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8B2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7DCA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D492A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BFC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635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BBA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3165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1D7C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635</w:t>
            </w:r>
          </w:p>
        </w:tc>
      </w:tr>
      <w:tr w:rsidR="007C75A3" w:rsidRPr="007C75A3" w14:paraId="606F0E3B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7943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3070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6668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433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E900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467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A49A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C587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E307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79F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9426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9010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D9CFE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0A3A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433</w:t>
            </w:r>
          </w:p>
        </w:tc>
      </w:tr>
      <w:tr w:rsidR="007C75A3" w:rsidRPr="007C75A3" w14:paraId="7D3A267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81C9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1FB6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983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486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F3D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CEF2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9A2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FCF0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A865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3A44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70F6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BFB8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68A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692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,227</w:t>
            </w:r>
          </w:p>
        </w:tc>
      </w:tr>
      <w:tr w:rsidR="007C75A3" w:rsidRPr="007C75A3" w14:paraId="249532D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E1E6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47B1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7ADA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0D2E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BC9F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3D70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106A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DF52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7C6CD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6856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BFF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50C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5769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D43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130</w:t>
            </w:r>
          </w:p>
        </w:tc>
      </w:tr>
      <w:tr w:rsidR="007C75A3" w:rsidRPr="007C75A3" w14:paraId="5E274F0C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B57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E54F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15B1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1EC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9B1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980B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FA2B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E8E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6BB4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991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887A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D5B8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2328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0DA6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956</w:t>
            </w:r>
          </w:p>
        </w:tc>
      </w:tr>
      <w:tr w:rsidR="007C75A3" w:rsidRPr="007C75A3" w14:paraId="71A88FBC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070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CA02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35C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721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B6D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BD4E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871B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3B8A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3E99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9603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F40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2379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E804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4F0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220</w:t>
            </w:r>
          </w:p>
        </w:tc>
      </w:tr>
      <w:tr w:rsidR="007C75A3" w:rsidRPr="007C75A3" w14:paraId="1FA0F12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F07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62C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11F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DFA2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6A4F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67D9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14AD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5235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DBCD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599C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E0F2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D1B6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6501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0277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,791</w:t>
            </w:r>
          </w:p>
        </w:tc>
      </w:tr>
      <w:tr w:rsidR="007C75A3" w:rsidRPr="007C75A3" w14:paraId="69FC8CA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510A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FBE2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D73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70C2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96F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D006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8EF2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E784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C6B4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12D9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1C3F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546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5C0B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40A4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,570</w:t>
            </w:r>
          </w:p>
        </w:tc>
      </w:tr>
      <w:tr w:rsidR="007C75A3" w:rsidRPr="007C75A3" w14:paraId="53206987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C99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7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FF5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B831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ACB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B50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5269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409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CEA8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2F9A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3B27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5756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96A3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0F772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A16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503</w:t>
            </w:r>
          </w:p>
        </w:tc>
      </w:tr>
      <w:tr w:rsidR="007C75A3" w:rsidRPr="007C75A3" w14:paraId="50CCA57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7D4A5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AC8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03D9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B2D9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393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4A02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5471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8B46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0A57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BB80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20B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CEB8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97C9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ABE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976</w:t>
            </w:r>
          </w:p>
        </w:tc>
      </w:tr>
      <w:tr w:rsidR="007C75A3" w:rsidRPr="007C75A3" w14:paraId="6E29B83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F4D0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E5F1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D7C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5DE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F2D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76A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3DED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632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9CF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F6A3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901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0A7B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239E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76F1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0,045</w:t>
            </w:r>
          </w:p>
        </w:tc>
      </w:tr>
      <w:tr w:rsidR="007C75A3" w:rsidRPr="007C75A3" w14:paraId="683B9892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8D56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2CD7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62B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A352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A631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B760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D2F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2501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93F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CBA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4397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1CC0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1D2C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4899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193</w:t>
            </w:r>
          </w:p>
        </w:tc>
      </w:tr>
      <w:tr w:rsidR="007C75A3" w:rsidRPr="007C75A3" w14:paraId="70C042E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5911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C5E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CCB6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7044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0186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46A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C0F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B74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D3B3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F9A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E4FD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298F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45F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FBA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525</w:t>
            </w:r>
          </w:p>
        </w:tc>
      </w:tr>
      <w:tr w:rsidR="007C75A3" w:rsidRPr="007C75A3" w14:paraId="434E21A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D3D7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0DE1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7EA0E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EFDC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EC88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3AA5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F85C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028E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DD7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B987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295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56EF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BDA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46DB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588</w:t>
            </w:r>
          </w:p>
        </w:tc>
      </w:tr>
      <w:tr w:rsidR="007C75A3" w:rsidRPr="007C75A3" w14:paraId="73CEAF5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D78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C603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7F58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79AF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C72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06C1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49FA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1F8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E1E7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24C7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F8F4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895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E701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27E6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,200</w:t>
            </w:r>
          </w:p>
        </w:tc>
      </w:tr>
      <w:tr w:rsidR="007C75A3" w:rsidRPr="007C75A3" w14:paraId="3FC54E5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29D7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A9D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750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494D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2D9B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AFC2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4E5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D4A1A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B96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A7A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C4A1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7FAD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FCB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C65C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,087</w:t>
            </w:r>
          </w:p>
        </w:tc>
      </w:tr>
      <w:tr w:rsidR="007C75A3" w:rsidRPr="007C75A3" w14:paraId="7B6E5DC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5B12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D83F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117C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E490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9314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912B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3DB3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1FCA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BA9C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2054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E3A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F295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D59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0769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427</w:t>
            </w:r>
          </w:p>
        </w:tc>
      </w:tr>
      <w:tr w:rsidR="007C75A3" w:rsidRPr="007C75A3" w14:paraId="4C57C71E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16B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5B81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885A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0D3A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80C1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20F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57D7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FB3C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4558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5B2A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16E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9728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F42A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015C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,055</w:t>
            </w:r>
          </w:p>
        </w:tc>
      </w:tr>
      <w:tr w:rsidR="007C75A3" w:rsidRPr="007C75A3" w14:paraId="3712C52B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7EB8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86F6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94A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96F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E645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40A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4741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9F6B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E159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2ABE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C8F1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E794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330A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1E07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774</w:t>
            </w:r>
          </w:p>
        </w:tc>
      </w:tr>
      <w:tr w:rsidR="007C75A3" w:rsidRPr="007C75A3" w14:paraId="5D9364C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2CC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0388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76B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F60E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880D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7459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86A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1E0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F52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F911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0F82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1CA7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F9C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55A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635</w:t>
            </w:r>
          </w:p>
        </w:tc>
      </w:tr>
      <w:tr w:rsidR="007C75A3" w:rsidRPr="007C75A3" w14:paraId="6AEF333F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DC3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9272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4520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ED38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8DE8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9ED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8725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3E4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1667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5EC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081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6871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C7A4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FE82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852</w:t>
            </w:r>
          </w:p>
        </w:tc>
      </w:tr>
      <w:tr w:rsidR="007C75A3" w:rsidRPr="007C75A3" w14:paraId="2A7302C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DE5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4BC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DDC9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7D03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D82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AD57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F966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D0C4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1236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203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1A87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B99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A570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D409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,794</w:t>
            </w:r>
          </w:p>
        </w:tc>
      </w:tr>
      <w:tr w:rsidR="007C75A3" w:rsidRPr="007C75A3" w14:paraId="73D1A22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EB7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12AB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4D0C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206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F01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0D4E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97C9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29E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5E88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9DCF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3109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4472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F5A7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FF3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265</w:t>
            </w:r>
          </w:p>
        </w:tc>
      </w:tr>
      <w:tr w:rsidR="007C75A3" w:rsidRPr="007C75A3" w14:paraId="5D54D248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4797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9A4C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6A73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660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4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3F62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7E3E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EE2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14E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578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9FA5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545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8ABC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6541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FC9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9,620</w:t>
            </w:r>
          </w:p>
        </w:tc>
      </w:tr>
      <w:tr w:rsidR="007C75A3" w:rsidRPr="007C75A3" w14:paraId="0E84FF4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3EA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1147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F668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11BF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1FB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589F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ED18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D09B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E275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211C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61AC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B12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A4C2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4E4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0,000</w:t>
            </w:r>
          </w:p>
        </w:tc>
      </w:tr>
      <w:tr w:rsidR="007C75A3" w:rsidRPr="007C75A3" w14:paraId="35173C2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426F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C90F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70FC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9395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CB5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E163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A33B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7D4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CCA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C5B6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EFE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A1FD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684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D7C1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,227</w:t>
            </w:r>
          </w:p>
        </w:tc>
      </w:tr>
      <w:tr w:rsidR="007C75A3" w:rsidRPr="007C75A3" w14:paraId="2BDD67C4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6BE2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F76D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DF0F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AB1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31FD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DD91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1219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F00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6BA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E781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69F5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E8E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DB64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ABB8C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554</w:t>
            </w:r>
          </w:p>
        </w:tc>
      </w:tr>
      <w:tr w:rsidR="007C75A3" w:rsidRPr="007C75A3" w14:paraId="5203B8E9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295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0056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0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C28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81AF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3AFD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2EB8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6C3E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B94A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661B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3583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0C2E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4F5F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06BC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898D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,167</w:t>
            </w:r>
          </w:p>
        </w:tc>
      </w:tr>
      <w:tr w:rsidR="007C75A3" w:rsidRPr="007C75A3" w14:paraId="3920077A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D997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947B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4E3F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C0C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A3DF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41B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22ED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0120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5AD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3B46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3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0A75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378F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80E1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E26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,803</w:t>
            </w:r>
          </w:p>
        </w:tc>
      </w:tr>
      <w:tr w:rsidR="007C75A3" w:rsidRPr="007C75A3" w14:paraId="45F5035D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CBB3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AA84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BB2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AC56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6D28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4CE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5ACD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9A6C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3FDE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4CB8A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5BE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CE1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0BCF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166A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9,002</w:t>
            </w:r>
          </w:p>
        </w:tc>
      </w:tr>
      <w:tr w:rsidR="007C75A3" w:rsidRPr="007C75A3" w14:paraId="2CADE915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EE2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99C8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A635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6114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50C8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2077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993C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77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417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1FAF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9BE3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366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0E2A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8E4B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03AA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9,771</w:t>
            </w:r>
          </w:p>
        </w:tc>
      </w:tr>
      <w:tr w:rsidR="007C75A3" w:rsidRPr="007C75A3" w14:paraId="1CC062B6" w14:textId="77777777" w:rsidTr="00202562">
        <w:trPr>
          <w:trHeight w:val="300"/>
        </w:trPr>
        <w:tc>
          <w:tcPr>
            <w:tcW w:w="5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D3A5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8A3F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1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A24F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685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F82A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0A9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9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EC4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5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47F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2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6E8D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43BA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4D51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3554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E4CA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456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,311</w:t>
            </w:r>
          </w:p>
        </w:tc>
      </w:tr>
    </w:tbl>
    <w:p w14:paraId="1B3888FF" w14:textId="2AC296A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197C61" w14:textId="1AC53935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3060ED" w14:textId="2A032031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4F6C533" w14:textId="19F827B9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01890CA" w14:textId="29777225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662CA55" w14:textId="76F9175C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D02279F" w14:textId="66B6DAB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FF0DA00" w14:textId="25E7E4BA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C3E8C49" w14:textId="1698A8C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658A306" w14:textId="5C2A2FE6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97C6418" w14:textId="77777777" w:rsidR="0027693D" w:rsidRDefault="0027693D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7B1108E" w14:textId="5ED4FDF0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1EBED3" w14:textId="272F539B" w:rsidR="007C75A3" w:rsidRDefault="007C75A3" w:rsidP="006D2D53">
      <w:pPr>
        <w:numPr>
          <w:ilvl w:val="0"/>
          <w:numId w:val="66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Label Halal (X1)</w:t>
      </w:r>
    </w:p>
    <w:tbl>
      <w:tblPr>
        <w:tblW w:w="6942" w:type="dxa"/>
        <w:tblLook w:val="04A0" w:firstRow="1" w:lastRow="0" w:firstColumn="1" w:lastColumn="0" w:noHBand="0" w:noVBand="1"/>
      </w:tblPr>
      <w:tblGrid>
        <w:gridCol w:w="551"/>
        <w:gridCol w:w="757"/>
        <w:gridCol w:w="757"/>
        <w:gridCol w:w="757"/>
        <w:gridCol w:w="757"/>
        <w:gridCol w:w="757"/>
        <w:gridCol w:w="757"/>
        <w:gridCol w:w="757"/>
        <w:gridCol w:w="757"/>
        <w:gridCol w:w="829"/>
      </w:tblGrid>
      <w:tr w:rsidR="00B702A5" w:rsidRPr="00B702A5" w14:paraId="4F666B85" w14:textId="77777777" w:rsidTr="00B702A5">
        <w:trPr>
          <w:trHeight w:val="300"/>
        </w:trPr>
        <w:tc>
          <w:tcPr>
            <w:tcW w:w="6942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2A165" w14:textId="77777777" w:rsidR="00B702A5" w:rsidRPr="00B702A5" w:rsidRDefault="00B702A5" w:rsidP="00B702A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Succesive</w:t>
            </w:r>
            <w:proofErr w:type="spellEnd"/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Interval</w:t>
            </w:r>
          </w:p>
        </w:tc>
      </w:tr>
      <w:tr w:rsidR="00B702A5" w:rsidRPr="00B702A5" w14:paraId="076DD5A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7A044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C071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9455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5ECB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7786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309A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5CCF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416C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A0F2E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X1.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5377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B702A5" w:rsidRPr="00B702A5" w14:paraId="0EC2559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B3B0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3FB3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A5D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7F565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20929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A460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22904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6050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FAD1F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5484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068</w:t>
            </w:r>
          </w:p>
        </w:tc>
      </w:tr>
      <w:tr w:rsidR="00B702A5" w:rsidRPr="00B702A5" w14:paraId="33D781E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B13A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D6FD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886F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F37D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F23E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01301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9F57D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8EF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FE590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AADB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804</w:t>
            </w:r>
          </w:p>
        </w:tc>
      </w:tr>
      <w:tr w:rsidR="00B702A5" w:rsidRPr="00B702A5" w14:paraId="71503B8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03444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02065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BB331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A4E0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3686B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D9D2B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5D34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3837D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C3318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4F32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900</w:t>
            </w:r>
          </w:p>
        </w:tc>
      </w:tr>
      <w:tr w:rsidR="00B702A5" w:rsidRPr="00B702A5" w14:paraId="0837562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86F4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A1CA5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C33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C37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08D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DA25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F1ED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7EFB3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94AF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3DF6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,662</w:t>
            </w:r>
          </w:p>
        </w:tc>
      </w:tr>
      <w:tr w:rsidR="00B702A5" w:rsidRPr="00B702A5" w14:paraId="54DD5CF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06DC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B06F2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592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F0FB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E2E70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C5637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58BF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587F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15490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A083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240</w:t>
            </w:r>
          </w:p>
        </w:tc>
      </w:tr>
      <w:tr w:rsidR="00B702A5" w:rsidRPr="00B702A5" w14:paraId="0AB67F1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4F83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3AA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D749A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31041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77260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FA801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107F8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F9D02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B2A3F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49C92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04</w:t>
            </w:r>
          </w:p>
        </w:tc>
      </w:tr>
      <w:tr w:rsidR="00B702A5" w:rsidRPr="00B702A5" w14:paraId="1DC2D60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739E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B4250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FCA76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DEC1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45E1A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E943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8E5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59E78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1305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9E21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744</w:t>
            </w:r>
          </w:p>
        </w:tc>
      </w:tr>
      <w:tr w:rsidR="00B702A5" w:rsidRPr="00B702A5" w14:paraId="271ABF6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9D6A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CCDE7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8084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66399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B714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F679F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B15D8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E06B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34924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DD0B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961</w:t>
            </w:r>
          </w:p>
        </w:tc>
      </w:tr>
      <w:tr w:rsidR="00B702A5" w:rsidRPr="00B702A5" w14:paraId="5F8C9F3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D4C3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1177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D3ED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E184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B5F78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E5D82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A1148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9E1F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235CD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ACBAF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220</w:t>
            </w:r>
          </w:p>
        </w:tc>
      </w:tr>
      <w:tr w:rsidR="00B702A5" w:rsidRPr="00B702A5" w14:paraId="3FA73CD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40D5E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419E9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6D358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AC85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584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FE8A0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00EF2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E46E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751C2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62C8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193</w:t>
            </w:r>
          </w:p>
        </w:tc>
      </w:tr>
      <w:tr w:rsidR="00B702A5" w:rsidRPr="00B702A5" w14:paraId="61031F40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6D3D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8A762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E3070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91DA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83F85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D9E8F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BCF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EFFDE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EB9E1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CD42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94</w:t>
            </w:r>
          </w:p>
        </w:tc>
      </w:tr>
      <w:tr w:rsidR="00B702A5" w:rsidRPr="00B702A5" w14:paraId="0C280D4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2C09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33B26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5101A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BA09E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1B151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0537A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35A8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85DA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1A572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D4F4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952</w:t>
            </w:r>
          </w:p>
        </w:tc>
      </w:tr>
      <w:tr w:rsidR="00B702A5" w:rsidRPr="00B702A5" w14:paraId="184B53B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2EBA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677E1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5C641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786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6B76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A38F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F21F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8722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4EE80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8B24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969</w:t>
            </w:r>
          </w:p>
        </w:tc>
      </w:tr>
      <w:tr w:rsidR="00B702A5" w:rsidRPr="00B702A5" w14:paraId="21F6268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8314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6824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2094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E7B0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8829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5D24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4029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77D50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350E5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7314E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995</w:t>
            </w:r>
          </w:p>
        </w:tc>
      </w:tr>
      <w:tr w:rsidR="00B702A5" w:rsidRPr="00B702A5" w14:paraId="3F5A7C8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0FAD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14A0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9E77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123AA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60811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443AB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8CB07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5B40C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D0702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6A5C0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341</w:t>
            </w:r>
          </w:p>
        </w:tc>
      </w:tr>
      <w:tr w:rsidR="00B702A5" w:rsidRPr="00B702A5" w14:paraId="37B6CDD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7E8B0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5670C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30FE5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9977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9B1E7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C5A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57CA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FA6B8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FB36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625DD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798</w:t>
            </w:r>
          </w:p>
        </w:tc>
      </w:tr>
      <w:tr w:rsidR="00B702A5" w:rsidRPr="00B702A5" w14:paraId="0F00C36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33E3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76BC0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7BE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6F27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F763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B64F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0B4A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3415D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5A5F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2C4FD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019</w:t>
            </w:r>
          </w:p>
        </w:tc>
      </w:tr>
      <w:tr w:rsidR="00B702A5" w:rsidRPr="00B702A5" w14:paraId="7056A95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126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F8D9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714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A776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28F5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D0F09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9B1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190DD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344DD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9A0FA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9,832</w:t>
            </w:r>
          </w:p>
        </w:tc>
      </w:tr>
      <w:tr w:rsidR="00B702A5" w:rsidRPr="00B702A5" w14:paraId="2289850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799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4BA5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4CD0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8A4B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0484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CE87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7FAD5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2AE48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F341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D3C2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996</w:t>
            </w:r>
          </w:p>
        </w:tc>
      </w:tr>
      <w:tr w:rsidR="00B702A5" w:rsidRPr="00B702A5" w14:paraId="5E60286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2185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BB8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401E9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E2613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B888E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9D60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44A61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A47A5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F698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50BC9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877</w:t>
            </w:r>
          </w:p>
        </w:tc>
      </w:tr>
      <w:tr w:rsidR="00B702A5" w:rsidRPr="00B702A5" w14:paraId="5F06D6D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AC3B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325A0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5B57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002D3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D26D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CAD9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F53B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0172B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9B95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41FD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073</w:t>
            </w:r>
          </w:p>
        </w:tc>
      </w:tr>
      <w:tr w:rsidR="00B702A5" w:rsidRPr="00B702A5" w14:paraId="4F6E3C8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DF95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3274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0733E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5FD01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BF80D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D7FB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D91B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10E60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567F3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AB8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461</w:t>
            </w:r>
          </w:p>
        </w:tc>
      </w:tr>
      <w:tr w:rsidR="00B702A5" w:rsidRPr="00B702A5" w14:paraId="4DA018F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5936F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C5FB9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1A9C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EAC33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F9D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AEC6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D0E2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3DD7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D49B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5262A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997</w:t>
            </w:r>
          </w:p>
        </w:tc>
      </w:tr>
      <w:tr w:rsidR="00B702A5" w:rsidRPr="00B702A5" w14:paraId="4E34B01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B2D6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388DB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A0CC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4F24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2E9A7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E9259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4FC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6506A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BD878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4B2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144</w:t>
            </w:r>
          </w:p>
        </w:tc>
      </w:tr>
      <w:tr w:rsidR="00B702A5" w:rsidRPr="00B702A5" w14:paraId="38DEB0B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4DF6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AC22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C79F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51D23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9E3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8DA1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A598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C9BE0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8BE38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A50C8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895</w:t>
            </w:r>
          </w:p>
        </w:tc>
      </w:tr>
      <w:tr w:rsidR="00B702A5" w:rsidRPr="00B702A5" w14:paraId="742043B2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E719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C8732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6ECC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E62B9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231A8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D31E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30B08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F01E2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C291F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66A6F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699</w:t>
            </w:r>
          </w:p>
        </w:tc>
      </w:tr>
      <w:tr w:rsidR="00B702A5" w:rsidRPr="00B702A5" w14:paraId="75713E04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1E81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C0BD4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2B06B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AE83B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FFAB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519B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BD4F9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A466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F53B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3877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685</w:t>
            </w:r>
          </w:p>
        </w:tc>
      </w:tr>
      <w:tr w:rsidR="00B702A5" w:rsidRPr="00B702A5" w14:paraId="556581B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5127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82588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8B82E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29601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57FE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BC7B5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5C77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15BD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C67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595E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092</w:t>
            </w:r>
          </w:p>
        </w:tc>
      </w:tr>
      <w:tr w:rsidR="00B702A5" w:rsidRPr="00B702A5" w14:paraId="13D129E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EA1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9B54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BCD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82A1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264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8F33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B6851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DB9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726D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DE939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9,017</w:t>
            </w:r>
          </w:p>
        </w:tc>
      </w:tr>
      <w:tr w:rsidR="00B702A5" w:rsidRPr="00B702A5" w14:paraId="49B227D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23EA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6AEA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A8B78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962E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8B909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3747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FC8E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8A3A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F232F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9DC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865</w:t>
            </w:r>
          </w:p>
        </w:tc>
      </w:tr>
      <w:tr w:rsidR="00B702A5" w:rsidRPr="00B702A5" w14:paraId="6951F5A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E5C2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12659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F28E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609C0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E934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7509B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02CC8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C69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9572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00949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38</w:t>
            </w:r>
          </w:p>
        </w:tc>
      </w:tr>
      <w:tr w:rsidR="00B702A5" w:rsidRPr="00B702A5" w14:paraId="017B9B2F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A888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6449A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6994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8871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3F15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DC0C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7AC6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16509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1F6C6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D9AE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093</w:t>
            </w:r>
          </w:p>
        </w:tc>
      </w:tr>
      <w:tr w:rsidR="00B702A5" w:rsidRPr="00B702A5" w14:paraId="43A1B65C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D0DB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36BA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528E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3EF3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205B9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663B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044A5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A53DC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3FE87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C5E9A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591</w:t>
            </w:r>
          </w:p>
        </w:tc>
      </w:tr>
      <w:tr w:rsidR="00B702A5" w:rsidRPr="00B702A5" w14:paraId="3D72F4B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DC99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B161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C778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E369B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5A5C6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96CE1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6DA59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77870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82D4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197A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888</w:t>
            </w:r>
          </w:p>
        </w:tc>
      </w:tr>
      <w:tr w:rsidR="00B702A5" w:rsidRPr="00B702A5" w14:paraId="1D44E4B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3BF30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6A8E0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834B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ACF2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991AD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A7EC5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21D8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7901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E49C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A14E4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90</w:t>
            </w:r>
          </w:p>
        </w:tc>
      </w:tr>
      <w:tr w:rsidR="00B702A5" w:rsidRPr="00B702A5" w14:paraId="093EA1E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7220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B1A02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595C1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2DF3F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F4DA8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70C67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B618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97A1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EB75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BBD09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977</w:t>
            </w:r>
          </w:p>
        </w:tc>
      </w:tr>
      <w:tr w:rsidR="00B702A5" w:rsidRPr="00B702A5" w14:paraId="75E9F752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5DB5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D13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04BA4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6A5EA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BDFC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F6B5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E51AD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43226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8B14F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0423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070</w:t>
            </w:r>
          </w:p>
        </w:tc>
      </w:tr>
      <w:tr w:rsidR="00B702A5" w:rsidRPr="00B702A5" w14:paraId="18455BF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20AD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268BE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321A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BE9E4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CA830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2563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2B40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40686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1E95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90C7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647</w:t>
            </w:r>
          </w:p>
        </w:tc>
      </w:tr>
      <w:tr w:rsidR="00B702A5" w:rsidRPr="00B702A5" w14:paraId="5EE001B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625D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458BE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519F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92455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7BEDC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5EDCB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5388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95B4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3F89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95DA2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36</w:t>
            </w:r>
          </w:p>
        </w:tc>
      </w:tr>
      <w:tr w:rsidR="00B702A5" w:rsidRPr="00B702A5" w14:paraId="57E73C62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E654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703D8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F5D4C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F1145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A50D1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F4F96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101B5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694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B76A6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796A1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094</w:t>
            </w:r>
          </w:p>
        </w:tc>
      </w:tr>
      <w:tr w:rsidR="00B702A5" w:rsidRPr="00B702A5" w14:paraId="53D4BAB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4618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D6CE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E7A7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49F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05F9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C1E8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D093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07AF3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DAA7B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0777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000</w:t>
            </w:r>
          </w:p>
        </w:tc>
      </w:tr>
      <w:tr w:rsidR="00B702A5" w:rsidRPr="00B702A5" w14:paraId="4F1412BF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CFE0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7A988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3962A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8AA0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ABE1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CBF22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1625B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B21CC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6A7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4F16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488</w:t>
            </w:r>
          </w:p>
        </w:tc>
      </w:tr>
      <w:tr w:rsidR="00B702A5" w:rsidRPr="00B702A5" w14:paraId="6D3AD79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0104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1CC3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AE06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FF1F1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58892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916D5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B63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D7B72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9A2FA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2212E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073</w:t>
            </w:r>
          </w:p>
        </w:tc>
      </w:tr>
      <w:tr w:rsidR="00B702A5" w:rsidRPr="00B702A5" w14:paraId="11CE992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EA3B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8C4D5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7F1D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9BC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EA7C9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BA412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61347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26191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D3DC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57010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014</w:t>
            </w:r>
          </w:p>
        </w:tc>
      </w:tr>
      <w:tr w:rsidR="00B702A5" w:rsidRPr="00B702A5" w14:paraId="3308C5F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5FE1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8207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5C4FD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6F595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C3836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93BDC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E3AB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25B09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F48AC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C48F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041</w:t>
            </w:r>
          </w:p>
        </w:tc>
      </w:tr>
      <w:tr w:rsidR="00B702A5" w:rsidRPr="00B702A5" w14:paraId="2A2EF42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0379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81ED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89F0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D1E45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31E6C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010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302A4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D2E0F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0DA1F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0BAE6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550</w:t>
            </w:r>
          </w:p>
        </w:tc>
      </w:tr>
      <w:tr w:rsidR="00B702A5" w:rsidRPr="00B702A5" w14:paraId="7A809B1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90EE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9D772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F0043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E29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DFFEA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3942C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2CA2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1B3B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E8A89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9836F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901</w:t>
            </w:r>
          </w:p>
        </w:tc>
      </w:tr>
      <w:tr w:rsidR="00B702A5" w:rsidRPr="00B702A5" w14:paraId="2390DF6F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A652C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81C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7FD5B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6452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82FF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24797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5370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098B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33EA6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B4FE6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447</w:t>
            </w:r>
          </w:p>
        </w:tc>
      </w:tr>
      <w:tr w:rsidR="00B702A5" w:rsidRPr="00B702A5" w14:paraId="0A3A0860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85E59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A838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8F3AB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CD4E9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4D8A5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20DD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9ACFB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1EB58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702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383F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209</w:t>
            </w:r>
          </w:p>
        </w:tc>
      </w:tr>
      <w:tr w:rsidR="00B702A5" w:rsidRPr="00B702A5" w14:paraId="29649A1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01174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8A936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52D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F846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C61D2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597BA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EA3D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51531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ED51A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6150C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936</w:t>
            </w:r>
          </w:p>
        </w:tc>
      </w:tr>
      <w:tr w:rsidR="00B702A5" w:rsidRPr="00B702A5" w14:paraId="53F2B43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930BE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4F933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CF3C3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45A2E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8870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2417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756F1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43D9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BC17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A8E1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092</w:t>
            </w:r>
          </w:p>
        </w:tc>
      </w:tr>
      <w:tr w:rsidR="00B702A5" w:rsidRPr="00B702A5" w14:paraId="03895A3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8DEB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54E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17CE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5742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99623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59CAE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CA8BA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BC62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CCB8A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D3CDC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844</w:t>
            </w:r>
          </w:p>
        </w:tc>
      </w:tr>
      <w:tr w:rsidR="00B702A5" w:rsidRPr="00B702A5" w14:paraId="26C0681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7393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BAEA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8202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E71A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58ED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5A6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9836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3FA4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5AED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92472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840</w:t>
            </w:r>
          </w:p>
        </w:tc>
      </w:tr>
      <w:tr w:rsidR="00B702A5" w:rsidRPr="00B702A5" w14:paraId="7A607452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68B7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1C5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13D41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BB737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491CD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E3F33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F75F8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1874E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49272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707C6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9</w:t>
            </w:r>
          </w:p>
        </w:tc>
      </w:tr>
      <w:tr w:rsidR="00B702A5" w:rsidRPr="00B702A5" w14:paraId="2CB0DC8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B5AE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A7BE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0F52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AEDD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C3C6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918B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B3086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70FF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0B82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246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072</w:t>
            </w:r>
          </w:p>
        </w:tc>
      </w:tr>
      <w:tr w:rsidR="00B702A5" w:rsidRPr="00B702A5" w14:paraId="0A51C05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8603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0C50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442B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311D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D3E1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8366D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0C732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AAC2D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00740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6F77B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9,303</w:t>
            </w:r>
          </w:p>
        </w:tc>
      </w:tr>
      <w:tr w:rsidR="00B702A5" w:rsidRPr="00B702A5" w14:paraId="4A23DC2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D91D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E1C29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F23B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E0620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1D94E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E69DD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209D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81251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80FC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3641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,441</w:t>
            </w:r>
          </w:p>
        </w:tc>
      </w:tr>
      <w:tr w:rsidR="00B702A5" w:rsidRPr="00B702A5" w14:paraId="178E0BC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10860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6B26A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B70E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BF3CB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89107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48C8B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4838F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BF4A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9735D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F9C88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962</w:t>
            </w:r>
          </w:p>
        </w:tc>
      </w:tr>
      <w:tr w:rsidR="00B702A5" w:rsidRPr="00B702A5" w14:paraId="666CDBF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5AD80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BDDE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18DCA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D6A4E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0F36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06AD2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2E93B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E6347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788B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7F5F0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666</w:t>
            </w:r>
          </w:p>
        </w:tc>
      </w:tr>
      <w:tr w:rsidR="00B702A5" w:rsidRPr="00B702A5" w14:paraId="51C29DA4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07A4F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A11D2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E7AC0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C0042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6C243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B5EF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4D0F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06EA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6243A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B2E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309</w:t>
            </w:r>
          </w:p>
        </w:tc>
      </w:tr>
      <w:tr w:rsidR="00B702A5" w:rsidRPr="00B702A5" w14:paraId="34263A3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6739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2C7D7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D5CE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4E3BF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60110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7A3BB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50E2B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15A7F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AB99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0F2C5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809</w:t>
            </w:r>
          </w:p>
        </w:tc>
      </w:tr>
      <w:tr w:rsidR="00B702A5" w:rsidRPr="00B702A5" w14:paraId="4CD2B5C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413A4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C2553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4CFD1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760A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4F76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3545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76D94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7B676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B44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B002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282</w:t>
            </w:r>
          </w:p>
        </w:tc>
      </w:tr>
      <w:tr w:rsidR="00B702A5" w:rsidRPr="00B702A5" w14:paraId="5C73209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4A82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49D1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C486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42CD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C104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CBF57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4D29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60989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CAC49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E5296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562</w:t>
            </w:r>
          </w:p>
        </w:tc>
      </w:tr>
      <w:tr w:rsidR="00B702A5" w:rsidRPr="00B702A5" w14:paraId="76A365F0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5897C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682AF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454C8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95A81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5F4EE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62E31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AF984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2370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61A2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171C3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992</w:t>
            </w:r>
          </w:p>
        </w:tc>
      </w:tr>
      <w:tr w:rsidR="00B702A5" w:rsidRPr="00B702A5" w14:paraId="1F6EC4E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AAC3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D6F8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AD6FA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A0538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1F67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489CD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B53E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3C79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193D3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4DF9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15</w:t>
            </w:r>
          </w:p>
        </w:tc>
      </w:tr>
      <w:tr w:rsidR="00B702A5" w:rsidRPr="00B702A5" w14:paraId="6F76E06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4677F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8358F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F8CFE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4B9D8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E796D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91A80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E878D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1084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777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A029F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72</w:t>
            </w:r>
          </w:p>
        </w:tc>
      </w:tr>
      <w:tr w:rsidR="00B702A5" w:rsidRPr="00B702A5" w14:paraId="5EED14CC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B393D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1FBBF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7BC9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E0BAE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6F12A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C39C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0C0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C9BCD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5D6D6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3BBDC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328</w:t>
            </w:r>
          </w:p>
        </w:tc>
      </w:tr>
      <w:tr w:rsidR="00B702A5" w:rsidRPr="00B702A5" w14:paraId="283890D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3C03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3192E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DCDB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EE7F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9848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1503A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3A887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932DA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B3E6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4D97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,609</w:t>
            </w:r>
          </w:p>
        </w:tc>
      </w:tr>
      <w:tr w:rsidR="00B702A5" w:rsidRPr="00B702A5" w14:paraId="64725BC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94852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F83ED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8EA74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B4100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D8CA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EE61E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2FD4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EEB7E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12D1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054D4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65</w:t>
            </w:r>
          </w:p>
        </w:tc>
      </w:tr>
      <w:tr w:rsidR="00B702A5" w:rsidRPr="00B702A5" w14:paraId="014C473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8E4D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F373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E5F42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D528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8D308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8C66A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4A7E1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D504E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2956F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F9841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820</w:t>
            </w:r>
          </w:p>
        </w:tc>
      </w:tr>
      <w:tr w:rsidR="00B702A5" w:rsidRPr="00B702A5" w14:paraId="45A1BE5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49D9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2E5B7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77864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660A9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AFEA7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29AE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CF77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6F6E5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EA04E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CC172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066</w:t>
            </w:r>
          </w:p>
        </w:tc>
      </w:tr>
      <w:tr w:rsidR="00B702A5" w:rsidRPr="00B702A5" w14:paraId="6EEF589D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0C54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D50A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B9C9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730D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E3176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059B0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19B98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F05E2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5877F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E7C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955</w:t>
            </w:r>
          </w:p>
        </w:tc>
      </w:tr>
      <w:tr w:rsidR="00B702A5" w:rsidRPr="00B702A5" w14:paraId="04EAF952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75FB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8EEF6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4189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B12E1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1967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3583C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E615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B9D2F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E072E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A4F8D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47</w:t>
            </w:r>
          </w:p>
        </w:tc>
      </w:tr>
      <w:tr w:rsidR="00B702A5" w:rsidRPr="00B702A5" w14:paraId="1F84526C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B6E8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7BB2D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88C9B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AFEC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1BE3C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FD9C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EE92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F3C2D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861F4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B90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,845</w:t>
            </w:r>
          </w:p>
        </w:tc>
      </w:tr>
      <w:tr w:rsidR="00B702A5" w:rsidRPr="00B702A5" w14:paraId="57FD802C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AC15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B7103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645B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DCF2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5FE3C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160C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DA307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8344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DBCD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5F60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89</w:t>
            </w:r>
          </w:p>
        </w:tc>
      </w:tr>
      <w:tr w:rsidR="00B702A5" w:rsidRPr="00B702A5" w14:paraId="300D6F4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B05E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8E5AA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90D3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BDC31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F117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CD44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D83F3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FF28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27F7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CFFC4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88</w:t>
            </w:r>
          </w:p>
        </w:tc>
      </w:tr>
      <w:tr w:rsidR="00B702A5" w:rsidRPr="00B702A5" w14:paraId="3A891D3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2E80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3B802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B103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19E0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84C1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9B9D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138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D808B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D2BB3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6598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723</w:t>
            </w:r>
          </w:p>
        </w:tc>
      </w:tr>
      <w:tr w:rsidR="00B702A5" w:rsidRPr="00B702A5" w14:paraId="24DFA67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1FBC1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3E6D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0C9EA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2E410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80BE3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0F4C8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F7C87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D3170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2793E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60EFE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908</w:t>
            </w:r>
          </w:p>
        </w:tc>
      </w:tr>
      <w:tr w:rsidR="00B702A5" w:rsidRPr="00B702A5" w14:paraId="35A00E9F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101C3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D5EF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2134B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074E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C07CC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FE2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1FD8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D2ED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F966D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EAA3F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0,742</w:t>
            </w:r>
          </w:p>
        </w:tc>
      </w:tr>
      <w:tr w:rsidR="00B702A5" w:rsidRPr="00B702A5" w14:paraId="6AD651C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DBAD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56BC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936D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DFB5E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51875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C16E6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B4DA1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20075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C5692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608B8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087</w:t>
            </w:r>
          </w:p>
        </w:tc>
      </w:tr>
      <w:tr w:rsidR="00B702A5" w:rsidRPr="00B702A5" w14:paraId="2706B83C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C7EF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6F6F6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1243B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BCE09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01706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41EDF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521E2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5C863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955B4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DB52D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017</w:t>
            </w:r>
          </w:p>
        </w:tc>
      </w:tr>
      <w:tr w:rsidR="00B702A5" w:rsidRPr="00B702A5" w14:paraId="0FC213D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6A85E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5FE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FEAB7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49E1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32ACF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2E8F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50D02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4F5D3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B8AF8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33654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928</w:t>
            </w:r>
          </w:p>
        </w:tc>
      </w:tr>
      <w:tr w:rsidR="00B702A5" w:rsidRPr="00B702A5" w14:paraId="2864A14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FE2EB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31139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CA110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FC0CC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8373A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F8CF7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B12F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383A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F0D5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0854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595</w:t>
            </w:r>
          </w:p>
        </w:tc>
      </w:tr>
      <w:tr w:rsidR="00B702A5" w:rsidRPr="00B702A5" w14:paraId="3F3884B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BB6AC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EBBFD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2AC53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D88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D80F4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CEE8D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C755F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3A117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BBE9A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0729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803</w:t>
            </w:r>
          </w:p>
        </w:tc>
      </w:tr>
      <w:tr w:rsidR="00B702A5" w:rsidRPr="00B702A5" w14:paraId="0C71CFA9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81800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CDA8B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CD6F5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34F25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19AA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D677C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BD938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0E55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FB829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DACF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1,818</w:t>
            </w:r>
          </w:p>
        </w:tc>
      </w:tr>
      <w:tr w:rsidR="00B702A5" w:rsidRPr="00B702A5" w14:paraId="4774177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83BE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5E8E3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81CB0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560A6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DAFDB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45AE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61233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FFAA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8E8E3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F28F6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149</w:t>
            </w:r>
          </w:p>
        </w:tc>
      </w:tr>
      <w:tr w:rsidR="00B702A5" w:rsidRPr="00B702A5" w14:paraId="0B0F053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212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57E6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8E255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AFC7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F4C2F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9489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938DA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AEC2C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72DDC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1F4F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847</w:t>
            </w:r>
          </w:p>
        </w:tc>
      </w:tr>
      <w:tr w:rsidR="00B702A5" w:rsidRPr="00B702A5" w14:paraId="591BB8F1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6E664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1700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32C2D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6A4C5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0488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EC2EF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D2F9E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CAA90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43B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1E226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169</w:t>
            </w:r>
          </w:p>
        </w:tc>
      </w:tr>
      <w:tr w:rsidR="00B702A5" w:rsidRPr="00B702A5" w14:paraId="1E340CD8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CD5F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D7B7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D783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E1EF9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B1327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EB064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CE85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98EC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F6F48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0EEA0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734</w:t>
            </w:r>
          </w:p>
        </w:tc>
      </w:tr>
      <w:tr w:rsidR="00B702A5" w:rsidRPr="00B702A5" w14:paraId="3FD488B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D844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28480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60CD4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B0CDC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D2233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9E582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A912E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472B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56998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4C794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805</w:t>
            </w:r>
          </w:p>
        </w:tc>
      </w:tr>
      <w:tr w:rsidR="00B702A5" w:rsidRPr="00B702A5" w14:paraId="1B6D7343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D565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36A94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09599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FE52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C6F27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4FBAC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BC78E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77C46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B6BF5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D76C9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821</w:t>
            </w:r>
          </w:p>
        </w:tc>
      </w:tr>
      <w:tr w:rsidR="00B702A5" w:rsidRPr="00B702A5" w14:paraId="2691D96E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B90B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1C230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78E69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32EBE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91980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80F49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35293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AF85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955DC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3C263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30,221</w:t>
            </w:r>
          </w:p>
        </w:tc>
      </w:tr>
      <w:tr w:rsidR="00B702A5" w:rsidRPr="00B702A5" w14:paraId="5A48F266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F0A3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47646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E392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73F16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00C59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AA505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9ACF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CD6DE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FD04A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8C2E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2,603</w:t>
            </w:r>
          </w:p>
        </w:tc>
      </w:tr>
      <w:tr w:rsidR="00B702A5" w:rsidRPr="00B702A5" w14:paraId="0221277A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829F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BECCA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BF3B4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50F2D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043B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B1E29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4EE6B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F6D4E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5164A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8F14E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5,938</w:t>
            </w:r>
          </w:p>
        </w:tc>
      </w:tr>
      <w:tr w:rsidR="00B702A5" w:rsidRPr="00B702A5" w14:paraId="5F0D3130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43315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589C9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7B8C1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BB372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3F0432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90BAC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9F1C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9D53C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A4F0F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DC3C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4,835</w:t>
            </w:r>
          </w:p>
        </w:tc>
      </w:tr>
      <w:tr w:rsidR="00B702A5" w:rsidRPr="00B702A5" w14:paraId="4A04D147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4F49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87C9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60224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1059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B732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8D1D5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6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C9191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9292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2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8D00A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5F030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8,792</w:t>
            </w:r>
          </w:p>
        </w:tc>
      </w:tr>
      <w:tr w:rsidR="00B702A5" w:rsidRPr="00B702A5" w14:paraId="68986B8F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D7C8A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FF9B9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01BBF0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3C13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689C2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3B1BC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A536B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8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12F19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E8AE66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772A2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0,599</w:t>
            </w:r>
          </w:p>
        </w:tc>
      </w:tr>
      <w:tr w:rsidR="00B702A5" w:rsidRPr="00B702A5" w14:paraId="49C36EE5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34DE7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B0618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88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9B0E6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8457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1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19663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73A32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7C29A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014BD7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C72BE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12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ED257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6,010</w:t>
            </w:r>
          </w:p>
        </w:tc>
      </w:tr>
      <w:tr w:rsidR="00B702A5" w:rsidRPr="00B702A5" w14:paraId="775A3F9B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21C28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F29F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7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7A814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BDC39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04CF3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8F6C7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41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41F7F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D3730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4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F1F1AC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968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12A8D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3,774</w:t>
            </w:r>
          </w:p>
        </w:tc>
      </w:tr>
      <w:tr w:rsidR="00B702A5" w:rsidRPr="00B702A5" w14:paraId="7F62C3DA" w14:textId="77777777" w:rsidTr="00B702A5">
        <w:trPr>
          <w:trHeight w:val="300"/>
        </w:trPr>
        <w:tc>
          <w:tcPr>
            <w:tcW w:w="45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71C16" w14:textId="77777777" w:rsidR="00B702A5" w:rsidRPr="00B702A5" w:rsidRDefault="00B702A5" w:rsidP="00B702A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D5EB8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65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F793CF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EE334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5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331FA3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31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51840E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0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44171B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0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3730C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4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68D65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B702A5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114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7B2C64" w14:textId="77777777" w:rsidR="00B702A5" w:rsidRPr="00B702A5" w:rsidRDefault="00B702A5" w:rsidP="00B702A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B702A5">
              <w:rPr>
                <w:rFonts w:ascii="Calibri" w:eastAsia="Times New Roman" w:hAnsi="Calibri" w:cs="Calibri"/>
                <w:color w:val="000000"/>
                <w:lang w:val="en-ID" w:eastAsia="en-ID"/>
              </w:rPr>
              <w:t>27,097</w:t>
            </w:r>
          </w:p>
        </w:tc>
      </w:tr>
    </w:tbl>
    <w:p w14:paraId="5DA72CD5" w14:textId="77777777" w:rsidR="00B702A5" w:rsidRDefault="00B702A5" w:rsidP="00B702A5">
      <w:pPr>
        <w:spacing w:line="24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684C8D5" w14:textId="72FE54EC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20CC8D6" w14:textId="5F81912F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AB90F1" w14:textId="38E4315D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5467F06" w14:textId="1C83D289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30A4F2" w14:textId="4D347CDA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1A6A616" w14:textId="213E939A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8B14D4A" w14:textId="44EF01A0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01E26C7" w14:textId="3FC256FE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9018AE" w14:textId="3C0F8CD9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B9B3F2B" w14:textId="4DD32265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7DB6B5C" w14:textId="77B28D1F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BB7428" w14:textId="2627B387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1F1A88" w14:textId="77777777" w:rsidR="00B702A5" w:rsidRDefault="00B702A5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CCFA92" w14:textId="130D5E70" w:rsidR="007C75A3" w:rsidRDefault="007C75A3" w:rsidP="006D2D53">
      <w:pPr>
        <w:numPr>
          <w:ilvl w:val="0"/>
          <w:numId w:val="66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C5E5B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Word Of Mouth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7540" w:type="dxa"/>
        <w:tblLook w:val="04A0" w:firstRow="1" w:lastRow="0" w:firstColumn="1" w:lastColumn="0" w:noHBand="0" w:noVBand="1"/>
      </w:tblPr>
      <w:tblGrid>
        <w:gridCol w:w="551"/>
        <w:gridCol w:w="772"/>
        <w:gridCol w:w="772"/>
        <w:gridCol w:w="772"/>
        <w:gridCol w:w="772"/>
        <w:gridCol w:w="772"/>
        <w:gridCol w:w="772"/>
        <w:gridCol w:w="772"/>
        <w:gridCol w:w="772"/>
        <w:gridCol w:w="869"/>
      </w:tblGrid>
      <w:tr w:rsidR="007C75A3" w:rsidRPr="007C75A3" w14:paraId="6CB60B09" w14:textId="77777777" w:rsidTr="007C75A3">
        <w:trPr>
          <w:trHeight w:val="300"/>
        </w:trPr>
        <w:tc>
          <w:tcPr>
            <w:tcW w:w="754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20DBF" w14:textId="77777777" w:rsidR="007C75A3" w:rsidRPr="007C75A3" w:rsidRDefault="007C75A3" w:rsidP="007C75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Succesive</w:t>
            </w:r>
            <w:proofErr w:type="spellEnd"/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Interval</w:t>
            </w:r>
          </w:p>
        </w:tc>
      </w:tr>
      <w:tr w:rsidR="007C75A3" w:rsidRPr="007C75A3" w14:paraId="4BEEAF47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250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279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28C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711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AC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B56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22E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692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A3B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X1.8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102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7C75A3" w:rsidRPr="007C75A3" w14:paraId="1A79ED72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7129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20A5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6CF7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544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1FF0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5C1E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CCC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FE18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0641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FA68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28</w:t>
            </w:r>
          </w:p>
        </w:tc>
      </w:tr>
      <w:tr w:rsidR="007C75A3" w:rsidRPr="007C75A3" w14:paraId="2833808E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6E3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8FD7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D71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E78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521F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D7E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1897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7486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4B9A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3F96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09</w:t>
            </w:r>
          </w:p>
        </w:tc>
      </w:tr>
      <w:tr w:rsidR="007C75A3" w:rsidRPr="007C75A3" w14:paraId="7928B13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796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A807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3D83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8F4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021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D9F5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7F8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6C3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98C95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7052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261</w:t>
            </w:r>
          </w:p>
        </w:tc>
      </w:tr>
      <w:tr w:rsidR="007C75A3" w:rsidRPr="007C75A3" w14:paraId="656A69DA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39A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EF81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B9D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079F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7277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5701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E5B2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FFFF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FC8C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9DA2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3DC2B1D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C6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AB3B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21E1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D0A2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036F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D04B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82D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295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3E67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0C37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523</w:t>
            </w:r>
          </w:p>
        </w:tc>
      </w:tr>
      <w:tr w:rsidR="007C75A3" w:rsidRPr="007C75A3" w14:paraId="41FA0AB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E36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E2A8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5522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261C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299D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83C1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A141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4790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83B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9B398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113</w:t>
            </w:r>
          </w:p>
        </w:tc>
      </w:tr>
      <w:tr w:rsidR="007C75A3" w:rsidRPr="007C75A3" w14:paraId="4B684396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ADEA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BDBA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9E87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CAEF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64FC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1FF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E7A4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975C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CACA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A70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666BC622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5AE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27E8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148B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36E3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D45A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1ED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4359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CA21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7539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B39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,415</w:t>
            </w:r>
          </w:p>
        </w:tc>
      </w:tr>
      <w:tr w:rsidR="007C75A3" w:rsidRPr="007C75A3" w14:paraId="2AF71CD3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CFF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F1D4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662B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97F8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5A9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D2B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26FC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B7FC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67EF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D0F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386</w:t>
            </w:r>
          </w:p>
        </w:tc>
      </w:tr>
      <w:tr w:rsidR="007C75A3" w:rsidRPr="007C75A3" w14:paraId="128739B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9A7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32A2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9707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1179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716C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1713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703E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118B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30BE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D03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690</w:t>
            </w:r>
          </w:p>
        </w:tc>
      </w:tr>
      <w:tr w:rsidR="007C75A3" w:rsidRPr="007C75A3" w14:paraId="14A3432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F14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8065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B860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48AC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20FB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E70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4D76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D840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9D0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2633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410</w:t>
            </w:r>
          </w:p>
        </w:tc>
      </w:tr>
      <w:tr w:rsidR="007C75A3" w:rsidRPr="007C75A3" w14:paraId="2E8341D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DA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8D6D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BD03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2F45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8AC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1E5D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EB19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3B97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259F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6309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356</w:t>
            </w:r>
          </w:p>
        </w:tc>
      </w:tr>
      <w:tr w:rsidR="007C75A3" w:rsidRPr="007C75A3" w14:paraId="69BB3BD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1DC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063C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F8B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E112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9C0C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A51B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209C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28F4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2722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62DC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99</w:t>
            </w:r>
          </w:p>
        </w:tc>
      </w:tr>
      <w:tr w:rsidR="007C75A3" w:rsidRPr="007C75A3" w14:paraId="3A52CBA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47B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485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2C95C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7BE5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1AFF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2B5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BF83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8DD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C64B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4DF2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010</w:t>
            </w:r>
          </w:p>
        </w:tc>
      </w:tr>
      <w:tr w:rsidR="007C75A3" w:rsidRPr="007C75A3" w14:paraId="1705C96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C8A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3C5A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D56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DDB5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7DF2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C7F5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2FE0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35C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CDB0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0B06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712</w:t>
            </w:r>
          </w:p>
        </w:tc>
      </w:tr>
      <w:tr w:rsidR="007C75A3" w:rsidRPr="007C75A3" w14:paraId="34C1FF72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D1B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E1698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9B41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261E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5C30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C76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853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06D8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FBE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5F80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724708F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193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FB7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9993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B391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17B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402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BB62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13D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F78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1A1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88</w:t>
            </w:r>
          </w:p>
        </w:tc>
      </w:tr>
      <w:tr w:rsidR="007C75A3" w:rsidRPr="007C75A3" w14:paraId="6F725AE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F80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5E1B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41AD6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6FC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2F97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C2AE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5C5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0A7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6733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35C2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09</w:t>
            </w:r>
          </w:p>
        </w:tc>
      </w:tr>
      <w:tr w:rsidR="007C75A3" w:rsidRPr="007C75A3" w14:paraId="06790192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5F3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2027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934F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63F2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14F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3C88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5EF8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1C8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2BBE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4797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270</w:t>
            </w:r>
          </w:p>
        </w:tc>
      </w:tr>
      <w:tr w:rsidR="007C75A3" w:rsidRPr="007C75A3" w14:paraId="5277F64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DE9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2DD4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468B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62CC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D4E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B4F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79E4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65B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34D0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2FA9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822</w:t>
            </w:r>
          </w:p>
        </w:tc>
      </w:tr>
      <w:tr w:rsidR="007C75A3" w:rsidRPr="007C75A3" w14:paraId="7D6AB92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10B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A5A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9721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E86C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D9B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5B1E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A0A7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52DB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ACA7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9DDE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221</w:t>
            </w:r>
          </w:p>
        </w:tc>
      </w:tr>
      <w:tr w:rsidR="007C75A3" w:rsidRPr="007C75A3" w14:paraId="2C1B5D7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F4C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27F8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6342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088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7FEC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A128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A202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37CB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9188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3A21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91</w:t>
            </w:r>
          </w:p>
        </w:tc>
      </w:tr>
      <w:tr w:rsidR="007C75A3" w:rsidRPr="007C75A3" w14:paraId="2E3FE541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E3C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088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1551E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F358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93CA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C7A6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3A57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ACE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1E01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1AF5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81</w:t>
            </w:r>
          </w:p>
        </w:tc>
      </w:tr>
      <w:tr w:rsidR="007C75A3" w:rsidRPr="007C75A3" w14:paraId="79400E5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AC74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CADD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AEF5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14C2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B2B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089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F6D9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F39C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BA58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E64D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961</w:t>
            </w:r>
          </w:p>
        </w:tc>
      </w:tr>
      <w:tr w:rsidR="007C75A3" w:rsidRPr="007C75A3" w14:paraId="009ABAD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213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5149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87A3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9BCB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D3DF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22FD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6BB5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24007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337F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BB6E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97</w:t>
            </w:r>
          </w:p>
        </w:tc>
      </w:tr>
      <w:tr w:rsidR="007C75A3" w:rsidRPr="007C75A3" w14:paraId="581868E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F581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E295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55C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0A72F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EA41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E3AE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9CD5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BD261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6AD9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1C91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000</w:t>
            </w:r>
          </w:p>
        </w:tc>
      </w:tr>
      <w:tr w:rsidR="007C75A3" w:rsidRPr="007C75A3" w14:paraId="43050FE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E2E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DB2A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429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D11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FCAB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571A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AE1F6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F840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C51B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A9F4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90</w:t>
            </w:r>
          </w:p>
        </w:tc>
      </w:tr>
      <w:tr w:rsidR="007C75A3" w:rsidRPr="007C75A3" w14:paraId="43E1DC2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123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ACB1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F21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42E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E97F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BC14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7118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D7B4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07D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2642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590</w:t>
            </w:r>
          </w:p>
        </w:tc>
      </w:tr>
      <w:tr w:rsidR="007C75A3" w:rsidRPr="007C75A3" w14:paraId="7DA207C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B9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2474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A6E4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1DC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B3DC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2B7F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C2F9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DDB8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F3EE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16B17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948</w:t>
            </w:r>
          </w:p>
        </w:tc>
      </w:tr>
      <w:tr w:rsidR="007C75A3" w:rsidRPr="007C75A3" w14:paraId="5A9E6A4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235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74D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58A2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594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FAE6D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75D1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E53D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629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28BB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B54E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,012</w:t>
            </w:r>
          </w:p>
        </w:tc>
      </w:tr>
      <w:tr w:rsidR="007C75A3" w:rsidRPr="007C75A3" w14:paraId="5645E22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F9C9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6A6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2E09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39D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3602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FD13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E852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C027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568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77B4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,644</w:t>
            </w:r>
          </w:p>
        </w:tc>
      </w:tr>
      <w:tr w:rsidR="007C75A3" w:rsidRPr="007C75A3" w14:paraId="561192FC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CF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0AD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84E8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73D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0E6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9F93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50C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EEDC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8A46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B399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053</w:t>
            </w:r>
          </w:p>
        </w:tc>
      </w:tr>
      <w:tr w:rsidR="007C75A3" w:rsidRPr="007C75A3" w14:paraId="5A04154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0A3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D578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8ECC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365E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D5DC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6D8B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8730E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C76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1358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32F5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518</w:t>
            </w:r>
          </w:p>
        </w:tc>
      </w:tr>
      <w:tr w:rsidR="007C75A3" w:rsidRPr="007C75A3" w14:paraId="1D81219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0BE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7AA5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1C70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23DF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45EB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6FA9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C5DF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0DA9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386C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AA1F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115</w:t>
            </w:r>
          </w:p>
        </w:tc>
      </w:tr>
      <w:tr w:rsidR="007C75A3" w:rsidRPr="007C75A3" w14:paraId="1EB8CEE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1DD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CB03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51AE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A5E0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AD47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A1AAC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266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D512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34CE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E163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616</w:t>
            </w:r>
          </w:p>
        </w:tc>
      </w:tr>
      <w:tr w:rsidR="007C75A3" w:rsidRPr="007C75A3" w14:paraId="3F604406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5E2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24F6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1A43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8CBD6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B99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523E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406C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8AB5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66CD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D3B8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053</w:t>
            </w:r>
          </w:p>
        </w:tc>
      </w:tr>
      <w:tr w:rsidR="007C75A3" w:rsidRPr="007C75A3" w14:paraId="6ECCB21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E74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B75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D29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2108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40B8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F94F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FC0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7537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E6D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B11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2975793C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88D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B722B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BB60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7F89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B79D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3011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1A9E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303B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A8D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F080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,405</w:t>
            </w:r>
          </w:p>
        </w:tc>
      </w:tr>
      <w:tr w:rsidR="007C75A3" w:rsidRPr="007C75A3" w14:paraId="48CF5A27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8C6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9266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6A29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C600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1EEC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5C1C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066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5BD2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A900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DBE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300</w:t>
            </w:r>
          </w:p>
        </w:tc>
      </w:tr>
      <w:tr w:rsidR="007C75A3" w:rsidRPr="007C75A3" w14:paraId="7B0601F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5B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4FE0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5A4A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DB39F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ABD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620B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E1B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31B8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8B4D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21E2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523</w:t>
            </w:r>
          </w:p>
        </w:tc>
      </w:tr>
      <w:tr w:rsidR="007C75A3" w:rsidRPr="007C75A3" w14:paraId="1EBFF56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790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C6B6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4BDC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4958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C87D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074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274E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FD58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3DF7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9C9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150</w:t>
            </w:r>
          </w:p>
        </w:tc>
      </w:tr>
      <w:tr w:rsidR="007C75A3" w:rsidRPr="007C75A3" w14:paraId="3DD8CE3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5E5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A306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332C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374D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7C0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C418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DF82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AFD5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800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4631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,273</w:t>
            </w:r>
          </w:p>
        </w:tc>
      </w:tr>
      <w:tr w:rsidR="007C75A3" w:rsidRPr="007C75A3" w14:paraId="037E14DE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B98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DF5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E6C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870A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A541F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E072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D32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9F24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ACB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30C8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11F54C0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33A5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16C6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874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1EE3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513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DBD8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1BE3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9C5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2BE9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A0EE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,131</w:t>
            </w:r>
          </w:p>
        </w:tc>
      </w:tr>
      <w:tr w:rsidR="007C75A3" w:rsidRPr="007C75A3" w14:paraId="06C3789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21BB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9EAC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4A97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A721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C59F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7893E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F10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ADB4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FDAD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E3EB3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216</w:t>
            </w:r>
          </w:p>
        </w:tc>
      </w:tr>
      <w:tr w:rsidR="007C75A3" w:rsidRPr="007C75A3" w14:paraId="42E91551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724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4DCF2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1022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0AFEF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E573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80467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1BF0C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F139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3D34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8B51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473</w:t>
            </w:r>
          </w:p>
        </w:tc>
      </w:tr>
      <w:tr w:rsidR="007C75A3" w:rsidRPr="007C75A3" w14:paraId="369EA45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3A0F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2E3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06E85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BD1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66A1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59CF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7F0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89BC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113A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F22C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671</w:t>
            </w:r>
          </w:p>
        </w:tc>
      </w:tr>
      <w:tr w:rsidR="007C75A3" w:rsidRPr="007C75A3" w14:paraId="3BD18B5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82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838E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0FB7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F9BE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1107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4C90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4117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41A6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916D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2F3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,459</w:t>
            </w:r>
          </w:p>
        </w:tc>
      </w:tr>
      <w:tr w:rsidR="007C75A3" w:rsidRPr="007C75A3" w14:paraId="62B1C9A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A52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88D7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B908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7D6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658C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DAA1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6FBF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FF6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835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0CC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14C07B6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1A9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2005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7F67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B354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61D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5D8E4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28ED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2187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9C3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7FFAA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034</w:t>
            </w:r>
          </w:p>
        </w:tc>
      </w:tr>
      <w:tr w:rsidR="007C75A3" w:rsidRPr="007C75A3" w14:paraId="351201B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A7C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8AA3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BB37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56D5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A5F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6F750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E9E6E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4C502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AC14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A409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78</w:t>
            </w:r>
          </w:p>
        </w:tc>
      </w:tr>
      <w:tr w:rsidR="007C75A3" w:rsidRPr="007C75A3" w14:paraId="2119C597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975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7D47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3491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C144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F70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1278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A50C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DD9A7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A91F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3F15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38</w:t>
            </w:r>
          </w:p>
        </w:tc>
      </w:tr>
      <w:tr w:rsidR="007C75A3" w:rsidRPr="007C75A3" w14:paraId="7A2F2FEC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DF3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2D475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17B7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D94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577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58F7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182A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13C8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F981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E917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452</w:t>
            </w:r>
          </w:p>
        </w:tc>
      </w:tr>
      <w:tr w:rsidR="007C75A3" w:rsidRPr="007C75A3" w14:paraId="001976B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E59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DA20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27E2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39BB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18F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38B55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1B4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C59F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158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3F8D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507</w:t>
            </w:r>
          </w:p>
        </w:tc>
      </w:tr>
      <w:tr w:rsidR="007C75A3" w:rsidRPr="007C75A3" w14:paraId="301362F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CD8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E38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02DD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0AB15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4211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9AAD0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EC43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899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1CE8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1F8A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685CCE51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A7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DB1A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919A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723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8448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DC8F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93B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21F2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6D3F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849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176</w:t>
            </w:r>
          </w:p>
        </w:tc>
      </w:tr>
      <w:tr w:rsidR="007C75A3" w:rsidRPr="007C75A3" w14:paraId="4D0C4586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3DA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C09C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5256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D78F6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4E8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7D91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55F8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3356A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910EA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EBF4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988</w:t>
            </w:r>
          </w:p>
        </w:tc>
      </w:tr>
      <w:tr w:rsidR="007C75A3" w:rsidRPr="007C75A3" w14:paraId="6BF4F9BC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3F6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9CD2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537C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878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555C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B19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7164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24FC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E7B4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1104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,830</w:t>
            </w:r>
          </w:p>
        </w:tc>
      </w:tr>
      <w:tr w:rsidR="007C75A3" w:rsidRPr="007C75A3" w14:paraId="21505721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DA4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4AD7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3477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77C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CB43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EB0F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AE35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3AE10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8AA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13091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689</w:t>
            </w:r>
          </w:p>
        </w:tc>
      </w:tr>
      <w:tr w:rsidR="007C75A3" w:rsidRPr="007C75A3" w14:paraId="494535F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B41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6BE5D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5E546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D9F7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FD6B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1B68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78BF3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4BBF3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F2DF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8047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846</w:t>
            </w:r>
          </w:p>
        </w:tc>
      </w:tr>
      <w:tr w:rsidR="007C75A3" w:rsidRPr="007C75A3" w14:paraId="713A032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47E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D973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3824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CF66E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C50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99A5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175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B636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4B85E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5C83D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48CB6DFE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6DB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7A7CE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1727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5240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405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CEC9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D8D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EFC6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9A6F0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A30A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,564</w:t>
            </w:r>
          </w:p>
        </w:tc>
      </w:tr>
      <w:tr w:rsidR="007C75A3" w:rsidRPr="007C75A3" w14:paraId="2FAE27E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781D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4CE3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BCDF8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D71FB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E8B71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C5317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06A37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B966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E6F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4914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66</w:t>
            </w:r>
          </w:p>
        </w:tc>
      </w:tr>
      <w:tr w:rsidR="007C75A3" w:rsidRPr="007C75A3" w14:paraId="2B9B2E86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E739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E4F5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B35E7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3C1E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6AE6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187E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C77B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DFF6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ED8E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30E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,500</w:t>
            </w:r>
          </w:p>
        </w:tc>
      </w:tr>
      <w:tr w:rsidR="007C75A3" w:rsidRPr="007C75A3" w14:paraId="402D82D7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4A69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88D0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AE7F6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59DF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E764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FE4BD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AF2C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AFE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0C59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D9F8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62F3952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147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91C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6B32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35A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3D84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CC7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5B894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AF35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9227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F50CA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,166</w:t>
            </w:r>
          </w:p>
        </w:tc>
      </w:tr>
      <w:tr w:rsidR="007C75A3" w:rsidRPr="007C75A3" w14:paraId="5C03050B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D9F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C5D9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FF9A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C440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E59F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2B93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B826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A2B64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37E5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267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146</w:t>
            </w:r>
          </w:p>
        </w:tc>
      </w:tr>
      <w:tr w:rsidR="007C75A3" w:rsidRPr="007C75A3" w14:paraId="1C5A047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55E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7BC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E839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F753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4CB99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7985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0D7FD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EAB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CCD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CFEA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,166</w:t>
            </w:r>
          </w:p>
        </w:tc>
      </w:tr>
      <w:tr w:rsidR="007C75A3" w:rsidRPr="007C75A3" w14:paraId="6582826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B49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FF5E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D207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80C8D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A5A3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CF16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51EA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B6F0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35189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FC6A2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,547</w:t>
            </w:r>
          </w:p>
        </w:tc>
      </w:tr>
      <w:tr w:rsidR="007C75A3" w:rsidRPr="007C75A3" w14:paraId="10727EB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1E1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B9EA7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6508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073A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4EFE4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7EAD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DBB6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A5D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9087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A581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990</w:t>
            </w:r>
          </w:p>
        </w:tc>
      </w:tr>
      <w:tr w:rsidR="007C75A3" w:rsidRPr="007C75A3" w14:paraId="5F04ED6B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38D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0132A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1A6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6081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5561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81765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7005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4DD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7BE7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7CDB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181</w:t>
            </w:r>
          </w:p>
        </w:tc>
      </w:tr>
      <w:tr w:rsidR="007C75A3" w:rsidRPr="007C75A3" w14:paraId="13B27E2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503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CD8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5BCF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23DB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60C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149B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DCD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344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8AE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01C36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799</w:t>
            </w:r>
          </w:p>
        </w:tc>
      </w:tr>
      <w:tr w:rsidR="007C75A3" w:rsidRPr="007C75A3" w14:paraId="3E38342A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E13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62E3B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C5FAF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3953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55C3E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48503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3A919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F13E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F1E86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6C71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2DF384D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6125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6965D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75070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9C7A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02457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30E2A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38E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35B90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06FE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5DC5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0787B5D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C40F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9600A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4D3D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6108D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9D49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2B80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EC39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57C5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4F39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5832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031</w:t>
            </w:r>
          </w:p>
        </w:tc>
      </w:tr>
      <w:tr w:rsidR="007C75A3" w:rsidRPr="007C75A3" w14:paraId="436F8FFB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7C62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58D5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0B1BA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30B78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D72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0D96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49BE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2B01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DE57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D7F8C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091CA506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3780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50C1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2293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7393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F3999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58641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039F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15EA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D0A82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CFC0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,166</w:t>
            </w:r>
          </w:p>
        </w:tc>
      </w:tr>
      <w:tr w:rsidR="007C75A3" w:rsidRPr="007C75A3" w14:paraId="23BB9F2B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38F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E177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BCFD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4BCED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4C26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66BB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23DD4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EE00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A4A82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D2E5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221</w:t>
            </w:r>
          </w:p>
        </w:tc>
      </w:tr>
      <w:tr w:rsidR="007C75A3" w:rsidRPr="007C75A3" w14:paraId="2AFA3D0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6008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DEEE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7415D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776E4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CDFC4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53CD8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0105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32FA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CAB9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2DA4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69BFD97C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39D3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B239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4F99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BEA3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60D3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6473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668DA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5417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03602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8C63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097</w:t>
            </w:r>
          </w:p>
        </w:tc>
      </w:tr>
      <w:tr w:rsidR="007C75A3" w:rsidRPr="007C75A3" w14:paraId="02156407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7510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BB368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6D3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9EC82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71720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3186E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1079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0C1E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03A5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BA5D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6,415</w:t>
            </w:r>
          </w:p>
        </w:tc>
      </w:tr>
      <w:tr w:rsidR="007C75A3" w:rsidRPr="007C75A3" w14:paraId="04529B22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B01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7434C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19F34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5D2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CA4D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FF9C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297C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9344D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C480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84DE5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17</w:t>
            </w:r>
          </w:p>
        </w:tc>
      </w:tr>
      <w:tr w:rsidR="007C75A3" w:rsidRPr="007C75A3" w14:paraId="26924983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60D9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34B1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33F8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E1CB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4056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4577C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10E0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7760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CE12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AD7C9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615</w:t>
            </w:r>
          </w:p>
        </w:tc>
      </w:tr>
      <w:tr w:rsidR="007C75A3" w:rsidRPr="007C75A3" w14:paraId="35C2542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AE7B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7B85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A699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54CAD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F64AB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9DE3B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35C00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1456C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318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E441F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3023F8E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420D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0C671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BC3C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F2B5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ACA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E181A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37528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652E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B8A61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C81D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7,166</w:t>
            </w:r>
          </w:p>
        </w:tc>
      </w:tr>
      <w:tr w:rsidR="007C75A3" w:rsidRPr="007C75A3" w14:paraId="44D985EA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0A8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B2D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D3AA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50DB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1101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B3B9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D9E3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D0E9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5577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C89A6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7,803</w:t>
            </w:r>
          </w:p>
        </w:tc>
      </w:tr>
      <w:tr w:rsidR="007C75A3" w:rsidRPr="007C75A3" w14:paraId="2473B34A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349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682D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9A82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94D50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D83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5B453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7A9DC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2C1F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8EEB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499F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5,429</w:t>
            </w:r>
          </w:p>
        </w:tc>
      </w:tr>
      <w:tr w:rsidR="007C75A3" w:rsidRPr="007C75A3" w14:paraId="7BE05E31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1E52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065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440D3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BCE7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1A583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B756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7D630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C11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E09E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F0C1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981</w:t>
            </w:r>
          </w:p>
        </w:tc>
      </w:tr>
      <w:tr w:rsidR="007C75A3" w:rsidRPr="007C75A3" w14:paraId="3A192C5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A7D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053E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4070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3AA2B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8092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88EFE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67B1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20CDF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8AA8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6523B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8,405</w:t>
            </w:r>
          </w:p>
        </w:tc>
      </w:tr>
      <w:tr w:rsidR="007C75A3" w:rsidRPr="007C75A3" w14:paraId="58C51DF0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6797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2EBA1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A632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E324B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0505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AF26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579F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8B083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C6D8A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71909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2,914</w:t>
            </w:r>
          </w:p>
        </w:tc>
      </w:tr>
      <w:tr w:rsidR="007C75A3" w:rsidRPr="007C75A3" w14:paraId="602EB058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A70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60A92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46525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D212F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2EB0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435F3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A9319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DFB7C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961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4E696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884</w:t>
            </w:r>
          </w:p>
        </w:tc>
      </w:tr>
      <w:tr w:rsidR="007C75A3" w:rsidRPr="007C75A3" w14:paraId="731B1884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FF99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86AC4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8B45C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1C3E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C56D7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05C52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68345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ADC88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F2965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7F7E3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4,249</w:t>
            </w:r>
          </w:p>
        </w:tc>
      </w:tr>
      <w:tr w:rsidR="007C75A3" w:rsidRPr="007C75A3" w14:paraId="136836E3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873C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CF05B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1A34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EFE9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8941C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ACD97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206F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AC17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8D6B2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8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542DA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6,347</w:t>
            </w:r>
          </w:p>
        </w:tc>
      </w:tr>
      <w:tr w:rsidR="007C75A3" w:rsidRPr="007C75A3" w14:paraId="1C53AAE9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E666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7C33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DAF40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D11D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7584A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6E00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75EC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9B344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30A48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241C0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584</w:t>
            </w:r>
          </w:p>
        </w:tc>
      </w:tr>
      <w:tr w:rsidR="007C75A3" w:rsidRPr="007C75A3" w14:paraId="426EB89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05E0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B3DA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453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8B8E8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E7B2A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BE6452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1B96F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AB72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D21D74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C0B8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1,677</w:t>
            </w:r>
          </w:p>
        </w:tc>
      </w:tr>
      <w:tr w:rsidR="007C75A3" w:rsidRPr="007C75A3" w14:paraId="5C1F19AD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C077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A74A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D59A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915D7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BCC9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8CD5B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F0208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1DB53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BDB95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7C784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5,176</w:t>
            </w:r>
          </w:p>
        </w:tc>
      </w:tr>
      <w:tr w:rsidR="007C75A3" w:rsidRPr="007C75A3" w14:paraId="5A9A80E5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8F28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D792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4E22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693E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B410E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FA4D6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786B8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C2886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F736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F0B69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3,073</w:t>
            </w:r>
          </w:p>
        </w:tc>
      </w:tr>
      <w:tr w:rsidR="007C75A3" w:rsidRPr="007C75A3" w14:paraId="2DB66D7F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FC58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5AB5C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7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FD2B7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7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78BA89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8F8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8FB04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6AF2B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DCBE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4B8C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20C1C5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304</w:t>
            </w:r>
          </w:p>
        </w:tc>
      </w:tr>
      <w:tr w:rsidR="007C75A3" w:rsidRPr="007C75A3" w14:paraId="7E64103E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36D30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D0B24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54914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5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564D2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DB7EE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A04FA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1D0E3D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B8201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6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B2E0DA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8D946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9,047</w:t>
            </w:r>
          </w:p>
        </w:tc>
      </w:tr>
      <w:tr w:rsidR="007C75A3" w:rsidRPr="007C75A3" w14:paraId="05D67BD3" w14:textId="77777777" w:rsidTr="007C75A3">
        <w:trPr>
          <w:trHeight w:val="300"/>
        </w:trPr>
        <w:tc>
          <w:tcPr>
            <w:tcW w:w="4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0151B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C68CF1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19D51C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11920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1BDDF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1E9117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B0E2B8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6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66BA3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5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8C07EE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C75A3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92CBF" w14:textId="77777777" w:rsidR="007C75A3" w:rsidRPr="007C75A3" w:rsidRDefault="007C75A3" w:rsidP="007C75A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C75A3">
              <w:rPr>
                <w:rFonts w:ascii="Calibri" w:eastAsia="Times New Roman" w:hAnsi="Calibri" w:cs="Calibri"/>
                <w:color w:val="000000"/>
                <w:lang w:val="en-ID" w:eastAsia="en-ID"/>
              </w:rPr>
              <w:t>20,666</w:t>
            </w:r>
          </w:p>
        </w:tc>
      </w:tr>
    </w:tbl>
    <w:p w14:paraId="02ECAED5" w14:textId="0D513FD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10A021B" w14:textId="77FF7CBA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F60F13F" w14:textId="6513BEB3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187B770" w14:textId="0E95186F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D71E83" w14:textId="3FBA464E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827F972" w14:textId="609985D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CAFA958" w14:textId="7A008FEC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9E53CA" w14:textId="0F011406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769E108" w14:textId="73EAB8E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EC3B329" w14:textId="04BCE585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DBDC694" w14:textId="5477FC7F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A1E8116" w14:textId="1F4AE084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93F249" w14:textId="44C29530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6B44D1E" w14:textId="3217D8C3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7E38AAD" w14:textId="32C67BF4" w:rsidR="0027693D" w:rsidRDefault="00767452" w:rsidP="006D2D53">
      <w:pPr>
        <w:numPr>
          <w:ilvl w:val="0"/>
          <w:numId w:val="66"/>
        </w:num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nyat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Harga</w:t>
      </w:r>
    </w:p>
    <w:tbl>
      <w:tblPr>
        <w:tblW w:w="6660" w:type="dxa"/>
        <w:tblLook w:val="04A0" w:firstRow="1" w:lastRow="0" w:firstColumn="1" w:lastColumn="0" w:noHBand="0" w:noVBand="1"/>
      </w:tblPr>
      <w:tblGrid>
        <w:gridCol w:w="551"/>
        <w:gridCol w:w="757"/>
        <w:gridCol w:w="757"/>
        <w:gridCol w:w="757"/>
        <w:gridCol w:w="757"/>
        <w:gridCol w:w="757"/>
        <w:gridCol w:w="757"/>
        <w:gridCol w:w="757"/>
        <w:gridCol w:w="757"/>
        <w:gridCol w:w="829"/>
      </w:tblGrid>
      <w:tr w:rsidR="00767452" w:rsidRPr="00767452" w14:paraId="576E131A" w14:textId="77777777" w:rsidTr="00767452">
        <w:trPr>
          <w:trHeight w:val="300"/>
        </w:trPr>
        <w:tc>
          <w:tcPr>
            <w:tcW w:w="6660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CA11F" w14:textId="77777777" w:rsidR="00767452" w:rsidRPr="00767452" w:rsidRDefault="00767452" w:rsidP="0076745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proofErr w:type="spellStart"/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Succesive</w:t>
            </w:r>
            <w:proofErr w:type="spellEnd"/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 xml:space="preserve"> Interval</w:t>
            </w:r>
          </w:p>
        </w:tc>
      </w:tr>
      <w:tr w:rsidR="00767452" w:rsidRPr="00767452" w14:paraId="41D0D7B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FBB9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No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6B7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67A2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87C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15C1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6BC0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7C1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D2E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2BEC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X3.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E1F3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TOTAL</w:t>
            </w:r>
          </w:p>
        </w:tc>
      </w:tr>
      <w:tr w:rsidR="00767452" w:rsidRPr="00767452" w14:paraId="7C75AD9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0C46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A6D7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753B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35E4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93EE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2FC83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21757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373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1D9B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5A763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797</w:t>
            </w:r>
          </w:p>
        </w:tc>
      </w:tr>
      <w:tr w:rsidR="00767452" w:rsidRPr="00767452" w14:paraId="719C75C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147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8BA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85EF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B137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ABF6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102F2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ED15D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6AC1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992FD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C6D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860</w:t>
            </w:r>
          </w:p>
        </w:tc>
      </w:tr>
      <w:tr w:rsidR="00767452" w:rsidRPr="00767452" w14:paraId="524315F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E871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161A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BD58B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01D5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74DBF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2764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3AFD4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1321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FDBD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6686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041</w:t>
            </w:r>
          </w:p>
        </w:tc>
      </w:tr>
      <w:tr w:rsidR="00767452" w:rsidRPr="00767452" w14:paraId="081023A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DD44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B4BE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0386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3C876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48E0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6A9C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F0BC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8782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98D3E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5440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5,583</w:t>
            </w:r>
          </w:p>
        </w:tc>
      </w:tr>
      <w:tr w:rsidR="00767452" w:rsidRPr="00767452" w14:paraId="7149C80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4866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15C56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422D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C612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C931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7723F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AC4FA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7913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F8D67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497C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48</w:t>
            </w:r>
          </w:p>
        </w:tc>
      </w:tr>
      <w:tr w:rsidR="00767452" w:rsidRPr="00767452" w14:paraId="0F44C2E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B257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29CC6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937AC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D9618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F7E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1DB0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F8FA7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AE2D4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0AF80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D9B6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25</w:t>
            </w:r>
          </w:p>
        </w:tc>
      </w:tr>
      <w:tr w:rsidR="00767452" w:rsidRPr="00767452" w14:paraId="44665CA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6325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F641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225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B693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38EC2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C886F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EE495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8024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F6250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77C3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105</w:t>
            </w:r>
          </w:p>
        </w:tc>
      </w:tr>
      <w:tr w:rsidR="00767452" w:rsidRPr="00767452" w14:paraId="720D0F3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D05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B6A44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C8FD4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A868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C85CA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98568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3B5D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8A00C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4D79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4CA2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493</w:t>
            </w:r>
          </w:p>
        </w:tc>
      </w:tr>
      <w:tr w:rsidR="00767452" w:rsidRPr="00767452" w14:paraId="496220F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DC54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55872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F18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C8A9B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22EFE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B1D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9719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219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491C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E222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092</w:t>
            </w:r>
          </w:p>
        </w:tc>
      </w:tr>
      <w:tr w:rsidR="00767452" w:rsidRPr="00767452" w14:paraId="53CC6AB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7287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F7AE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F30AB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EED91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0BDDB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4587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6A3C0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8E2FB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CA32E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FF8E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4,568</w:t>
            </w:r>
          </w:p>
        </w:tc>
      </w:tr>
      <w:tr w:rsidR="00767452" w:rsidRPr="00767452" w14:paraId="5EDFAAC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7D70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1503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1ED63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0D21C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667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59F16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8E629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683B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B8D9A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3019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031</w:t>
            </w:r>
          </w:p>
        </w:tc>
      </w:tr>
      <w:tr w:rsidR="00767452" w:rsidRPr="00767452" w14:paraId="6A6D6BED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7A0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CD28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A053C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BA6B2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ACC4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FC4C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0911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FDA74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07A15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C570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61</w:t>
            </w:r>
          </w:p>
        </w:tc>
      </w:tr>
      <w:tr w:rsidR="00767452" w:rsidRPr="00767452" w14:paraId="17EF7BD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24D6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F0F86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6954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48EFE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282C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311B3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D0BA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E4F2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2DEF9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4C6C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5,543</w:t>
            </w:r>
          </w:p>
        </w:tc>
      </w:tr>
      <w:tr w:rsidR="00767452" w:rsidRPr="00767452" w14:paraId="691377C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E681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9BAEF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422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FE7FE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7E4E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96BFE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C98E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9267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A5F34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3AF2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96</w:t>
            </w:r>
          </w:p>
        </w:tc>
      </w:tr>
      <w:tr w:rsidR="00767452" w:rsidRPr="00767452" w14:paraId="5A8EB65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817B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E2A7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398E1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0DD7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11826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C54E2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546E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2055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C41D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F7A55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631</w:t>
            </w:r>
          </w:p>
        </w:tc>
      </w:tr>
      <w:tr w:rsidR="00767452" w:rsidRPr="00767452" w14:paraId="727C1C1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55F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501C3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56EA3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3BBB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5016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B356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FA4E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039B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1D20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E24B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066</w:t>
            </w:r>
          </w:p>
        </w:tc>
      </w:tr>
      <w:tr w:rsidR="00767452" w:rsidRPr="00767452" w14:paraId="61905729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F0F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1742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5DCB2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47CE5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C4CA4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90253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F05D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379D4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98710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34C5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763</w:t>
            </w:r>
          </w:p>
        </w:tc>
      </w:tr>
      <w:tr w:rsidR="00767452" w:rsidRPr="00767452" w14:paraId="4E91C5C9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CAD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4970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7A40C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13918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C362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7B79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3A56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1FB1C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F44D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456D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863</w:t>
            </w:r>
          </w:p>
        </w:tc>
      </w:tr>
      <w:tr w:rsidR="00767452" w:rsidRPr="00767452" w14:paraId="13416BA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D7CF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9024D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E211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C2EA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98ABD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0531C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324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A4F1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CE865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0483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736</w:t>
            </w:r>
          </w:p>
        </w:tc>
      </w:tr>
      <w:tr w:rsidR="00767452" w:rsidRPr="00767452" w14:paraId="2EF919B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AA14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9A1DE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7ACD9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EC29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EB404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0D59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390D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D7AAD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C0E1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96DF1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13</w:t>
            </w:r>
          </w:p>
        </w:tc>
      </w:tr>
      <w:tr w:rsidR="00767452" w:rsidRPr="00767452" w14:paraId="73B8921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B9F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F64F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4926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62670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18632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A155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5192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83915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6A8C3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218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142</w:t>
            </w:r>
          </w:p>
        </w:tc>
      </w:tr>
      <w:tr w:rsidR="00767452" w:rsidRPr="00767452" w14:paraId="509806D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A0D9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9515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31985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AE54D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F9930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8A1B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2D02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0801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2B47E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714CB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723</w:t>
            </w:r>
          </w:p>
        </w:tc>
      </w:tr>
      <w:tr w:rsidR="00767452" w:rsidRPr="00767452" w14:paraId="75535A8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BD06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86FF3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FAE93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D2520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0B4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38641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63BF6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2F3D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4056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358C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166</w:t>
            </w:r>
          </w:p>
        </w:tc>
      </w:tr>
      <w:tr w:rsidR="00767452" w:rsidRPr="00767452" w14:paraId="6F52168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4EBF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9D7D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F40DF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C7962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D8AB4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2F19A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F8269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ED193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C38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39CBF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836</w:t>
            </w:r>
          </w:p>
        </w:tc>
      </w:tr>
      <w:tr w:rsidR="00767452" w:rsidRPr="00767452" w14:paraId="4346322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6E61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2547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28BF9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4A3AA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8E0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92F58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E2E6D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BF481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3D366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5BFEA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928</w:t>
            </w:r>
          </w:p>
        </w:tc>
      </w:tr>
      <w:tr w:rsidR="00767452" w:rsidRPr="00767452" w14:paraId="2BF7305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ECD0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0C244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D80A7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62E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0F4C7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F535B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A881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E2E52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7E792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FB123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26</w:t>
            </w:r>
          </w:p>
        </w:tc>
      </w:tr>
      <w:tr w:rsidR="00767452" w:rsidRPr="00767452" w14:paraId="6437562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610F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C660C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C565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0A08F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0714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A91B8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92056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50CF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2F387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9549A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153</w:t>
            </w:r>
          </w:p>
        </w:tc>
      </w:tr>
      <w:tr w:rsidR="00767452" w:rsidRPr="00767452" w14:paraId="730A594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0B89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E52E1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2661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1A59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EA814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6E381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86AA62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74A07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3D23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7FA5D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225</w:t>
            </w:r>
          </w:p>
        </w:tc>
      </w:tr>
      <w:tr w:rsidR="00767452" w:rsidRPr="00767452" w14:paraId="57EC364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F3A9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48091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9103B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48F10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5285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DAA2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29DD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8EA8E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3B2A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19F58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90</w:t>
            </w:r>
          </w:p>
        </w:tc>
      </w:tr>
      <w:tr w:rsidR="00767452" w:rsidRPr="00767452" w14:paraId="43938871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BD2A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FE4B9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65B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22B51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B4E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4EDE4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B27E4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3F30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AFA0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B793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87</w:t>
            </w:r>
          </w:p>
        </w:tc>
      </w:tr>
      <w:tr w:rsidR="00767452" w:rsidRPr="00767452" w14:paraId="62D9748C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626C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A5D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A36CA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8C04A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9C62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6C3F9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D0238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F0AB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F78C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D502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888</w:t>
            </w:r>
          </w:p>
        </w:tc>
      </w:tr>
      <w:tr w:rsidR="00767452" w:rsidRPr="00767452" w14:paraId="7EA8979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05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CA6F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0E760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3912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74B3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238F0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31DB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C557C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C58F1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E38D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628</w:t>
            </w:r>
          </w:p>
        </w:tc>
      </w:tr>
      <w:tr w:rsidR="00767452" w:rsidRPr="00767452" w14:paraId="4EAE50A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CF1E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69B1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D2ADA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75D2ED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DAF76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50EE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308A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083A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5871D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1437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917</w:t>
            </w:r>
          </w:p>
        </w:tc>
      </w:tr>
      <w:tr w:rsidR="00767452" w:rsidRPr="00767452" w14:paraId="36ADF0C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8D69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2CE9A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0C3E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D117F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91E12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77A7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6A868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B6C71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01DC4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6D99B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027</w:t>
            </w:r>
          </w:p>
        </w:tc>
      </w:tr>
      <w:tr w:rsidR="00767452" w:rsidRPr="00767452" w14:paraId="5889FA0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B7F5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07C5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BF636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5671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5C06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63F2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62F7F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CFECB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B8F9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47A4C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13</w:t>
            </w:r>
          </w:p>
        </w:tc>
      </w:tr>
      <w:tr w:rsidR="00767452" w:rsidRPr="00767452" w14:paraId="73D434C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9C92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B73C4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153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3692F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AFB7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1A2AC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E7CC9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F99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E250B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ED7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485</w:t>
            </w:r>
          </w:p>
        </w:tc>
      </w:tr>
      <w:tr w:rsidR="00767452" w:rsidRPr="00767452" w14:paraId="5462D58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A56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DCA36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74D3B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EA3F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2607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CC9E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2B17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3C449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1F8AF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236E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175</w:t>
            </w:r>
          </w:p>
        </w:tc>
      </w:tr>
      <w:tr w:rsidR="00767452" w:rsidRPr="00767452" w14:paraId="1152F26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6AA0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3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D5D6C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9CD95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4BE5E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BED6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43968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F245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633F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DDB2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4D58C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551</w:t>
            </w:r>
          </w:p>
        </w:tc>
      </w:tr>
      <w:tr w:rsidR="00767452" w:rsidRPr="00767452" w14:paraId="595ED6B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A30D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3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A140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3F49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E7C56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8CC9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2584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49A4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42224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29F76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04FC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141</w:t>
            </w:r>
          </w:p>
        </w:tc>
      </w:tr>
      <w:tr w:rsidR="00767452" w:rsidRPr="00767452" w14:paraId="3EC0519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FD7B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43C6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EE5E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A4F8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E0431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7AAB9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15785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B6ECE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AA925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BDC1C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290</w:t>
            </w:r>
          </w:p>
        </w:tc>
      </w:tr>
      <w:tr w:rsidR="00767452" w:rsidRPr="00767452" w14:paraId="7AFEC59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6638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24CD7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EB3AA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35EC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B0E1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D6C6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7FE6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CA16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CCB8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C789D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579</w:t>
            </w:r>
          </w:p>
        </w:tc>
      </w:tr>
      <w:tr w:rsidR="00767452" w:rsidRPr="00767452" w14:paraId="355EBF19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FAB5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8E09E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1E5A6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7DFA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0A07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49F4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467C1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12931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A07C1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C56F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922</w:t>
            </w:r>
          </w:p>
        </w:tc>
      </w:tr>
      <w:tr w:rsidR="00767452" w:rsidRPr="00767452" w14:paraId="1163B1D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601B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0BB47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166E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A3A6D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43B5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19E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422E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F2AED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2A725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1D77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553</w:t>
            </w:r>
          </w:p>
        </w:tc>
      </w:tr>
      <w:tr w:rsidR="00767452" w:rsidRPr="00767452" w14:paraId="328734C1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B6FF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F3E45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8B0C7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69C93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58D4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EBF2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B420B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58191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C891C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8D5F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425</w:t>
            </w:r>
          </w:p>
        </w:tc>
      </w:tr>
      <w:tr w:rsidR="00767452" w:rsidRPr="00767452" w14:paraId="37480403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F99B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B8036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665F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5E315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98ABE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07A52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57496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7701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0834E3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5C48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569</w:t>
            </w:r>
          </w:p>
        </w:tc>
      </w:tr>
      <w:tr w:rsidR="00767452" w:rsidRPr="00767452" w14:paraId="3117298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EC1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BDA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324A8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6262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68D41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9C39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4F813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1BE11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96C9E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CBA21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079</w:t>
            </w:r>
          </w:p>
        </w:tc>
      </w:tr>
      <w:tr w:rsidR="00767452" w:rsidRPr="00767452" w14:paraId="54628DA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0BE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AF0BB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6158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874B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6C94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8939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7945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83BC2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614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DCBD9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5,546</w:t>
            </w:r>
          </w:p>
        </w:tc>
      </w:tr>
      <w:tr w:rsidR="00767452" w:rsidRPr="00767452" w14:paraId="083D7595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0D5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6A57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A4F93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F9D30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218C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2BB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7899B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AD0CE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D46E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A9B97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851</w:t>
            </w:r>
          </w:p>
        </w:tc>
      </w:tr>
      <w:tr w:rsidR="00767452" w:rsidRPr="00767452" w14:paraId="1814DC8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49D1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9A30A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4A29B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2F85F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33DDF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D799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3A39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BEB63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60DCE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06847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945</w:t>
            </w:r>
          </w:p>
        </w:tc>
      </w:tr>
      <w:tr w:rsidR="00767452" w:rsidRPr="00767452" w14:paraId="0471C99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D780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D2222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74C6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EEF2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D699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DB4B7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EB33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3301A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D445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6BFA6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94</w:t>
            </w:r>
          </w:p>
        </w:tc>
      </w:tr>
      <w:tr w:rsidR="00767452" w:rsidRPr="00767452" w14:paraId="7D6F435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F51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FDB0B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7240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2B6D9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17A0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736C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0C41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4D63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DB1B8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BB09A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142</w:t>
            </w:r>
          </w:p>
        </w:tc>
      </w:tr>
      <w:tr w:rsidR="00767452" w:rsidRPr="00767452" w14:paraId="577E5B7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7F08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52FEE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099C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C8267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7786B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77966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D301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EDA24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7683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91B94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077</w:t>
            </w:r>
          </w:p>
        </w:tc>
      </w:tr>
      <w:tr w:rsidR="00767452" w:rsidRPr="00767452" w14:paraId="2BA5C2C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6FF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F753B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54219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99BD4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0021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06360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54AE7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4B532E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6E28B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1E120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202</w:t>
            </w:r>
          </w:p>
        </w:tc>
      </w:tr>
      <w:tr w:rsidR="00767452" w:rsidRPr="00767452" w14:paraId="48E3004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DFCE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4CBF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4E17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F03AB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0A69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7E7B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658C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D0562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84E37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171D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922</w:t>
            </w:r>
          </w:p>
        </w:tc>
      </w:tr>
      <w:tr w:rsidR="00767452" w:rsidRPr="00767452" w14:paraId="7DEAAD2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FA4E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B6E3D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4FEE2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70EF0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8E4E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760E3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0B6DE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850E2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D3E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DDD96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076</w:t>
            </w:r>
          </w:p>
        </w:tc>
      </w:tr>
      <w:tr w:rsidR="00767452" w:rsidRPr="00767452" w14:paraId="05EC97E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145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C7960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D2893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E6EF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80D5A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9060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CFEE6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F9668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DFB1C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3B3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88</w:t>
            </w:r>
          </w:p>
        </w:tc>
      </w:tr>
      <w:tr w:rsidR="00767452" w:rsidRPr="00767452" w14:paraId="5676C17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BCC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E3375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39EF0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934E6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32EE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5C8F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FB090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969AA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B7C03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56368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88</w:t>
            </w:r>
          </w:p>
        </w:tc>
      </w:tr>
      <w:tr w:rsidR="00767452" w:rsidRPr="00767452" w14:paraId="7F874B29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9E0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B58830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A661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F9542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1E7EF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FA7E7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D166F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67776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5D9A2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F029F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599</w:t>
            </w:r>
          </w:p>
        </w:tc>
      </w:tr>
      <w:tr w:rsidR="00767452" w:rsidRPr="00767452" w14:paraId="696A464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B60F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5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A32A4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9919F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85F97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C010D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51D9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0FDB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557BD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7CC9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4D66B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075</w:t>
            </w:r>
          </w:p>
        </w:tc>
      </w:tr>
      <w:tr w:rsidR="00767452" w:rsidRPr="00767452" w14:paraId="7200D2D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817A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4FF1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85B4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D2D1A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C15D6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29875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3B15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B51F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91D3D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77B25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835</w:t>
            </w:r>
          </w:p>
        </w:tc>
      </w:tr>
      <w:tr w:rsidR="00767452" w:rsidRPr="00767452" w14:paraId="072CE22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6A2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A5D1A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F67F5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52D9F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80DA8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4B77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F03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6EA46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A5A77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161B9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562</w:t>
            </w:r>
          </w:p>
        </w:tc>
      </w:tr>
      <w:tr w:rsidR="00767452" w:rsidRPr="00767452" w14:paraId="6689139C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C761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7A2EB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FC3D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E96F1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56B61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94852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C5A34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15C0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91279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A7FC5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5,835</w:t>
            </w:r>
          </w:p>
        </w:tc>
      </w:tr>
      <w:tr w:rsidR="00767452" w:rsidRPr="00767452" w14:paraId="2013FAF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23EB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ED7D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00E5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16A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3579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851CC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AE7A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95CA2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7974F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88FB0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278</w:t>
            </w:r>
          </w:p>
        </w:tc>
      </w:tr>
      <w:tr w:rsidR="00767452" w:rsidRPr="00767452" w14:paraId="418454A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F960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7B11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6723C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D4E44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47821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55981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B7D8D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064B9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8F463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8460D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654</w:t>
            </w:r>
          </w:p>
        </w:tc>
      </w:tr>
      <w:tr w:rsidR="00767452" w:rsidRPr="00767452" w14:paraId="27F4349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F584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D9EF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D4A05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192C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C2DD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C4D44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114FF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36515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DC2CF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B59A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384</w:t>
            </w:r>
          </w:p>
        </w:tc>
      </w:tr>
      <w:tr w:rsidR="00767452" w:rsidRPr="00767452" w14:paraId="0F4302A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2E29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AC0B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90503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6189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F5E5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7053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31F7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EFB8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08C5E8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1406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271</w:t>
            </w:r>
          </w:p>
        </w:tc>
      </w:tr>
      <w:tr w:rsidR="00767452" w:rsidRPr="00767452" w14:paraId="515B394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9A77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2A88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C466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8B033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6074BB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F18E1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E5E36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528DD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1912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23E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225</w:t>
            </w:r>
          </w:p>
        </w:tc>
      </w:tr>
      <w:tr w:rsidR="00767452" w:rsidRPr="00767452" w14:paraId="47E9AB1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14F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34916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BA168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FED5D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5D832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7E1D6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3BE03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15CDA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80B0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09B17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587</w:t>
            </w:r>
          </w:p>
        </w:tc>
      </w:tr>
      <w:tr w:rsidR="00767452" w:rsidRPr="00767452" w14:paraId="6F29D7FC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BC0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6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BD9D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448CC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8E98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303C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35DF0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ABA370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D204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2CAB8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BDEC9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080</w:t>
            </w:r>
          </w:p>
        </w:tc>
      </w:tr>
      <w:tr w:rsidR="00767452" w:rsidRPr="00767452" w14:paraId="4A35E9B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FBFE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80F2C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EEA68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77EBB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9A1D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6F56A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5CCC4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1526F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85B36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3FF8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946</w:t>
            </w:r>
          </w:p>
        </w:tc>
      </w:tr>
      <w:tr w:rsidR="00767452" w:rsidRPr="00767452" w14:paraId="43BDD93C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2D0F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2861C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3B463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02682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63744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7040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683D2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FDFC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D6ECF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4E23B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239</w:t>
            </w:r>
          </w:p>
        </w:tc>
      </w:tr>
      <w:tr w:rsidR="00767452" w:rsidRPr="00767452" w14:paraId="5BE0A31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3A8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B3015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47C15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D048B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82A4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E1D4A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A6DC6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16188C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C8E05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53E76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252</w:t>
            </w:r>
          </w:p>
        </w:tc>
      </w:tr>
      <w:tr w:rsidR="00767452" w:rsidRPr="00767452" w14:paraId="2C7BA1F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EB42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B218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61F8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78F4D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5905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8ED79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3F14CA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15FD6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5A8343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E8C2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97</w:t>
            </w:r>
          </w:p>
        </w:tc>
      </w:tr>
      <w:tr w:rsidR="00767452" w:rsidRPr="00767452" w14:paraId="7E10147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44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1BD02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E0E4D8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C00AB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6788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DD898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F163C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8E509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B695C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9D0D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521</w:t>
            </w:r>
          </w:p>
        </w:tc>
      </w:tr>
      <w:tr w:rsidR="00767452" w:rsidRPr="00767452" w14:paraId="5E06A7A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D5F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65AA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14FC1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D04A7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0C674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513F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E8CA00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E44BE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41374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F1C4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202</w:t>
            </w:r>
          </w:p>
        </w:tc>
      </w:tr>
      <w:tr w:rsidR="00767452" w:rsidRPr="00767452" w14:paraId="2FFC449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BA92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745E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69D72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6FCA1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A87C7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BADB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98B94B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5ABF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232068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430676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3,288</w:t>
            </w:r>
          </w:p>
        </w:tc>
      </w:tr>
      <w:tr w:rsidR="00767452" w:rsidRPr="00767452" w14:paraId="472CD5B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F609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88781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74B77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B0372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4015C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913C6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7C6261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AFF37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1BA4B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8A2EA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762</w:t>
            </w:r>
          </w:p>
        </w:tc>
      </w:tr>
      <w:tr w:rsidR="00767452" w:rsidRPr="00767452" w14:paraId="63C2C36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0DD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17CEA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6027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CF884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AB586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6ADD4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B8BF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8D997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466D3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D9774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220</w:t>
            </w:r>
          </w:p>
        </w:tc>
      </w:tr>
      <w:tr w:rsidR="00767452" w:rsidRPr="00767452" w14:paraId="05753A3E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E242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7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4CA8D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F5B8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B8329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7945E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7BD5E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CB06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8D6329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5F28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97892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12</w:t>
            </w:r>
          </w:p>
        </w:tc>
      </w:tr>
      <w:tr w:rsidR="00767452" w:rsidRPr="00767452" w14:paraId="2A360AA1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822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lastRenderedPageBreak/>
              <w:t>8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58021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560A5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D7BCD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7378A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E8EA5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E72407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1F74D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D30A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838E85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882</w:t>
            </w:r>
          </w:p>
        </w:tc>
      </w:tr>
      <w:tr w:rsidR="00767452" w:rsidRPr="00767452" w14:paraId="588022BD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27E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04A74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91EC1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1B091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238B65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4B8BC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2BA0E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AC8862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CF3D8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78B9E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135</w:t>
            </w:r>
          </w:p>
        </w:tc>
      </w:tr>
      <w:tr w:rsidR="00767452" w:rsidRPr="00767452" w14:paraId="04BE770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18E5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7F809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7515E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D5C16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68F2F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3CEAA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03FAF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BFA2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D69BB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1FDF1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067</w:t>
            </w:r>
          </w:p>
        </w:tc>
      </w:tr>
      <w:tr w:rsidR="00767452" w:rsidRPr="00767452" w14:paraId="04522F5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A3E1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5D92D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2D6ED5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5BF50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D3DFE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4110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17521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B42B7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DF3830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F5F8A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435</w:t>
            </w:r>
          </w:p>
        </w:tc>
      </w:tr>
      <w:tr w:rsidR="00767452" w:rsidRPr="00767452" w14:paraId="05C6355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DCC8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CC47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D7991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1975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C26CA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CEB08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57534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621DC8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14E5F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C698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4,593</w:t>
            </w:r>
          </w:p>
        </w:tc>
      </w:tr>
      <w:tr w:rsidR="00767452" w:rsidRPr="00767452" w14:paraId="0A616E9A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8921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0A17A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43A7FE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4A25D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99E61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1DFE4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6B049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0921F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67C4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FBE3D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115</w:t>
            </w:r>
          </w:p>
        </w:tc>
      </w:tr>
      <w:tr w:rsidR="00767452" w:rsidRPr="00767452" w14:paraId="57646091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CD1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5287C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92F35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3004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22612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F60B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B17C0C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94B365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57042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C56F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534</w:t>
            </w:r>
          </w:p>
        </w:tc>
      </w:tr>
      <w:tr w:rsidR="00767452" w:rsidRPr="00767452" w14:paraId="2DD72F9B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989B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8539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E98B9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9C4B8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0B9FE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01B9B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F14D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FA17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DB2744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24838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7,783</w:t>
            </w:r>
          </w:p>
        </w:tc>
      </w:tr>
      <w:tr w:rsidR="00767452" w:rsidRPr="00767452" w14:paraId="5A7BA6A9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A2B6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7087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FBEB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858AE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2E82C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5B00D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43C83C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0979E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9A9DD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7693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3,417</w:t>
            </w:r>
          </w:p>
        </w:tc>
      </w:tr>
      <w:tr w:rsidR="00767452" w:rsidRPr="00767452" w14:paraId="07B483E6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599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8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C06AD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1D0A55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6484A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742BAE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09633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1304EB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54951A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8CE0E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40ED2A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2,521</w:t>
            </w:r>
          </w:p>
        </w:tc>
      </w:tr>
      <w:tr w:rsidR="00767452" w:rsidRPr="00767452" w14:paraId="57F2B1A4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4D4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CD5E8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AF620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C50F80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4892B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32473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3E2A15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85414F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B6295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5BE8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5,835</w:t>
            </w:r>
          </w:p>
        </w:tc>
      </w:tr>
      <w:tr w:rsidR="00767452" w:rsidRPr="00767452" w14:paraId="44F42F07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5BD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87C7C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0737D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F60F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B1AD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61C99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7FF26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0837B5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F1F803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87708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3,364</w:t>
            </w:r>
          </w:p>
        </w:tc>
      </w:tr>
      <w:tr w:rsidR="00767452" w:rsidRPr="00767452" w14:paraId="30A6699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E67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7E396D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1F785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F59B77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E134A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DAE3A1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F695F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E4CF6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F5304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4A04C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986</w:t>
            </w:r>
          </w:p>
        </w:tc>
      </w:tr>
      <w:tr w:rsidR="00767452" w:rsidRPr="00767452" w14:paraId="4978CF6D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C8B4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6E83E6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AF730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DD8E0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59E168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CD41D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6A6E7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E1D55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72642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78419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6,115</w:t>
            </w:r>
          </w:p>
        </w:tc>
      </w:tr>
      <w:tr w:rsidR="00767452" w:rsidRPr="00767452" w14:paraId="61DA0413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A66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4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BEC0E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E2CB7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CA401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E2F53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FE6251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B2A6CC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9AE9D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0928F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17508A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4,606</w:t>
            </w:r>
          </w:p>
        </w:tc>
      </w:tr>
      <w:tr w:rsidR="00767452" w:rsidRPr="00767452" w14:paraId="367249ED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B2E1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5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83CC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36C75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8A212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27D42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A01B77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EE893B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77E6D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1E0912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2CD84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3,638</w:t>
            </w:r>
          </w:p>
        </w:tc>
      </w:tr>
      <w:tr w:rsidR="00767452" w:rsidRPr="00767452" w14:paraId="2427D3B2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AE808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0F45A1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6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300BE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344781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4BF59B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E212D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F93C3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86C9D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BFB07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5FF4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0,988</w:t>
            </w:r>
          </w:p>
        </w:tc>
      </w:tr>
      <w:tr w:rsidR="00767452" w:rsidRPr="00767452" w14:paraId="2644DDCF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1099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80A9D7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486289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F8D5F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36624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F64A13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28ABFD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FEF29D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24416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AED8CF2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834</w:t>
            </w:r>
          </w:p>
        </w:tc>
      </w:tr>
      <w:tr w:rsidR="00767452" w:rsidRPr="00767452" w14:paraId="15BD73E8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030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C6D93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8708B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670FA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CF6C94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85427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81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25444E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4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5E4DC3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7E0F29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BC73EB5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21,129</w:t>
            </w:r>
          </w:p>
        </w:tc>
      </w:tr>
      <w:tr w:rsidR="00767452" w:rsidRPr="00767452" w14:paraId="107AF720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4501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99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6506C46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086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65699F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0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35C643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A7DEF51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98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52E5F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34E2CE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91C3A8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1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AFF47BB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7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E6FC23A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9,936</w:t>
            </w:r>
          </w:p>
        </w:tc>
      </w:tr>
      <w:tr w:rsidR="00767452" w:rsidRPr="00767452" w14:paraId="4B466E9D" w14:textId="77777777" w:rsidTr="00767452">
        <w:trPr>
          <w:trHeight w:val="30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748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D4650F0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D9BB6D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6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9C24407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18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CB885E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DF6B693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072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CC731BD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303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0CC281C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967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32B64CF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767452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08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2C71A3E" w14:textId="77777777" w:rsidR="00767452" w:rsidRPr="00767452" w:rsidRDefault="00767452" w:rsidP="0076745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ID" w:eastAsia="en-ID"/>
              </w:rPr>
            </w:pPr>
            <w:r w:rsidRPr="00767452">
              <w:rPr>
                <w:rFonts w:ascii="Calibri" w:eastAsia="Times New Roman" w:hAnsi="Calibri" w:cs="Calibri"/>
                <w:color w:val="000000"/>
                <w:lang w:val="en-ID" w:eastAsia="en-ID"/>
              </w:rPr>
              <w:t>18,892</w:t>
            </w:r>
          </w:p>
        </w:tc>
      </w:tr>
    </w:tbl>
    <w:p w14:paraId="038E07CD" w14:textId="77777777" w:rsidR="00767452" w:rsidRDefault="00767452" w:rsidP="00767452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CB22EFD" w14:textId="1804E58A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EE68ECA" w14:textId="3E00A2F1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977BCEF" w14:textId="4197FE4E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F03DC3C" w14:textId="5224EB32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5FD1AD" w14:textId="0FFBC500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C13AE2" w14:textId="37FCDE8C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F270A8" w14:textId="41D8C807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47E9D12" w14:textId="785C7DEC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57C464" w14:textId="3515FB55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57BEE7" w14:textId="6C436148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F7FE4A" w14:textId="17E355E5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762F328" w14:textId="7A170B83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2D0D1F3" w14:textId="001336F7" w:rsidR="0030306E" w:rsidRDefault="0030306E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C30537B" w14:textId="55479A9D" w:rsidR="0030306E" w:rsidRDefault="0030306E" w:rsidP="00BC47F7">
      <w:pPr>
        <w:spacing w:line="240" w:lineRule="auto"/>
        <w:ind w:left="-1134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C47F7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</w:p>
    <w:p w14:paraId="7388B4BE" w14:textId="7807C22D" w:rsidR="0030306E" w:rsidRPr="0030306E" w:rsidRDefault="00BC47F7" w:rsidP="0030306E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UJI </w:t>
      </w:r>
      <w:r w:rsidR="0030306E" w:rsidRPr="0030306E"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 VARIABEL KEPUTUSAN PEMBELIAN (Y)</w:t>
      </w:r>
    </w:p>
    <w:tbl>
      <w:tblPr>
        <w:tblW w:w="13351" w:type="dxa"/>
        <w:tblInd w:w="-1139" w:type="dxa"/>
        <w:tblLook w:val="04A0" w:firstRow="1" w:lastRow="0" w:firstColumn="1" w:lastColumn="0" w:noHBand="0" w:noVBand="1"/>
      </w:tblPr>
      <w:tblGrid>
        <w:gridCol w:w="732"/>
        <w:gridCol w:w="402"/>
        <w:gridCol w:w="482"/>
        <w:gridCol w:w="115"/>
        <w:gridCol w:w="491"/>
        <w:gridCol w:w="115"/>
        <w:gridCol w:w="491"/>
        <w:gridCol w:w="115"/>
        <w:gridCol w:w="491"/>
        <w:gridCol w:w="115"/>
        <w:gridCol w:w="491"/>
        <w:gridCol w:w="115"/>
        <w:gridCol w:w="491"/>
        <w:gridCol w:w="115"/>
        <w:gridCol w:w="491"/>
        <w:gridCol w:w="115"/>
        <w:gridCol w:w="491"/>
        <w:gridCol w:w="115"/>
        <w:gridCol w:w="580"/>
        <w:gridCol w:w="115"/>
        <w:gridCol w:w="491"/>
        <w:gridCol w:w="115"/>
        <w:gridCol w:w="580"/>
        <w:gridCol w:w="115"/>
        <w:gridCol w:w="520"/>
        <w:gridCol w:w="115"/>
        <w:gridCol w:w="520"/>
        <w:gridCol w:w="84"/>
        <w:gridCol w:w="653"/>
        <w:gridCol w:w="3490"/>
      </w:tblGrid>
      <w:tr w:rsidR="002D2161" w:rsidRPr="002D2161" w14:paraId="5E551B8E" w14:textId="77777777" w:rsidTr="00453219">
        <w:trPr>
          <w:gridAfter w:val="1"/>
          <w:wAfter w:w="3490" w:type="dxa"/>
          <w:cantSplit/>
          <w:trHeight w:val="300"/>
        </w:trPr>
        <w:tc>
          <w:tcPr>
            <w:tcW w:w="9861" w:type="dxa"/>
            <w:gridSpan w:val="29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44F0A0C9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b/>
                <w:bCs/>
                <w:color w:val="010205"/>
                <w:sz w:val="16"/>
                <w:szCs w:val="16"/>
                <w:lang w:val="en-ID" w:eastAsia="en-ID"/>
              </w:rPr>
              <w:t>Correlations</w:t>
            </w:r>
          </w:p>
        </w:tc>
      </w:tr>
      <w:tr w:rsidR="002D2161" w:rsidRPr="002D2161" w14:paraId="2CC61DC3" w14:textId="77777777" w:rsidTr="00453219">
        <w:trPr>
          <w:gridAfter w:val="1"/>
          <w:wAfter w:w="3490" w:type="dxa"/>
          <w:cantSplit/>
          <w:trHeight w:val="315"/>
        </w:trPr>
        <w:tc>
          <w:tcPr>
            <w:tcW w:w="1616" w:type="dxa"/>
            <w:gridSpan w:val="3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000000" w:fill="FFFFFF"/>
            <w:vAlign w:val="center"/>
            <w:hideMark/>
          </w:tcPr>
          <w:p w14:paraId="020EFCF1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40A61AD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51DF32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8EC7E97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3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C169C2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02F78A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5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DF4E95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6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D6A816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7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FB146E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8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4BA1E5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9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8E912D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645405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1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F83A80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2</w:t>
            </w:r>
          </w:p>
        </w:tc>
        <w:tc>
          <w:tcPr>
            <w:tcW w:w="737" w:type="dxa"/>
            <w:gridSpan w:val="2"/>
            <w:tcBorders>
              <w:top w:val="nil"/>
              <w:left w:val="nil"/>
              <w:bottom w:val="single" w:sz="8" w:space="0" w:color="152935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E935EA" w14:textId="77777777" w:rsidR="002D2161" w:rsidRPr="002D2161" w:rsidRDefault="002D2161" w:rsidP="002D216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TOTAL</w:t>
            </w:r>
          </w:p>
        </w:tc>
      </w:tr>
      <w:tr w:rsidR="002D2161" w:rsidRPr="002D2161" w14:paraId="2A63FDD9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7708DD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</w:t>
            </w: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3FD6BCF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1DB8B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44407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90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46AC69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8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50634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9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FD298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2FFE1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0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34439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8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1327A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7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E59D2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CB509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7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DE8B4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265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91793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26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3C75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0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406D3182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90E371C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1651FBE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7F6515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55C52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7919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D9BCC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6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2C4FC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FE2AB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9B96DA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4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B0318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7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67DE2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C36D0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7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3A184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57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C2563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9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72C14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090F9D11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8111FF8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04043B79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6A444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CA684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0E673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79BA95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BD27B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AA0DB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DC3A8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BF521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BC596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BD93B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2D987A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363B9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9981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51657821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7094DE6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2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AFE3749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9BD75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90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A10D2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8193B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0D90F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6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47EAB9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88CC1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6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D0A763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659FA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3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AA9FB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BCEA7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3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7CCF8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5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3202C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-.024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A2320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2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11996904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CBE5810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D4541F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01817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D19EE7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CA05D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3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4F081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6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F6EF7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4C90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C561EE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3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EC3B4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7AB68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DA1E7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2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D0831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942EA5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99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2500B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1862D1A0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55E6D95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529ED0A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B6B91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E7397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95489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0F0DC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8FFF8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4ACA6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432AD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CEF25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32C51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2C0285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D8B71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F6037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EFD8F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1E3FEA31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210979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3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194DCCA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E7162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8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4A089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37B59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3F031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2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65F53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B7C84B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4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FB21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6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4651E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7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C166D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92D7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7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67756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7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0F236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CD97A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4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28AE158F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5080B55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0A771D3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C6A37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79D0C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3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4BB6F0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B6023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8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7F901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C8486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8D92A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3FA2D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584A9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33176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16280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1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0B862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26D45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614A3B3D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97DDFA6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CF9AED5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B4FED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A05ED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61FE9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071046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C3C98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160FA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63B04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6E13C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FA2C9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8D483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192C8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CDB46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F5F5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73A2CAC3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7CF85CC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4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F4CDFD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350BC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9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10EFA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6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C70CA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2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3DFA0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ACB1D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02F1E6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AF4AE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2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DA9F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1367B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27FD79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7D8C9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09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87A8E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-.053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670E7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8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16FFA27C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7498B6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B7501D8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D4B41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6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0E345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6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FBDBB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8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288C43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99DA8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C6248D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92008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8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2A33D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14D82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B4A6A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6A631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7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68E81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0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9D6A3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</w:tr>
      <w:tr w:rsidR="002D2161" w:rsidRPr="002D2161" w14:paraId="28A1E895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80929D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297F3AE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6C1F5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FC4C1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FFDA4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64EFE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53E1E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0F5B1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725CC2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15F5B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806FD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50007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2FDD2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450DC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2E132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30136494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6646A0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5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545715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197FF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4F793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E9A28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0BBD7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70B4E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D9077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00B7B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951D5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9319A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4BE91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39235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0EA01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28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20957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2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37EF9A8B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30653E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4CD084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C44D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EDB89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D0382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05FC6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B151B7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989FD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38C41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C756B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55578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0CD69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90A62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42534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2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82687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25B89036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E08882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85B5EB0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4C53C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373BA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F87C9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D1720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10F62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BEF33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84F9F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765E0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0248E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B474C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F0D77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872D5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E39AD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32CCABC4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4813A7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6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CADA33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5ADA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0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48CC80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6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E294E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4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772C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E0AE6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8EB50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C395B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4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52CAC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3AB49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3020A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61E41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6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7801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45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CC25A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92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066DEBAE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0E657F7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FC99B4C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579EE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7709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B97B4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BAE3B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BF325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FBBA74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2CD57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065AE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DAF30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A9ADD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7F766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ED86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5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5D756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2033FA33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1F71E0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0486FC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F5E33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1A835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2E13B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B8707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C026A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98AEB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7268B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28C31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D2596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BC6F8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0E6C5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5F6CE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2646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37EE7493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512446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7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8D60C8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6AADE2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8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1A1CF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D7226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6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4F92F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2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C728B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71B36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4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FCFFE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F1968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27DA6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CF2B82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905B8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7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1356C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24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F5E8B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6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2DACD44C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1FB040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5D6EF4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A5D24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81C29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3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12126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5928E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8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82E8D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2AEEB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1503A7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39EC5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2CBB2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153A4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6AD2C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1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25BDB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CEF8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521C7826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A59366F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B8A1D76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99093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044D0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0C576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82751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D2EFA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410D5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A9D8D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F06AD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3FF04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F0DD5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67D90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FE93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5B3C1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3FC2E469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93A1C1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8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553EFA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1E937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7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0C315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3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CDD33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7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2C9B1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462D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521B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30594F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8314B2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1C2B0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AC412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.00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4C4E2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6032D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2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8A82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2DB980D3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2C17347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2702A2F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0F1A2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7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6C06A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488B2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108BB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CC352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20255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460E7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A6C9F8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9F12E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A4D94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3106F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E5CB3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B2A6E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0C31E0FA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08FEC2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6C6280C8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F36DD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C9D49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BEE0FA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DC6A1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0DED31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53FD6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2E3F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D34AFC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47729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036E1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A2FF1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1FBDB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BDD21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0A1E7A0B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0908CC4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9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4753303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32E50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8885B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7ED7B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25278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69F61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12322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1B211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D1532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7023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13F2A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951446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BA7C7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70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46830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72A3A126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E3CB643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A29000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F2142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FB3A2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F3209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37328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9B2D4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25DA4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32F66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23EB3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038B59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05C49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5417A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1CDF2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68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9A17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308DE573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A6A2FFC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6BF8FB8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F9500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7FC94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596D2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BC57A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7B0CE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AB3AC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CFAF95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3BC9D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BBB53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23027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21D3F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CD6A9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7E339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52188BD4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EA82C17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0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4B05AD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9A37A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7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5524E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3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75B71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77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FCD86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5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0696F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DB9B9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ECB98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1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959F4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.00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0BFB3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1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B2904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55DF5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64F30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2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CB44B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09060695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2B93250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5CBE8EC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B398F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7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00703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DE773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F90C63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4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10CCC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8D9D6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DB61F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49FE6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B1555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23AC9D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FA2043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886B2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3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83815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</w:tr>
      <w:tr w:rsidR="002D2161" w:rsidRPr="002D2161" w14:paraId="3532E19B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7372E09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AEDFA0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9E4B9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C7BB2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6376F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0D803F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1C7BC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C5A72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AB95C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9D0B9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D2911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144AF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8D918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146B5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6C22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4B67A9C5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C05BAD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1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2DCD705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318E4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265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2CA4E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5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BFBBD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7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95F33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09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A10D4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8642F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60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C3DB1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7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B8E7A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9B095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C33AF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BA953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DFC07C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1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C2FCC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7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</w:tr>
      <w:tr w:rsidR="002D2161" w:rsidRPr="002D2161" w14:paraId="2B6B6937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2E8B7BE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4DDD150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B3A30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57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815F5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34523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43FE1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7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77DC4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4B39E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FA55F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41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C1FF1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64CF7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777FC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6D47F5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6E865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70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2415F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</w:tr>
      <w:tr w:rsidR="002D2161" w:rsidRPr="002D2161" w14:paraId="35ECCF46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2B03D9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E36D4AB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897AA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339DB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36DDD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E9187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5D1A4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C6C83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FD15A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341F0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C9813D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3DB19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6D3A8B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FBE4F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8BF2C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47F6F7DC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8D87F4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Y1.12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496BDC1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FA402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26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7AC92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-.024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8348C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53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08C37A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-.053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3F424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28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BDE846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45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88FD9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24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76465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2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75CE2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170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717CE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12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D0F37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1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18343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9890C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9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</w:tr>
      <w:tr w:rsidR="002D2161" w:rsidRPr="002D2161" w14:paraId="69E90A67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88F9D65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89609C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02DCB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09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BD9E06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99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8372D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1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D87EC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8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83D99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2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3EDB5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445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711A2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81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06298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3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732F1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68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E3C2B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93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B24D3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67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47E855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A8B9B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1</w:t>
            </w:r>
          </w:p>
        </w:tc>
      </w:tr>
      <w:tr w:rsidR="002D2161" w:rsidRPr="002D2161" w14:paraId="642E07AB" w14:textId="77777777" w:rsidTr="00453219">
        <w:trPr>
          <w:gridAfter w:val="1"/>
          <w:wAfter w:w="3490" w:type="dxa"/>
          <w:trHeight w:val="31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C40F8D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53965D3D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83DBE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F98189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F4335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63872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4457DA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F21AE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FEE25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3DF5F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115D0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2A587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90AA4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FE1C9A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01CD4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2D2161" w:rsidRPr="002D2161" w14:paraId="71E9F8BA" w14:textId="77777777" w:rsidTr="00453219">
        <w:trPr>
          <w:gridAfter w:val="1"/>
          <w:wAfter w:w="3490" w:type="dxa"/>
          <w:cantSplit/>
          <w:trHeight w:val="465"/>
        </w:trPr>
        <w:tc>
          <w:tcPr>
            <w:tcW w:w="73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000000" w:fill="E0E0E0"/>
            <w:vAlign w:val="center"/>
            <w:hideMark/>
          </w:tcPr>
          <w:p w14:paraId="54E91F4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TOTAL</w:t>
            </w:r>
          </w:p>
        </w:tc>
        <w:tc>
          <w:tcPr>
            <w:tcW w:w="999" w:type="dxa"/>
            <w:gridSpan w:val="3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E6115A6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Pearson Correlation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883FA5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0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FE7B9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2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D7A00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4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23F0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8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DDDA8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28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16777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921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F1F01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769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937BD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6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03B64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56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9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73EE2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88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35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84F2E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572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*</w:t>
            </w:r>
          </w:p>
        </w:tc>
        <w:tc>
          <w:tcPr>
            <w:tcW w:w="604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67C82F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394</w:t>
            </w: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vertAlign w:val="superscript"/>
                <w:lang w:val="en-ID" w:eastAsia="en-ID"/>
              </w:rPr>
              <w:t>*</w:t>
            </w:r>
          </w:p>
        </w:tc>
        <w:tc>
          <w:tcPr>
            <w:tcW w:w="653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77905C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1</w:t>
            </w:r>
          </w:p>
        </w:tc>
      </w:tr>
      <w:tr w:rsidR="002D2161" w:rsidRPr="002D2161" w14:paraId="44496A4A" w14:textId="77777777" w:rsidTr="00453219">
        <w:trPr>
          <w:gridAfter w:val="1"/>
          <w:wAfter w:w="3490" w:type="dxa"/>
          <w:trHeight w:val="465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7F7F99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F2E3593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Sig. (2-tailed)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CA129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37B13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96C27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AFBC4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D7CB1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96E12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48B76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B03479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D9C1D4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ED9A83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4D6BC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01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2CA97B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.031</w:t>
            </w:r>
          </w:p>
        </w:tc>
        <w:tc>
          <w:tcPr>
            <w:tcW w:w="653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6E94A7" w14:textId="77777777" w:rsidR="002D2161" w:rsidRPr="002D2161" w:rsidRDefault="002D2161" w:rsidP="002D216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</w:pPr>
            <w:r w:rsidRPr="002D21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ID" w:eastAsia="en-ID"/>
              </w:rPr>
              <w:t> </w:t>
            </w:r>
          </w:p>
        </w:tc>
      </w:tr>
      <w:tr w:rsidR="002D2161" w:rsidRPr="002D2161" w14:paraId="77986C96" w14:textId="77777777" w:rsidTr="00453219">
        <w:trPr>
          <w:gridAfter w:val="1"/>
          <w:wAfter w:w="3490" w:type="dxa"/>
          <w:trHeight w:val="300"/>
        </w:trPr>
        <w:tc>
          <w:tcPr>
            <w:tcW w:w="73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4F7F6562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</w:p>
        </w:tc>
        <w:tc>
          <w:tcPr>
            <w:tcW w:w="999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0E0E0"/>
            <w:vAlign w:val="center"/>
            <w:hideMark/>
          </w:tcPr>
          <w:p w14:paraId="65614BE6" w14:textId="77777777" w:rsidR="002D2161" w:rsidRPr="002D2161" w:rsidRDefault="002D2161" w:rsidP="002D2161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264A60"/>
                <w:sz w:val="16"/>
                <w:szCs w:val="16"/>
                <w:lang w:val="en-ID" w:eastAsia="en-ID"/>
              </w:rPr>
              <w:t>N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A99497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B63D1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53A70D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3C80EE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2AF0D1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657146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B73AE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5BC42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6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7FF2C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95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921030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35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83F55A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04" w:type="dxa"/>
            <w:gridSpan w:val="2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685788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  <w:tc>
          <w:tcPr>
            <w:tcW w:w="6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F2F472" w14:textId="77777777" w:rsidR="002D2161" w:rsidRPr="002D2161" w:rsidRDefault="002D2161" w:rsidP="002D216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</w:pPr>
            <w:r w:rsidRPr="002D2161">
              <w:rPr>
                <w:rFonts w:ascii="Arial" w:eastAsia="Times New Roman" w:hAnsi="Arial" w:cs="Arial"/>
                <w:color w:val="010205"/>
                <w:sz w:val="16"/>
                <w:szCs w:val="16"/>
                <w:lang w:val="en-ID" w:eastAsia="en-ID"/>
              </w:rPr>
              <w:t>30</w:t>
            </w:r>
          </w:p>
        </w:tc>
      </w:tr>
      <w:tr w:rsidR="00453219" w:rsidRPr="00472F83" w14:paraId="50296305" w14:textId="77777777" w:rsidTr="00453219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  <w:tblCellMar>
            <w:left w:w="0" w:type="dxa"/>
            <w:right w:w="0" w:type="dxa"/>
          </w:tblCellMar>
          <w:tblLook w:val="0000" w:firstRow="0" w:lastRow="0" w:firstColumn="0" w:lastColumn="0" w:noHBand="0" w:noVBand="0"/>
        </w:tblPrEx>
        <w:trPr>
          <w:gridBefore w:val="2"/>
          <w:wBefore w:w="1134" w:type="dxa"/>
          <w:cantSplit/>
          <w:trHeight w:val="304"/>
        </w:trPr>
        <w:tc>
          <w:tcPr>
            <w:tcW w:w="12217" w:type="dxa"/>
            <w:gridSpan w:val="2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F683C2" w14:textId="77777777" w:rsidR="00453219" w:rsidRPr="00472F83" w:rsidRDefault="00453219" w:rsidP="00453219">
            <w:pPr>
              <w:autoSpaceDE w:val="0"/>
              <w:autoSpaceDN w:val="0"/>
              <w:adjustRightInd w:val="0"/>
              <w:spacing w:after="0" w:line="320" w:lineRule="atLeast"/>
              <w:ind w:left="-1134" w:right="60" w:firstLine="1276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**. Correlation is significant at the 0.01 level (2-tailed).</w:t>
            </w:r>
          </w:p>
        </w:tc>
      </w:tr>
      <w:tr w:rsidR="00453219" w:rsidRPr="00472F83" w14:paraId="52422D98" w14:textId="77777777" w:rsidTr="00453219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  <w:tblCellMar>
            <w:left w:w="0" w:type="dxa"/>
            <w:right w:w="0" w:type="dxa"/>
          </w:tblCellMar>
          <w:tblLook w:val="0000" w:firstRow="0" w:lastRow="0" w:firstColumn="0" w:lastColumn="0" w:noHBand="0" w:noVBand="0"/>
        </w:tblPrEx>
        <w:trPr>
          <w:gridBefore w:val="2"/>
          <w:wBefore w:w="1134" w:type="dxa"/>
          <w:cantSplit/>
          <w:trHeight w:val="304"/>
        </w:trPr>
        <w:tc>
          <w:tcPr>
            <w:tcW w:w="12217" w:type="dxa"/>
            <w:gridSpan w:val="2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C8A3D6" w14:textId="77777777" w:rsidR="00453219" w:rsidRPr="00472F83" w:rsidRDefault="00453219" w:rsidP="00453219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82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*. Correlation is significant at the 0.05 level (2-tailed).</w:t>
            </w:r>
          </w:p>
        </w:tc>
      </w:tr>
    </w:tbl>
    <w:p w14:paraId="4FDC0CCA" w14:textId="77777777" w:rsidR="00453219" w:rsidRPr="00472F83" w:rsidRDefault="00453219" w:rsidP="0045321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0AB93450" w14:textId="21E0853B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D63DD55" w14:textId="3B2EE8DC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A817BE" w14:textId="78A38300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3E592EF" w14:textId="09429F16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BDDD4AD" w14:textId="6834C7D6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BE35886" w14:textId="6BC7E937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4AC954" w14:textId="231AA084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F8CAB50" w14:textId="62950137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5C7D11" w14:textId="3C369FBC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9ACFBC" w14:textId="4C200A01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935A984" w14:textId="14EC0F09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099A92" w14:textId="77777777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DC6EBEF" w14:textId="535619B2" w:rsidR="00141382" w:rsidRDefault="00141382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924B4D5" w14:textId="22997E6D" w:rsidR="00141382" w:rsidRDefault="00BC47F7" w:rsidP="0014138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HASIL UJI </w:t>
      </w:r>
      <w:r w:rsidR="00141382"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 VARIABEL LABEL HALAL (X1)</w:t>
      </w:r>
    </w:p>
    <w:tbl>
      <w:tblPr>
        <w:tblW w:w="8371" w:type="dxa"/>
        <w:tblLook w:val="04A0" w:firstRow="1" w:lastRow="0" w:firstColumn="1" w:lastColumn="0" w:noHBand="0" w:noVBand="1"/>
      </w:tblPr>
      <w:tblGrid>
        <w:gridCol w:w="797"/>
        <w:gridCol w:w="1097"/>
        <w:gridCol w:w="760"/>
        <w:gridCol w:w="760"/>
        <w:gridCol w:w="660"/>
        <w:gridCol w:w="660"/>
        <w:gridCol w:w="760"/>
        <w:gridCol w:w="760"/>
        <w:gridCol w:w="660"/>
        <w:gridCol w:w="660"/>
        <w:gridCol w:w="797"/>
      </w:tblGrid>
      <w:tr w:rsidR="00141382" w:rsidRPr="00141382" w14:paraId="70F663CD" w14:textId="77777777" w:rsidTr="00141382">
        <w:trPr>
          <w:cantSplit/>
          <w:trHeight w:val="300"/>
        </w:trPr>
        <w:tc>
          <w:tcPr>
            <w:tcW w:w="8371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4958DBD5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  <w:t>Correlations</w:t>
            </w:r>
          </w:p>
        </w:tc>
      </w:tr>
      <w:tr w:rsidR="00141382" w:rsidRPr="00141382" w14:paraId="50BF5263" w14:textId="77777777" w:rsidTr="00141382">
        <w:trPr>
          <w:cantSplit/>
          <w:trHeight w:val="330"/>
        </w:trPr>
        <w:tc>
          <w:tcPr>
            <w:tcW w:w="1894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000000" w:fill="FFFFFF"/>
            <w:vAlign w:val="center"/>
            <w:hideMark/>
          </w:tcPr>
          <w:p w14:paraId="375F9F1E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680E40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F78A9D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8D68F4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0009CC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849094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AB63D1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2131E7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8430C1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152935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4F1AAE" w14:textId="77777777" w:rsidR="00141382" w:rsidRPr="00141382" w:rsidRDefault="00141382" w:rsidP="001413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</w:tr>
      <w:tr w:rsidR="00141382" w:rsidRPr="00141382" w14:paraId="58EDF4CB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6C87D40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479DF8F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824C9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C0F5F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A854D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CC066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1ED47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C9CFC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3479A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2CDC2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5C89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45E3907B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BD4EDB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2B00A0C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7E71A2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BDA36A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70A17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EEBCB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CB006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7DAC77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239AA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F0611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89AB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41A8C550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62A9527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6AA8C42B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77A9F0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32CD1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F2E27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E7CE4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E1066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BEA4D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C75BC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6196CB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6C669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5B9FA12C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2A65DB7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2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365EC2E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8226B1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B74368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5D216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D73B0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FFF70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B565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F42C7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5B076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3703F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5F8A9004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5F706A7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0C6FD33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CEC60C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495E34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AFB54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CB1E9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6192F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50278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0A6F4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5B672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905E9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4CDA7A92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1C3C144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DDA4969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3F16B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572E9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A334F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33C6F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64C66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1C1AA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36A20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F3A77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6C328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48ED9BC8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49D089B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3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7600CC8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D732D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CC6484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D0CF4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AB87D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64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8728C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346D3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4F2B7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43C64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56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198AC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4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56889E47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E7E16EE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642890C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904A0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73EE7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91215B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BB961E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1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EE679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209B37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360C3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7F276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5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1714D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586F31C4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22CFFF4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3641EA4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F83BB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18AA6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4E557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30749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F69D7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032CA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6D3ECE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33967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20DA9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11EEE511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CD514A7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4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5862C73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64133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41095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10B7A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64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6198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14AD2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449D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4B845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203F7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30886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0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6A6DBC30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4D66F61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17BAA8B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4A42D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F3936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6B364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1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0D9A3B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E2A6D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287FE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BF47B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2FE57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81FA5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32007081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ED95C73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3BC678B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DDD091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B205F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F9C2D2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7BEE4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7108D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6CDAE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17802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9B372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9F796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12C4B0B0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5E8DEC7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5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1B750EE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A8B6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5E855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2D630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3C948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1BC7F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D3AB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57996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1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A5BF0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ED7A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3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75A6BF07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EBB0331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7762B92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723F6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F82C1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BF382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9D92D6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B03D35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29043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9312B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04299F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18EF7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26BFD1C8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8FB6ED9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00D845B1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F6360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8349C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2B2A5E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936F7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28A88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D75ED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85E901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C9788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20934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246CE5AD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7DFB33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6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BEAD20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87D48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F0CFD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61C5D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F0A4E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3F3D25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D84C7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F9247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1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F83FB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B15DE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3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340DCAB1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0B3E782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0C5088C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E59DA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0DEF1B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ECD9D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6EFD4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F8632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0032B2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A5AF9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4E981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2D687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60CF6C04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025AEE3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10B2F1FD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FA413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A5A23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4C144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B1F56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1F561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359D1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D98B0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B73A1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3BBD0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2A75C6B5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06FB16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1.7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7F51E4C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9822B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7805B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81264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88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A5AE4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1BE71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1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7DE6A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1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075BF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5F891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1A1A7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1FBBC437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354DD2F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9B5F5DD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A61C6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9D0C6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F111C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44A53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83DED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07C09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74DB7E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153AC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7DB60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1FAC43AB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1633DE3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5749E104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4A2F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FD8C7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0204B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7C0B1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C2621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3B274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5E13A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725A1A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B63F6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10359AC6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EACAF6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lastRenderedPageBreak/>
              <w:t>X1.8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1D178FA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C1AED0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03259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0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C4FC3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56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0CFAA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7F90B1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2A9E0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FD99B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523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CFE97C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12BEF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141382" w:rsidRPr="00141382" w14:paraId="3C38C9A2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37F4D82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5CD5B2D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22FBD5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8087E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EA911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5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CC257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0C5725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BF301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A5CC8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A565BD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3CCAB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141382" w:rsidRPr="00141382" w14:paraId="28A86268" w14:textId="77777777" w:rsidTr="00141382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99C23D1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616EC3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707A9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1B6AF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CE442F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EA4D5B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A6826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E5D4A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1B004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E66AE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FE1D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141382" w:rsidRPr="00141382" w14:paraId="418FF1E6" w14:textId="77777777" w:rsidTr="00141382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000000" w:fill="E0E0E0"/>
            <w:vAlign w:val="center"/>
            <w:hideMark/>
          </w:tcPr>
          <w:p w14:paraId="5ED3ED2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33D9B95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864F42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9B96A8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EF895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34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75A8E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05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DE548D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3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5E97D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3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F4CFA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81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D00A3F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2</w:t>
            </w: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25EA0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</w:tr>
      <w:tr w:rsidR="00141382" w:rsidRPr="00141382" w14:paraId="027F2579" w14:textId="77777777" w:rsidTr="00141382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4A3FD8D9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E6EE3F0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2B1F44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5B4C9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9540D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E5AD6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3B44A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C69A61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1D6CE9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E7C8D0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0FA6CE" w14:textId="77777777" w:rsidR="00141382" w:rsidRPr="00141382" w:rsidRDefault="00141382" w:rsidP="0014138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1413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141382" w:rsidRPr="00141382" w14:paraId="6B9E6D6C" w14:textId="77777777" w:rsidTr="00141382">
        <w:trPr>
          <w:trHeight w:val="300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2CD575D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0E0E0"/>
            <w:vAlign w:val="center"/>
            <w:hideMark/>
          </w:tcPr>
          <w:p w14:paraId="7A9D84C4" w14:textId="77777777" w:rsidR="00141382" w:rsidRPr="00141382" w:rsidRDefault="00141382" w:rsidP="00141382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7FB5F5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849A0A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71655E3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E9C0A7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90A2AE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BDC925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DA8BC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31042C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79CC46" w14:textId="77777777" w:rsidR="00141382" w:rsidRPr="00141382" w:rsidRDefault="00141382" w:rsidP="00141382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141382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</w:tbl>
    <w:p w14:paraId="702FB56A" w14:textId="333EEF14" w:rsidR="00141382" w:rsidRDefault="00141382" w:rsidP="00141382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74530">
        <w:rPr>
          <w:rFonts w:ascii="Arial" w:hAnsi="Arial" w:cs="Arial"/>
          <w:color w:val="010205"/>
          <w:sz w:val="18"/>
          <w:szCs w:val="18"/>
          <w:lang w:val="en-ID"/>
        </w:rPr>
        <w:t>**. Correlation is significant at the 0.01 level (2-tailed).</w:t>
      </w:r>
    </w:p>
    <w:p w14:paraId="13237FFC" w14:textId="53F1A303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8079A54" w14:textId="56B88C77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0F18621" w14:textId="4CB34BBF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6DBB3A" w14:textId="2DB46109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BFB5C40" w14:textId="6E7BA5C2" w:rsidR="007C75A3" w:rsidRDefault="007C75A3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892F1B3" w14:textId="584F1AFF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CB809A" w14:textId="3311773A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17B979" w14:textId="693322C8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9CA4BF7" w14:textId="10D11F7F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1B1F9AB" w14:textId="63C3E73E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8B125B" w14:textId="0B4C2F4A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4BED1AC" w14:textId="277E7845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9D8BF2A" w14:textId="4B2A8EC4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AB3CD3F" w14:textId="1ED5ADC6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6784E23" w14:textId="505A59F3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3992D3" w14:textId="7CC2706E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A602C9D" w14:textId="669C583A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F19711" w14:textId="4D3D3387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EE9F67" w14:textId="406618B2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CE3C2F" w14:textId="2DE7908C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717246B" w14:textId="6DDCEA7F" w:rsidR="00453219" w:rsidRDefault="00453219" w:rsidP="007C75A3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F1CEADE" w14:textId="3B12306F" w:rsidR="00453219" w:rsidRDefault="00BC47F7" w:rsidP="00453219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HASIL UJI </w:t>
      </w:r>
      <w:r w:rsidR="0045321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VALIDITAS VARIABEL </w:t>
      </w:r>
      <w:r w:rsidR="00453219" w:rsidRPr="0045321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WORD OF MOUTH</w:t>
      </w:r>
      <w:r w:rsidR="0045321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10266" w:type="dxa"/>
        <w:tblInd w:w="-5" w:type="dxa"/>
        <w:tblLook w:val="04A0" w:firstRow="1" w:lastRow="0" w:firstColumn="1" w:lastColumn="0" w:noHBand="0" w:noVBand="1"/>
      </w:tblPr>
      <w:tblGrid>
        <w:gridCol w:w="798"/>
        <w:gridCol w:w="1098"/>
        <w:gridCol w:w="795"/>
        <w:gridCol w:w="779"/>
        <w:gridCol w:w="794"/>
        <w:gridCol w:w="779"/>
        <w:gridCol w:w="779"/>
        <w:gridCol w:w="779"/>
        <w:gridCol w:w="799"/>
        <w:gridCol w:w="2866"/>
      </w:tblGrid>
      <w:tr w:rsidR="00453219" w:rsidRPr="00453219" w14:paraId="0455AF65" w14:textId="77777777" w:rsidTr="00453219">
        <w:trPr>
          <w:gridAfter w:val="1"/>
          <w:wAfter w:w="2861" w:type="dxa"/>
          <w:cantSplit/>
          <w:trHeight w:val="300"/>
        </w:trPr>
        <w:tc>
          <w:tcPr>
            <w:tcW w:w="7400" w:type="dxa"/>
            <w:gridSpan w:val="9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79CE8F20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  <w:t>Correlations</w:t>
            </w:r>
          </w:p>
        </w:tc>
      </w:tr>
      <w:tr w:rsidR="00453219" w:rsidRPr="00453219" w14:paraId="7C310E41" w14:textId="77777777" w:rsidTr="00453219">
        <w:trPr>
          <w:gridAfter w:val="1"/>
          <w:wAfter w:w="2861" w:type="dxa"/>
          <w:cantSplit/>
          <w:trHeight w:val="330"/>
        </w:trPr>
        <w:tc>
          <w:tcPr>
            <w:tcW w:w="1896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000000" w:fill="FFFFFF"/>
            <w:vAlign w:val="center"/>
            <w:hideMark/>
          </w:tcPr>
          <w:p w14:paraId="66367767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8F8FB8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1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8975DC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7B67F6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3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504FEA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4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168E1D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5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D56BAAA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6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43D437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</w:tr>
      <w:tr w:rsidR="00453219" w:rsidRPr="00453219" w14:paraId="7BBCA962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0FCD06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DD2909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0301E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6BB2C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1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B69CA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7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A40E5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63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C682C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17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9328F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24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965EB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9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4B42D046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FBB0E1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617403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079E54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51CB4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2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CEFC5D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8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86D18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6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020255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88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46696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35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458D1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6</w:t>
            </w:r>
          </w:p>
        </w:tc>
      </w:tr>
      <w:tr w:rsidR="00453219" w:rsidRPr="00453219" w14:paraId="7B3F9F2E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D3CDF4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034D819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70D0B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605224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FFF38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2F3D3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4B5A0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CA184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127C8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65815DB2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2CA8FA3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2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FF537A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6500E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1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E03B5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52476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0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896A5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03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0C09EF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8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9F0EA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45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2A50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3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4FD12055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EF46E4D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238446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A4373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22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E75474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9FE2B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CA95E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E6651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35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C0DB7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62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B0B30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42AA6DE2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4D24256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3147A579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A3F0B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55990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DD975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04862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9A746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71950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6DF05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1908473A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F4651F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3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7C43D69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74D19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7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987B2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0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B921C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51488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5915E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99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0A9053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5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3B17A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770FB5F2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DA14DD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0332B4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1059C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8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50DAF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EE28DA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A2003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EF5A0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5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D5EB2A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12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F7F21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2CED66B5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0C3F156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680E43C9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4B642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4E798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99C4F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2691D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B6026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86274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9D485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5AF0A783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A8A0892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4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C778DB7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8457F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63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D2EB26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03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37FB0B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6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AC95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F35B4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00BC8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3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4E7BD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1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5B422456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D573B5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68C178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7056B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16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BC545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FBA88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7D1B9C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998FE1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59CBE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F0DC5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6A7B828D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378E79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0583D8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3C4E8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9EB5D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BB2D68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DD596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BAB1A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3D741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9A45F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35448D6C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F4C494B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5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CA4959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10AB4E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17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CB5BA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8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E88366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99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9B65A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96C07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06222B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1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DABAF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9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516F7A78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1F2387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46DB52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CA82C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88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08440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3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2635F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5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F1A0A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FACB834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02369B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9AC47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64C026A5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CBA2FC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DC6B0A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735FE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327F4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7498B4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70FD6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B5633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1ACA4F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41DCC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3D575ABD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A976C0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2.6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E18D59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C7A5E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24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35504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345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55DC9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5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FD094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3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5A33B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1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7E2F5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EC251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4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7B5E9A8C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B40E2C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3487EC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35532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235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C36FA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62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9F694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12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97B71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858D55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FC289E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F04F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3ADCA6A0" w14:textId="77777777" w:rsidTr="00453219">
        <w:trPr>
          <w:gridAfter w:val="1"/>
          <w:wAfter w:w="2861" w:type="dxa"/>
          <w:trHeight w:val="31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75BE1BF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1AF0440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6E090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5CEE2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29A9E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69062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B1DAED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C9D33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B9902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61A2DE26" w14:textId="77777777" w:rsidTr="00453219">
        <w:trPr>
          <w:gridAfter w:val="1"/>
          <w:wAfter w:w="2861" w:type="dxa"/>
          <w:cantSplit/>
          <w:trHeight w:val="735"/>
        </w:trPr>
        <w:tc>
          <w:tcPr>
            <w:tcW w:w="79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000000" w:fill="E0E0E0"/>
            <w:vAlign w:val="center"/>
            <w:hideMark/>
          </w:tcPr>
          <w:p w14:paraId="3DF11C4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  <w:tc>
          <w:tcPr>
            <w:tcW w:w="109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5D65C3B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9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B9D231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49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590E0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3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7B7A4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0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0FEDC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1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21FDA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9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7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0BD98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44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9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A4502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</w:tr>
      <w:tr w:rsidR="00453219" w:rsidRPr="00453219" w14:paraId="0D2B6C82" w14:textId="77777777" w:rsidTr="00453219">
        <w:trPr>
          <w:gridAfter w:val="1"/>
          <w:wAfter w:w="2861" w:type="dxa"/>
          <w:trHeight w:val="495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403141A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CB17CF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95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12DD0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6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B6273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0B425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3FE127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169AC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3B6A7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9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70A309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453219" w:rsidRPr="00453219" w14:paraId="64358484" w14:textId="77777777" w:rsidTr="00453219">
        <w:trPr>
          <w:gridAfter w:val="1"/>
          <w:wAfter w:w="2861" w:type="dxa"/>
          <w:trHeight w:val="300"/>
        </w:trPr>
        <w:tc>
          <w:tcPr>
            <w:tcW w:w="79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5EE81B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0E0E0"/>
            <w:vAlign w:val="center"/>
            <w:hideMark/>
          </w:tcPr>
          <w:p w14:paraId="39F2C55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95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8A34A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121F5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84A1DE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6B29E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34233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B38D99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FF539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1D7AC8" w14:paraId="0AF6BAB3" w14:textId="77777777" w:rsidTr="00453219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  <w:tblCellMar>
            <w:left w:w="0" w:type="dxa"/>
            <w:right w:w="0" w:type="dxa"/>
          </w:tblCellMar>
          <w:tblLook w:val="0000" w:firstRow="0" w:lastRow="0" w:firstColumn="0" w:lastColumn="0" w:noHBand="0" w:noVBand="0"/>
        </w:tblPrEx>
        <w:trPr>
          <w:cantSplit/>
        </w:trPr>
        <w:tc>
          <w:tcPr>
            <w:tcW w:w="10266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CA4023E" w14:textId="77777777" w:rsidR="00453219" w:rsidRPr="001D7AC8" w:rsidRDefault="00453219" w:rsidP="0045321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*. Correlation is significant at the 0.05 level (2-tailed).</w:t>
            </w:r>
          </w:p>
        </w:tc>
      </w:tr>
      <w:tr w:rsidR="00453219" w:rsidRPr="001D7AC8" w14:paraId="6149E8F0" w14:textId="77777777" w:rsidTr="00453219">
        <w:tblPrEx>
          <w:tblBorders>
            <w:top w:val="single" w:sz="8" w:space="0" w:color="000000"/>
            <w:left w:val="single" w:sz="8" w:space="0" w:color="000000"/>
            <w:bottom w:val="single" w:sz="8" w:space="0" w:color="000000"/>
            <w:right w:val="single" w:sz="8" w:space="0" w:color="000000"/>
            <w:insideH w:val="single" w:sz="8" w:space="0" w:color="000000"/>
            <w:insideV w:val="single" w:sz="8" w:space="0" w:color="000000"/>
          </w:tblBorders>
          <w:tblCellMar>
            <w:left w:w="0" w:type="dxa"/>
            <w:right w:w="0" w:type="dxa"/>
          </w:tblCellMar>
          <w:tblLook w:val="0000" w:firstRow="0" w:lastRow="0" w:firstColumn="0" w:lastColumn="0" w:noHBand="0" w:noVBand="0"/>
        </w:tblPrEx>
        <w:trPr>
          <w:cantSplit/>
        </w:trPr>
        <w:tc>
          <w:tcPr>
            <w:tcW w:w="10266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652504" w14:textId="77777777" w:rsidR="00453219" w:rsidRPr="001D7AC8" w:rsidRDefault="00453219" w:rsidP="0045321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lastRenderedPageBreak/>
              <w:t>**. Correlation is significant at the 0.01 level (2-tailed).</w:t>
            </w:r>
          </w:p>
        </w:tc>
      </w:tr>
    </w:tbl>
    <w:p w14:paraId="706095C1" w14:textId="77777777" w:rsidR="00453219" w:rsidRDefault="00453219" w:rsidP="00453219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20DC6DE" w14:textId="51CDE60E" w:rsidR="00453219" w:rsidRDefault="00BC47F7" w:rsidP="00453219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UJI </w:t>
      </w:r>
      <w:r w:rsidR="00453219">
        <w:rPr>
          <w:rFonts w:ascii="Times New Roman" w:hAnsi="Times New Roman" w:cs="Times New Roman"/>
          <w:b/>
          <w:bCs/>
          <w:sz w:val="24"/>
          <w:szCs w:val="24"/>
          <w:lang w:val="en-US"/>
        </w:rPr>
        <w:t>VALIDITAS VARIABEL PERSEPSI HARGA</w:t>
      </w:r>
    </w:p>
    <w:tbl>
      <w:tblPr>
        <w:tblW w:w="8671" w:type="dxa"/>
        <w:tblLook w:val="04A0" w:firstRow="1" w:lastRow="0" w:firstColumn="1" w:lastColumn="0" w:noHBand="0" w:noVBand="1"/>
      </w:tblPr>
      <w:tblGrid>
        <w:gridCol w:w="797"/>
        <w:gridCol w:w="1097"/>
        <w:gridCol w:w="760"/>
        <w:gridCol w:w="760"/>
        <w:gridCol w:w="760"/>
        <w:gridCol w:w="760"/>
        <w:gridCol w:w="760"/>
        <w:gridCol w:w="660"/>
        <w:gridCol w:w="760"/>
        <w:gridCol w:w="760"/>
        <w:gridCol w:w="797"/>
      </w:tblGrid>
      <w:tr w:rsidR="00453219" w:rsidRPr="00453219" w14:paraId="4710DFCF" w14:textId="77777777" w:rsidTr="00453219">
        <w:trPr>
          <w:cantSplit/>
          <w:trHeight w:val="300"/>
        </w:trPr>
        <w:tc>
          <w:tcPr>
            <w:tcW w:w="8671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3635BFEE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b/>
                <w:bCs/>
                <w:color w:val="010205"/>
                <w:lang w:val="en-ID" w:eastAsia="en-ID"/>
              </w:rPr>
              <w:t>Correlations</w:t>
            </w:r>
          </w:p>
        </w:tc>
      </w:tr>
      <w:tr w:rsidR="00453219" w:rsidRPr="00453219" w14:paraId="583DF94A" w14:textId="77777777" w:rsidTr="00453219">
        <w:trPr>
          <w:cantSplit/>
          <w:trHeight w:val="330"/>
        </w:trPr>
        <w:tc>
          <w:tcPr>
            <w:tcW w:w="1894" w:type="dxa"/>
            <w:gridSpan w:val="2"/>
            <w:tcBorders>
              <w:top w:val="nil"/>
              <w:left w:val="single" w:sz="4" w:space="0" w:color="auto"/>
              <w:bottom w:val="single" w:sz="8" w:space="0" w:color="152935"/>
              <w:right w:val="nil"/>
            </w:tcBorders>
            <w:shd w:val="clear" w:color="000000" w:fill="FFFFFF"/>
            <w:vAlign w:val="center"/>
            <w:hideMark/>
          </w:tcPr>
          <w:p w14:paraId="6D66D393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CCFA444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DD93E7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2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7FDE89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88EA88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9A6F86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4.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B534EF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6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BC72B7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7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89B1AB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8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152935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71C921" w14:textId="77777777" w:rsidR="00453219" w:rsidRPr="00453219" w:rsidRDefault="00453219" w:rsidP="0045321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</w:tr>
      <w:tr w:rsidR="00453219" w:rsidRPr="00453219" w14:paraId="7FB1AA9A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C9160ED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040442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C83872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CE3B33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5FF21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D8435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9C1D5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81FAB4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FA1CC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32FE13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E0588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6DEE1D9D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5DEADB8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15F5383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7B66B4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82012D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7F509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42A6B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0189E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132B5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72A80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A6202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2CC77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7659AD33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2F2FF0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1F2DA3A7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EC12C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F99900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37ECD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85845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33CD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62B94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69AA3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B3AAE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B0AFE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363EC607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9566DC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2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3BDFC4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A84F8B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46E0D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2CA02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09B2C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1CE46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73D27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5CC5F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226B5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7BF3A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41ECD1BE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13FC027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5BB683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198F95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A25AC5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80FB1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2CFAF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A5BC1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2E763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79A8A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47903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756D3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7DF61A9B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537474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24B6662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79CD9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D026F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74A6A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92A405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F3243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C05CC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4B4AE4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8F1ED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9F867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395E46FD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5679FE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3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36F051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2218F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24B9F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3FFD4D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95CD5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F479F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F9063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270A9B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2B0E9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AC90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6C808C11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0D63C03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5C932B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AB07B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54000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90D80A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2BCE1E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332647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44AFC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172B0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DA499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45F97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3624EDD7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A8A64B6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4A464966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7A992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B51875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C1F43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8C2B32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05EC7F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F2A137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389F2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3F8C5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F7BD4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70483620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1C51F8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4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2586B3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170F8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BA838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E53DC2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232B55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E63A24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F551ED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8CD58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E96BF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DF082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51EDB597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1D515CF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567520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7C1E30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2E73C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1B9D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F796199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A2302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1F297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8631A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C2D120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18FEA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5A882EB3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75C3DCB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18BB69B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8D36A9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AC3BC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7D375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9C1422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1480F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BA3EAD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75A1B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DC987E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6F792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5CDC3388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5747F31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4.5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1403F6F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CE6DD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5906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5E596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A994F2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5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67ECA4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24208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0191C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42169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69B1F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1243B1EF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6B1BF1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BFD01FD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4233E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CF166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9AC78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DE47D2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A1FA1D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05062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CAA57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39C9A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F8D65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46D4A06C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4A0DC7A2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0DB0795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2B5F6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F90FF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E5A2F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A98E5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C734D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42F8A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4991E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7035F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D260B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0EE46213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661B309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6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3C2302A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62930D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544354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4BB9D1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C87123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4D38AB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7CB50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53938F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4A2AE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5CB6F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3E821D1F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A9330C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BC3B6EF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4DCAD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96B4FA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4DC9B2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E3A0CC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09ED3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DD26AC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E21855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704B04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EB2F4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20F08287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20A4160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51EE471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290AF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95F9D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9DDC8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2329A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028F8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648813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92C35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75C098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E6CA6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277624E1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5CC411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7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7EA1D92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7D3A6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E37B0B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982D75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B8ADD7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5E3FE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C61A2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E6C5A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9387B7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E482A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7B33BF7D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7A71932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226D040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61010F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6805A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EAEF3A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8C50DE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AB41DE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EC1AD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ECE3725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826512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03D5F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7280CADB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0B46140D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1A7BF118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FDCEC4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96223DB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506794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666D4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87B459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C2A656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82458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B1ABE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C735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4FD85B32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51F32AFE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X3.8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78C540C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253828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8C2C29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B0F7E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A2202F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45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5D9DA7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77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19DD77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76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5F2BA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.00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11B37A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3F20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453219" w:rsidRPr="00453219" w14:paraId="40F72CE7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3A2F5B8A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45D796D2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C1E06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ACA179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F8162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975F03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C8C597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51505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D84348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3E11DB5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3D4E7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</w:tr>
      <w:tr w:rsidR="00453219" w:rsidRPr="00453219" w14:paraId="74C69F4B" w14:textId="77777777" w:rsidTr="00453219">
        <w:trPr>
          <w:trHeight w:val="31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vAlign w:val="center"/>
            <w:hideMark/>
          </w:tcPr>
          <w:p w14:paraId="65826A77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000000" w:fill="E0E0E0"/>
            <w:vAlign w:val="center"/>
            <w:hideMark/>
          </w:tcPr>
          <w:p w14:paraId="573B3B2F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65A5FC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183540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FBF8C5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2772F3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15AE30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6C4C7D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634098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55D77B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C7CB13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  <w:tr w:rsidR="00453219" w:rsidRPr="00453219" w14:paraId="5A97CFFB" w14:textId="77777777" w:rsidTr="00453219">
        <w:trPr>
          <w:cantSplit/>
          <w:trHeight w:val="735"/>
        </w:trPr>
        <w:tc>
          <w:tcPr>
            <w:tcW w:w="79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000000" w:fill="E0E0E0"/>
            <w:vAlign w:val="center"/>
            <w:hideMark/>
          </w:tcPr>
          <w:p w14:paraId="02DA092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TOTAL</w:t>
            </w:r>
          </w:p>
        </w:tc>
        <w:tc>
          <w:tcPr>
            <w:tcW w:w="109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019D7E87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120BA95C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46CEE4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1FD176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57783AA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8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502E1E7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80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AA1504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891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990B8D5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6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00FC0CE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926</w:t>
            </w: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97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64A1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1</w:t>
            </w:r>
          </w:p>
        </w:tc>
      </w:tr>
      <w:tr w:rsidR="00453219" w:rsidRPr="00453219" w14:paraId="7CA685AC" w14:textId="77777777" w:rsidTr="00453219">
        <w:trPr>
          <w:trHeight w:val="495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D12BDE2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EAEAE"/>
              <w:right w:val="nil"/>
            </w:tcBorders>
            <w:shd w:val="clear" w:color="000000" w:fill="E0E0E0"/>
            <w:vAlign w:val="center"/>
            <w:hideMark/>
          </w:tcPr>
          <w:p w14:paraId="230B3795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Sig. (2-tailed)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060169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0150437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F38786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46F1524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48AD48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7D081FB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BB4FC0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8" w:space="0" w:color="AEAEAE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349472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.00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2FAA56" w14:textId="77777777" w:rsidR="00453219" w:rsidRPr="00453219" w:rsidRDefault="00453219" w:rsidP="004532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4532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453219" w:rsidRPr="00453219" w14:paraId="139797AF" w14:textId="77777777" w:rsidTr="00453219">
        <w:trPr>
          <w:trHeight w:val="300"/>
        </w:trPr>
        <w:tc>
          <w:tcPr>
            <w:tcW w:w="79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1B630EEC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0E0E0"/>
            <w:vAlign w:val="center"/>
            <w:hideMark/>
          </w:tcPr>
          <w:p w14:paraId="42403BE4" w14:textId="77777777" w:rsidR="00453219" w:rsidRPr="00453219" w:rsidRDefault="00453219" w:rsidP="00453219">
            <w:pPr>
              <w:spacing w:after="0" w:line="240" w:lineRule="auto"/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264A60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5467099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6A5A5E18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7D8A79F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DA33DA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3A800C2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5D5FE72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43337D9D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8" w:space="0" w:color="E0E0E0"/>
            </w:tcBorders>
            <w:shd w:val="clear" w:color="000000" w:fill="FFFFFF"/>
            <w:vAlign w:val="center"/>
            <w:hideMark/>
          </w:tcPr>
          <w:p w14:paraId="2966BD96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83FD41" w14:textId="77777777" w:rsidR="00453219" w:rsidRPr="00453219" w:rsidRDefault="00453219" w:rsidP="00453219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</w:pPr>
            <w:r w:rsidRPr="00453219">
              <w:rPr>
                <w:rFonts w:ascii="Arial" w:eastAsia="Times New Roman" w:hAnsi="Arial" w:cs="Arial"/>
                <w:color w:val="010205"/>
                <w:sz w:val="18"/>
                <w:szCs w:val="18"/>
                <w:lang w:val="en-ID" w:eastAsia="en-ID"/>
              </w:rPr>
              <w:t>30</w:t>
            </w:r>
          </w:p>
        </w:tc>
      </w:tr>
    </w:tbl>
    <w:p w14:paraId="18461BE4" w14:textId="17D7B879" w:rsidR="00453219" w:rsidRDefault="00453219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  <w:r w:rsidRPr="00F967D4">
        <w:rPr>
          <w:rFonts w:ascii="Arial" w:hAnsi="Arial" w:cs="Arial"/>
          <w:color w:val="010205"/>
          <w:sz w:val="18"/>
          <w:szCs w:val="18"/>
          <w:lang w:val="en-ID"/>
        </w:rPr>
        <w:t>**. Correlation is significant at the 0.01 level (2-tailed).</w:t>
      </w:r>
    </w:p>
    <w:p w14:paraId="49CCB4C7" w14:textId="4D400052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2B593550" w14:textId="185F0AA4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1128017C" w14:textId="46CDA599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5A56B739" w14:textId="4BBFDAFA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1A40776C" w14:textId="36323277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3EC6DCF7" w14:textId="6E17D27C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22F2C853" w14:textId="56FBD392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15F06374" w14:textId="422423B2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F7A333C" w14:textId="0E0C8142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10C76937" w14:textId="4D1C2B36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4CB2945A" w14:textId="79F22373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5946DC0D" w14:textId="0E74C082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3009F047" w14:textId="08539E5A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0AEE8BE9" w14:textId="7C7A195F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32C4666" w14:textId="04959EAF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AF55B24" w14:textId="31B65D6E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3C2B076C" w14:textId="59C8987E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F8F06F1" w14:textId="2D0A3E58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D0673EE" w14:textId="7B9A79FA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70466A39" w14:textId="5865F707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5AC2BE27" w14:textId="7C05CC9C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058772D6" w14:textId="384D4074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06AE6B46" w14:textId="6C561AB1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3185DE2E" w14:textId="77A94886" w:rsidR="00815DC2" w:rsidRDefault="00815DC2" w:rsidP="00453219">
      <w:pPr>
        <w:spacing w:line="240" w:lineRule="auto"/>
        <w:jc w:val="both"/>
        <w:rPr>
          <w:rFonts w:ascii="Arial" w:hAnsi="Arial" w:cs="Arial"/>
          <w:color w:val="010205"/>
          <w:sz w:val="18"/>
          <w:szCs w:val="18"/>
          <w:lang w:val="en-ID"/>
        </w:rPr>
      </w:pPr>
    </w:p>
    <w:p w14:paraId="34503743" w14:textId="7E7ABBD8" w:rsidR="00815DC2" w:rsidRDefault="00815DC2" w:rsidP="00453219">
      <w:pPr>
        <w:spacing w:line="240" w:lineRule="auto"/>
        <w:jc w:val="both"/>
        <w:rPr>
          <w:rFonts w:ascii="Times New Roman" w:hAnsi="Times New Roman" w:cs="Times New Roman"/>
          <w:b/>
          <w:bCs/>
          <w:color w:val="010205"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color w:val="010205"/>
          <w:sz w:val="24"/>
          <w:szCs w:val="24"/>
          <w:lang w:val="en-ID"/>
        </w:rPr>
        <w:lastRenderedPageBreak/>
        <w:t xml:space="preserve">Lampiran </w:t>
      </w:r>
      <w:r w:rsidR="00BC47F7">
        <w:rPr>
          <w:rFonts w:ascii="Times New Roman" w:hAnsi="Times New Roman" w:cs="Times New Roman"/>
          <w:b/>
          <w:bCs/>
          <w:color w:val="010205"/>
          <w:sz w:val="24"/>
          <w:szCs w:val="24"/>
          <w:lang w:val="en-ID"/>
        </w:rPr>
        <w:t>6</w:t>
      </w:r>
    </w:p>
    <w:p w14:paraId="1C58C6D4" w14:textId="3D2584A7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color w:val="010205"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color w:val="010205"/>
          <w:sz w:val="24"/>
          <w:szCs w:val="24"/>
          <w:lang w:val="en-ID"/>
        </w:rPr>
        <w:t>RELIABILITAS</w:t>
      </w:r>
    </w:p>
    <w:p w14:paraId="635ED568" w14:textId="5AB76742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Keputus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Y)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815DC2" w:rsidRPr="00472F83" w14:paraId="5BD035A3" w14:textId="77777777" w:rsidTr="00815DC2">
        <w:trPr>
          <w:cantSplit/>
          <w:jc w:val="center"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EE5AAA4" w14:textId="77777777" w:rsidR="00815DC2" w:rsidRPr="00472F83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472F83">
              <w:rPr>
                <w:rFonts w:ascii="Arial" w:hAnsi="Arial" w:cs="Arial"/>
                <w:b/>
                <w:bCs/>
                <w:color w:val="010205"/>
                <w:lang w:val="en-ID"/>
              </w:rPr>
              <w:t>Reliability Statistics</w:t>
            </w:r>
          </w:p>
        </w:tc>
      </w:tr>
      <w:tr w:rsidR="00815DC2" w:rsidRPr="00472F83" w14:paraId="7138C184" w14:textId="77777777" w:rsidTr="00815DC2">
        <w:trPr>
          <w:cantSplit/>
          <w:jc w:val="center"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DA682CF" w14:textId="77777777" w:rsidR="00815DC2" w:rsidRPr="00472F83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7F51BCF" w14:textId="77777777" w:rsidR="00815DC2" w:rsidRPr="00472F83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 of Items</w:t>
            </w:r>
          </w:p>
        </w:tc>
      </w:tr>
      <w:tr w:rsidR="00815DC2" w:rsidRPr="00472F83" w14:paraId="1805A642" w14:textId="77777777" w:rsidTr="00815DC2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64E5AF" w14:textId="77777777" w:rsidR="00815DC2" w:rsidRPr="00472F83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901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1ECC2073" w14:textId="77777777" w:rsidR="00815DC2" w:rsidRPr="00472F83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472F83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2</w:t>
            </w:r>
          </w:p>
        </w:tc>
      </w:tr>
    </w:tbl>
    <w:p w14:paraId="4901248B" w14:textId="77777777" w:rsidR="00815DC2" w:rsidRP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2618CA" w14:textId="0D047215" w:rsidR="007C75A3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Label Halal (X1)</w:t>
      </w:r>
    </w:p>
    <w:tbl>
      <w:tblPr>
        <w:tblW w:w="418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04"/>
        <w:gridCol w:w="1503"/>
        <w:gridCol w:w="1174"/>
      </w:tblGrid>
      <w:tr w:rsidR="00815DC2" w:rsidRPr="009E223F" w14:paraId="708686CD" w14:textId="77777777" w:rsidTr="00815DC2">
        <w:trPr>
          <w:cantSplit/>
          <w:jc w:val="center"/>
        </w:trPr>
        <w:tc>
          <w:tcPr>
            <w:tcW w:w="41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2F08761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9E223F">
              <w:rPr>
                <w:rFonts w:ascii="Arial" w:hAnsi="Arial" w:cs="Arial"/>
                <w:b/>
                <w:bCs/>
                <w:color w:val="010205"/>
                <w:lang w:val="en-ID"/>
              </w:rPr>
              <w:t>Reliability Statistics</w:t>
            </w:r>
          </w:p>
        </w:tc>
      </w:tr>
      <w:tr w:rsidR="00815DC2" w:rsidRPr="009E223F" w14:paraId="4C36B8AA" w14:textId="77777777" w:rsidTr="00815DC2">
        <w:trPr>
          <w:cantSplit/>
          <w:jc w:val="center"/>
        </w:trPr>
        <w:tc>
          <w:tcPr>
            <w:tcW w:w="150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3EE5C42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50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A563E80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ronbach's Alpha Based on Standardized Items</w:t>
            </w:r>
          </w:p>
        </w:tc>
        <w:tc>
          <w:tcPr>
            <w:tcW w:w="117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9A864FA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 of Items</w:t>
            </w:r>
          </w:p>
        </w:tc>
      </w:tr>
      <w:tr w:rsidR="00815DC2" w:rsidRPr="009E223F" w14:paraId="0729FB9A" w14:textId="77777777" w:rsidTr="00815DC2">
        <w:trPr>
          <w:cantSplit/>
          <w:jc w:val="center"/>
        </w:trPr>
        <w:tc>
          <w:tcPr>
            <w:tcW w:w="150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5736AF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924</w:t>
            </w:r>
          </w:p>
        </w:tc>
        <w:tc>
          <w:tcPr>
            <w:tcW w:w="150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ED9CB1D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926</w:t>
            </w:r>
          </w:p>
        </w:tc>
        <w:tc>
          <w:tcPr>
            <w:tcW w:w="1174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451F4D1" w14:textId="77777777" w:rsidR="00815DC2" w:rsidRPr="009E223F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E223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8</w:t>
            </w:r>
          </w:p>
        </w:tc>
      </w:tr>
    </w:tbl>
    <w:p w14:paraId="7E994EF1" w14:textId="1C3EB133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C20B052" w14:textId="3C6D5379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815DC2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Word </w:t>
      </w:r>
      <w:proofErr w:type="gramStart"/>
      <w:r w:rsidRPr="00815DC2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Of</w:t>
      </w:r>
      <w:proofErr w:type="gramEnd"/>
      <w:r w:rsidRPr="00815DC2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Mouth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(X2)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815DC2" w:rsidRPr="001D7AC8" w14:paraId="00E8ED8E" w14:textId="77777777" w:rsidTr="00815DC2">
        <w:trPr>
          <w:cantSplit/>
          <w:jc w:val="center"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3D58200" w14:textId="77777777" w:rsidR="00815DC2" w:rsidRPr="001D7AC8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1D7AC8">
              <w:rPr>
                <w:rFonts w:ascii="Arial" w:hAnsi="Arial" w:cs="Arial"/>
                <w:b/>
                <w:bCs/>
                <w:color w:val="010205"/>
                <w:lang w:val="en-ID"/>
              </w:rPr>
              <w:t>Reliability Statistics</w:t>
            </w:r>
          </w:p>
        </w:tc>
      </w:tr>
      <w:tr w:rsidR="00815DC2" w:rsidRPr="001D7AC8" w14:paraId="4B1B8AAF" w14:textId="77777777" w:rsidTr="00815DC2">
        <w:trPr>
          <w:cantSplit/>
          <w:jc w:val="center"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2EE12DE" w14:textId="77777777" w:rsidR="00815DC2" w:rsidRPr="001D7AC8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2567D8F" w14:textId="77777777" w:rsidR="00815DC2" w:rsidRPr="001D7AC8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 of Items</w:t>
            </w:r>
          </w:p>
        </w:tc>
      </w:tr>
      <w:tr w:rsidR="00815DC2" w:rsidRPr="001D7AC8" w14:paraId="2095A556" w14:textId="77777777" w:rsidTr="00815DC2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AA441D2" w14:textId="77777777" w:rsidR="00815DC2" w:rsidRPr="001D7AC8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79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0A7E0BC1" w14:textId="77777777" w:rsidR="00815DC2" w:rsidRPr="001D7AC8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D7AC8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6</w:t>
            </w:r>
          </w:p>
        </w:tc>
      </w:tr>
    </w:tbl>
    <w:p w14:paraId="52BBF25D" w14:textId="50487ECC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354057" w14:textId="49280F77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sep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Harga (X3)</w:t>
      </w: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815DC2" w:rsidRPr="00F967D4" w14:paraId="6D3BCAFA" w14:textId="77777777" w:rsidTr="00815DC2">
        <w:trPr>
          <w:cantSplit/>
          <w:jc w:val="center"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28180EC" w14:textId="77777777" w:rsidR="00815DC2" w:rsidRPr="00F967D4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F967D4">
              <w:rPr>
                <w:rFonts w:ascii="Arial" w:hAnsi="Arial" w:cs="Arial"/>
                <w:b/>
                <w:bCs/>
                <w:color w:val="010205"/>
                <w:lang w:val="en-ID"/>
              </w:rPr>
              <w:t>Reliability Statistics</w:t>
            </w:r>
          </w:p>
        </w:tc>
      </w:tr>
      <w:tr w:rsidR="00815DC2" w:rsidRPr="00F967D4" w14:paraId="04B081A5" w14:textId="77777777" w:rsidTr="00815DC2">
        <w:trPr>
          <w:cantSplit/>
          <w:jc w:val="center"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E6D2BB" w14:textId="77777777" w:rsidR="00815DC2" w:rsidRPr="00F967D4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F967D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72F17CB" w14:textId="77777777" w:rsidR="00815DC2" w:rsidRPr="00F967D4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F967D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 of Items</w:t>
            </w:r>
          </w:p>
        </w:tc>
      </w:tr>
      <w:tr w:rsidR="00815DC2" w:rsidRPr="00F967D4" w14:paraId="7C9A2AC9" w14:textId="77777777" w:rsidTr="00815DC2">
        <w:trPr>
          <w:cantSplit/>
          <w:jc w:val="center"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26A4194" w14:textId="77777777" w:rsidR="00815DC2" w:rsidRPr="00F967D4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F967D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978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1628BCE" w14:textId="77777777" w:rsidR="00815DC2" w:rsidRPr="00F967D4" w:rsidRDefault="00815DC2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F967D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8</w:t>
            </w:r>
          </w:p>
        </w:tc>
      </w:tr>
    </w:tbl>
    <w:p w14:paraId="20E61F26" w14:textId="47747368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97C429C" w14:textId="0F142EBF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520139" w14:textId="2905A526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9D7A8B" w14:textId="2C731B3C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6E8A67C" w14:textId="3647CD25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B95E612" w14:textId="40A83461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B27FC13" w14:textId="77FE6720" w:rsidR="00815DC2" w:rsidRDefault="00815DC2" w:rsidP="00815DC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5C72B23" w14:textId="26A3D42D" w:rsidR="00815DC2" w:rsidRDefault="00815DC2" w:rsidP="00815DC2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C47F7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</w:p>
    <w:p w14:paraId="760F7EBD" w14:textId="77777777" w:rsidR="00126062" w:rsidRDefault="00126062" w:rsidP="00815DC2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09790F8" w14:textId="3920A505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STATISTIK DESKRIPTIF</w:t>
      </w:r>
    </w:p>
    <w:p w14:paraId="7497C547" w14:textId="77777777" w:rsidR="00126062" w:rsidRPr="00126062" w:rsidRDefault="00126062" w:rsidP="0012606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78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82"/>
        <w:gridCol w:w="1030"/>
        <w:gridCol w:w="1076"/>
        <w:gridCol w:w="1107"/>
        <w:gridCol w:w="1030"/>
        <w:gridCol w:w="1445"/>
      </w:tblGrid>
      <w:tr w:rsidR="00126062" w:rsidRPr="00126062" w14:paraId="085683CC" w14:textId="77777777">
        <w:trPr>
          <w:cantSplit/>
        </w:trPr>
        <w:tc>
          <w:tcPr>
            <w:tcW w:w="786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D783A0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126062">
              <w:rPr>
                <w:rFonts w:ascii="Arial" w:hAnsi="Arial" w:cs="Arial"/>
                <w:b/>
                <w:bCs/>
                <w:color w:val="010205"/>
                <w:lang w:val="en-ID"/>
              </w:rPr>
              <w:t>Descriptive Statistics</w:t>
            </w:r>
          </w:p>
        </w:tc>
      </w:tr>
      <w:tr w:rsidR="00126062" w:rsidRPr="00126062" w14:paraId="0FC82DFE" w14:textId="77777777">
        <w:trPr>
          <w:cantSplit/>
        </w:trPr>
        <w:tc>
          <w:tcPr>
            <w:tcW w:w="2182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A0AE29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EA32DD2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</w:t>
            </w:r>
          </w:p>
        </w:tc>
        <w:tc>
          <w:tcPr>
            <w:tcW w:w="10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521940D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inimum</w:t>
            </w:r>
          </w:p>
        </w:tc>
        <w:tc>
          <w:tcPr>
            <w:tcW w:w="110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4398A7F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aximum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E82E075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ean</w:t>
            </w:r>
          </w:p>
        </w:tc>
        <w:tc>
          <w:tcPr>
            <w:tcW w:w="144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DE9DCCA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Deviation</w:t>
            </w:r>
          </w:p>
        </w:tc>
      </w:tr>
      <w:tr w:rsidR="00126062" w:rsidRPr="00126062" w14:paraId="25CDDC8F" w14:textId="77777777">
        <w:trPr>
          <w:cantSplit/>
        </w:trPr>
        <w:tc>
          <w:tcPr>
            <w:tcW w:w="218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D991F7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Label Halal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6583EC4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26CC3B0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0.00</w:t>
            </w:r>
          </w:p>
        </w:tc>
        <w:tc>
          <w:tcPr>
            <w:tcW w:w="110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19C12A6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0.00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8450BB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6.0500</w:t>
            </w:r>
          </w:p>
        </w:tc>
        <w:tc>
          <w:tcPr>
            <w:tcW w:w="144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E19FB6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39686</w:t>
            </w:r>
          </w:p>
        </w:tc>
      </w:tr>
      <w:tr w:rsidR="00126062" w:rsidRPr="00126062" w14:paraId="14BEC29D" w14:textId="77777777">
        <w:trPr>
          <w:cantSplit/>
        </w:trPr>
        <w:tc>
          <w:tcPr>
            <w:tcW w:w="21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5931A6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Word Of Mouth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6829E5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21C1F8A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2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F2D9CF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0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9AAA86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5.48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E8CA5BB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17646</w:t>
            </w:r>
          </w:p>
        </w:tc>
      </w:tr>
      <w:tr w:rsidR="00126062" w:rsidRPr="00126062" w14:paraId="1E749D21" w14:textId="77777777">
        <w:trPr>
          <w:cantSplit/>
        </w:trPr>
        <w:tc>
          <w:tcPr>
            <w:tcW w:w="21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3CC60B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Harga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867900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CDCC925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9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1D699A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0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693EFD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4.50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A26E77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07681</w:t>
            </w:r>
          </w:p>
        </w:tc>
      </w:tr>
      <w:tr w:rsidR="00126062" w:rsidRPr="00126062" w14:paraId="35958367" w14:textId="77777777">
        <w:trPr>
          <w:cantSplit/>
        </w:trPr>
        <w:tc>
          <w:tcPr>
            <w:tcW w:w="218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ABCC2EB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 xml:space="preserve">Keputusan </w:t>
            </w:r>
            <w:proofErr w:type="spellStart"/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Pembelian</w:t>
            </w:r>
            <w:proofErr w:type="spellEnd"/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8E9999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A74F89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5.00</w:t>
            </w: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A30327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60.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0BCB479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54.8900</w:t>
            </w: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26486D6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.04145</w:t>
            </w:r>
          </w:p>
        </w:tc>
      </w:tr>
      <w:tr w:rsidR="00126062" w:rsidRPr="00126062" w14:paraId="46FAD064" w14:textId="77777777">
        <w:trPr>
          <w:cantSplit/>
        </w:trPr>
        <w:tc>
          <w:tcPr>
            <w:tcW w:w="2182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3DEE115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Valid N (listwise)</w:t>
            </w:r>
          </w:p>
        </w:tc>
        <w:tc>
          <w:tcPr>
            <w:tcW w:w="1029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6DB43A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12606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03A7E77F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10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5B689F1E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57AD33A3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44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2AA2EA14" w14:textId="77777777" w:rsidR="00126062" w:rsidRPr="00126062" w:rsidRDefault="00126062" w:rsidP="001260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</w:tbl>
    <w:p w14:paraId="1F195EFA" w14:textId="77777777" w:rsidR="00126062" w:rsidRPr="00126062" w:rsidRDefault="00126062" w:rsidP="0012606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346778D3" w14:textId="4650BEF9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2BB4162" w14:textId="04C807CD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DFE39F" w14:textId="102BFB52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5520E1" w14:textId="16DB1209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4FA2E2" w14:textId="2328B11D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B1F667F" w14:textId="2EAC027C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7E81BB4" w14:textId="3E7B74E6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40715A" w14:textId="40493C59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49CF414" w14:textId="244C83A0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6625B3B" w14:textId="2652B290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D9906C5" w14:textId="02A57FD9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22657DD" w14:textId="34057D53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A5A0EF" w14:textId="5A1BCB1D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74BECA7" w14:textId="36C2A9B2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4F4E236" w14:textId="21971593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C2367B8" w14:textId="354EC3FA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9C12843" w14:textId="72324F07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0EC4B2" w14:textId="449C8B99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A4497E" w14:textId="6DA4499A" w:rsidR="00126062" w:rsidRDefault="00126062" w:rsidP="00126062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04A836" w14:textId="0AB6188E" w:rsidR="00126062" w:rsidRDefault="00126062" w:rsidP="00126062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8</w:t>
      </w:r>
    </w:p>
    <w:p w14:paraId="1B0D04ED" w14:textId="4D4B283E" w:rsidR="00815DC2" w:rsidRDefault="00815DC2" w:rsidP="00815DC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ASUMSI KLASIK</w:t>
      </w:r>
    </w:p>
    <w:p w14:paraId="57539E6D" w14:textId="3C6FD8A4" w:rsidR="00815DC2" w:rsidRDefault="00815DC2" w:rsidP="00815DC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Normalitas</w:t>
      </w:r>
      <w:proofErr w:type="spellEnd"/>
    </w:p>
    <w:tbl>
      <w:tblPr>
        <w:tblW w:w="536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24252E" w:rsidRPr="00E611AA" w14:paraId="78D5FE34" w14:textId="77777777" w:rsidTr="00E41733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9E3EA4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24252E" w:rsidRPr="00E611AA" w14:paraId="58AA71A1" w14:textId="77777777" w:rsidTr="00E41733">
        <w:trPr>
          <w:cantSplit/>
          <w:jc w:val="center"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4860EEC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5F73B4A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24252E" w:rsidRPr="00E611AA" w14:paraId="520382AC" w14:textId="77777777" w:rsidTr="00E41733">
        <w:trPr>
          <w:cantSplit/>
          <w:jc w:val="center"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1DD60EF9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80925FF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100</w:t>
            </w:r>
          </w:p>
        </w:tc>
      </w:tr>
      <w:tr w:rsidR="0024252E" w:rsidRPr="00E611AA" w14:paraId="44996F13" w14:textId="77777777" w:rsidTr="00E41733">
        <w:trPr>
          <w:cantSplit/>
          <w:jc w:val="center"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BB8F4EC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E611A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98E5EA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1B9164D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,0000000</w:t>
            </w:r>
          </w:p>
        </w:tc>
      </w:tr>
      <w:tr w:rsidR="0024252E" w:rsidRPr="00E611AA" w14:paraId="0F1CC1D3" w14:textId="77777777" w:rsidTr="00E41733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D470358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8581FD6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7CA188E" w14:textId="77777777" w:rsidR="0024252E" w:rsidRPr="001B0C26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881.573760</w:t>
            </w:r>
          </w:p>
        </w:tc>
      </w:tr>
      <w:tr w:rsidR="0024252E" w:rsidRPr="00E611AA" w14:paraId="0693AA75" w14:textId="77777777" w:rsidTr="00E41733">
        <w:trPr>
          <w:cantSplit/>
          <w:jc w:val="center"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D448501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AF70E6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D8AF2DB" w14:textId="77777777" w:rsidR="0024252E" w:rsidRPr="001B0C26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,0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</w:tr>
      <w:tr w:rsidR="0024252E" w:rsidRPr="00E611AA" w14:paraId="1639B7BD" w14:textId="77777777" w:rsidTr="00E41733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9FEF762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65633C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9CDF92" w14:textId="77777777" w:rsidR="0024252E" w:rsidRPr="001B0C26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,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5</w:t>
            </w:r>
          </w:p>
        </w:tc>
      </w:tr>
      <w:tr w:rsidR="0024252E" w:rsidRPr="00E611AA" w14:paraId="25F8DE22" w14:textId="77777777" w:rsidTr="00E41733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3F4A7D04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7AAD480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A7085E" w14:textId="77777777" w:rsidR="0024252E" w:rsidRPr="001B0C26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-,0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</w:tr>
      <w:tr w:rsidR="0024252E" w:rsidRPr="00E611AA" w14:paraId="6CBFCC2A" w14:textId="77777777" w:rsidTr="00E41733">
        <w:trPr>
          <w:cantSplit/>
          <w:jc w:val="center"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76E8BFA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FCD68D" w14:textId="77777777" w:rsidR="0024252E" w:rsidRPr="001B0C26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,0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</w:tr>
      <w:tr w:rsidR="0024252E" w:rsidRPr="00E611AA" w14:paraId="4FB71C7D" w14:textId="77777777" w:rsidTr="00E41733">
        <w:trPr>
          <w:cantSplit/>
          <w:jc w:val="center"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5086B82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F1124A0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75</w:t>
            </w:r>
            <w:r w:rsidRPr="00E611A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  <w:tr w:rsidR="0024252E" w:rsidRPr="00E611AA" w14:paraId="50CAFE29" w14:textId="77777777" w:rsidTr="00E41733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ECCC5BF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24252E" w:rsidRPr="00E611AA" w14:paraId="14C9CE05" w14:textId="77777777" w:rsidTr="00E41733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6855991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24252E" w:rsidRPr="00E611AA" w14:paraId="704D8BA3" w14:textId="77777777" w:rsidTr="00E41733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F14E17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c. Lilliefors Significance Correction.</w:t>
            </w:r>
          </w:p>
        </w:tc>
      </w:tr>
      <w:tr w:rsidR="0024252E" w:rsidRPr="00E611AA" w14:paraId="280B4F1E" w14:textId="77777777" w:rsidTr="00E41733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9F2F0C3" w14:textId="77777777" w:rsidR="0024252E" w:rsidRPr="00E611AA" w:rsidRDefault="0024252E" w:rsidP="00E41733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E611AA">
              <w:rPr>
                <w:rFonts w:ascii="Arial" w:hAnsi="Arial" w:cs="Arial"/>
                <w:color w:val="000000"/>
                <w:sz w:val="18"/>
                <w:szCs w:val="18"/>
              </w:rPr>
              <w:t>d. This is a lower bound of the true significance.</w:t>
            </w:r>
          </w:p>
        </w:tc>
      </w:tr>
    </w:tbl>
    <w:p w14:paraId="29D6EAD0" w14:textId="54E7096A" w:rsidR="00815DC2" w:rsidRDefault="00815DC2" w:rsidP="00815DC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E610757" w14:textId="6126B44C" w:rsidR="0024252E" w:rsidRDefault="0024252E" w:rsidP="00815DC2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istogram</w:t>
      </w:r>
    </w:p>
    <w:p w14:paraId="5F45F734" w14:textId="1BD4435A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ID"/>
        </w:rPr>
        <w:drawing>
          <wp:inline distT="0" distB="0" distL="0" distR="0" wp14:anchorId="6D679301" wp14:editId="397F919D">
            <wp:extent cx="4467047" cy="26289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100" cy="26454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28A36B" w14:textId="50BE7FD4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ID"/>
        </w:rPr>
        <w:lastRenderedPageBreak/>
        <w:drawing>
          <wp:inline distT="0" distB="0" distL="0" distR="0" wp14:anchorId="35A5F078" wp14:editId="4B35244D">
            <wp:extent cx="5039995" cy="2966085"/>
            <wp:effectExtent l="0" t="0" r="8255" b="571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6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3ACA66" w14:textId="6E50D963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eteroskedastisitas</w:t>
      </w:r>
      <w:proofErr w:type="spellEnd"/>
    </w:p>
    <w:p w14:paraId="2EB09A3C" w14:textId="21BB233B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ID"/>
        </w:rPr>
        <w:drawing>
          <wp:inline distT="0" distB="0" distL="0" distR="0" wp14:anchorId="1ED81538" wp14:editId="49D8EAF9">
            <wp:extent cx="5039995" cy="2966085"/>
            <wp:effectExtent l="0" t="0" r="8255" b="571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6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4360EF" w14:textId="3B81078E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00BB2DE" w14:textId="3BD9D826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2A8FC2C" w14:textId="37DF0CBC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E92A9D3" w14:textId="672FA7AF" w:rsidR="00C34904" w:rsidRPr="00C34904" w:rsidRDefault="0024252E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ultikolonieritas</w:t>
      </w:r>
      <w:proofErr w:type="spellEnd"/>
    </w:p>
    <w:tbl>
      <w:tblPr>
        <w:tblW w:w="11006" w:type="dxa"/>
        <w:tblInd w:w="-184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2"/>
        <w:gridCol w:w="1574"/>
        <w:gridCol w:w="1384"/>
        <w:gridCol w:w="1384"/>
        <w:gridCol w:w="1527"/>
        <w:gridCol w:w="1066"/>
        <w:gridCol w:w="1066"/>
        <w:gridCol w:w="1177"/>
        <w:gridCol w:w="1066"/>
      </w:tblGrid>
      <w:tr w:rsidR="00C34904" w:rsidRPr="00C34904" w14:paraId="35B7BD47" w14:textId="77777777" w:rsidTr="00C34904">
        <w:trPr>
          <w:cantSplit/>
        </w:trPr>
        <w:tc>
          <w:tcPr>
            <w:tcW w:w="1100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B89EF8D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proofErr w:type="spellStart"/>
            <w:r w:rsidRPr="00C34904">
              <w:rPr>
                <w:rFonts w:ascii="Arial" w:hAnsi="Arial" w:cs="Arial"/>
                <w:b/>
                <w:bCs/>
                <w:color w:val="010205"/>
                <w:lang w:val="en-ID"/>
              </w:rPr>
              <w:t>Coefficients</w:t>
            </w:r>
            <w:r w:rsidRPr="00C34904">
              <w:rPr>
                <w:rFonts w:ascii="Arial" w:hAnsi="Arial" w:cs="Arial"/>
                <w:b/>
                <w:bCs/>
                <w:color w:val="010205"/>
                <w:vertAlign w:val="superscript"/>
                <w:lang w:val="en-ID"/>
              </w:rPr>
              <w:t>a</w:t>
            </w:r>
            <w:proofErr w:type="spellEnd"/>
          </w:p>
        </w:tc>
      </w:tr>
      <w:tr w:rsidR="00C34904" w:rsidRPr="00C34904" w14:paraId="64E975AF" w14:textId="77777777" w:rsidTr="00C34904">
        <w:trPr>
          <w:cantSplit/>
        </w:trPr>
        <w:tc>
          <w:tcPr>
            <w:tcW w:w="2336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4E52A74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2768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469A7FED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Unstandardized Coefficients</w:t>
            </w:r>
          </w:p>
        </w:tc>
        <w:tc>
          <w:tcPr>
            <w:tcW w:w="1527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02A947F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andardized Coefficients</w:t>
            </w:r>
          </w:p>
        </w:tc>
        <w:tc>
          <w:tcPr>
            <w:tcW w:w="106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C8F871A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t</w:t>
            </w:r>
          </w:p>
        </w:tc>
        <w:tc>
          <w:tcPr>
            <w:tcW w:w="1066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93EEEC6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ig.</w:t>
            </w:r>
          </w:p>
        </w:tc>
        <w:tc>
          <w:tcPr>
            <w:tcW w:w="2243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5E5B055C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Collinearity Statistics</w:t>
            </w:r>
          </w:p>
        </w:tc>
      </w:tr>
      <w:tr w:rsidR="00C34904" w:rsidRPr="00C34904" w14:paraId="56950E6C" w14:textId="77777777" w:rsidTr="00C34904">
        <w:trPr>
          <w:cantSplit/>
        </w:trPr>
        <w:tc>
          <w:tcPr>
            <w:tcW w:w="2336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B549D8D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  <w:tc>
          <w:tcPr>
            <w:tcW w:w="138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82D2867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B</w:t>
            </w:r>
          </w:p>
        </w:tc>
        <w:tc>
          <w:tcPr>
            <w:tcW w:w="138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73CCC2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Error</w:t>
            </w:r>
          </w:p>
        </w:tc>
        <w:tc>
          <w:tcPr>
            <w:tcW w:w="15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0832A68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Beta</w:t>
            </w:r>
          </w:p>
        </w:tc>
        <w:tc>
          <w:tcPr>
            <w:tcW w:w="106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2FEC242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  <w:tc>
          <w:tcPr>
            <w:tcW w:w="1066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26F15BA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  <w:tc>
          <w:tcPr>
            <w:tcW w:w="11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AA13972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Tolerance</w:t>
            </w:r>
          </w:p>
        </w:tc>
        <w:tc>
          <w:tcPr>
            <w:tcW w:w="106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62578B8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VIF</w:t>
            </w:r>
          </w:p>
        </w:tc>
      </w:tr>
      <w:tr w:rsidR="00C34904" w:rsidRPr="00C34904" w14:paraId="1C326649" w14:textId="77777777" w:rsidTr="00C34904">
        <w:trPr>
          <w:cantSplit/>
        </w:trPr>
        <w:tc>
          <w:tcPr>
            <w:tcW w:w="762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F572E6F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1</w:t>
            </w:r>
          </w:p>
        </w:tc>
        <w:tc>
          <w:tcPr>
            <w:tcW w:w="157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9D3310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(Constant)</w:t>
            </w:r>
          </w:p>
        </w:tc>
        <w:tc>
          <w:tcPr>
            <w:tcW w:w="138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BCC561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8117.192</w:t>
            </w:r>
          </w:p>
        </w:tc>
        <w:tc>
          <w:tcPr>
            <w:tcW w:w="13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ECE889" w14:textId="16A74D8D" w:rsidR="00C34904" w:rsidRPr="00C34904" w:rsidRDefault="00B702A5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367</w:t>
            </w:r>
            <w:r w:rsidR="00C34904"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991</w:t>
            </w:r>
          </w:p>
        </w:tc>
        <w:tc>
          <w:tcPr>
            <w:tcW w:w="15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6A1C8DA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A3416B" w14:textId="49E97113" w:rsidR="00C34904" w:rsidRPr="00C34904" w:rsidRDefault="00B702A5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1.317</w:t>
            </w:r>
          </w:p>
        </w:tc>
        <w:tc>
          <w:tcPr>
            <w:tcW w:w="10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D1160C3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00</w:t>
            </w:r>
          </w:p>
        </w:tc>
        <w:tc>
          <w:tcPr>
            <w:tcW w:w="11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EBA1033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6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530C5C01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C34904" w:rsidRPr="00C34904" w14:paraId="1C0E90AF" w14:textId="77777777" w:rsidTr="00C34904">
        <w:trPr>
          <w:cantSplit/>
        </w:trPr>
        <w:tc>
          <w:tcPr>
            <w:tcW w:w="76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48AC2C7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5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A5F3856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Label Halal</w:t>
            </w:r>
          </w:p>
        </w:tc>
        <w:tc>
          <w:tcPr>
            <w:tcW w:w="13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2013898" w14:textId="3049C11A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440</w:t>
            </w:r>
          </w:p>
        </w:tc>
        <w:tc>
          <w:tcPr>
            <w:tcW w:w="13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3E51B00" w14:textId="5ADBDF8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1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02</w:t>
            </w:r>
          </w:p>
        </w:tc>
        <w:tc>
          <w:tcPr>
            <w:tcW w:w="1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49AB89" w14:textId="5A24F06F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1</w:t>
            </w: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6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468D20" w14:textId="03348F80" w:rsidR="00C34904" w:rsidRPr="00C34904" w:rsidRDefault="00B702A5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</w:t>
            </w:r>
            <w:r w:rsidR="00C34904"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25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DA0BCBE" w14:textId="09C4F1C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0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0</w:t>
            </w:r>
          </w:p>
        </w:tc>
        <w:tc>
          <w:tcPr>
            <w:tcW w:w="11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75C71A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913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363F083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.095</w:t>
            </w:r>
          </w:p>
        </w:tc>
      </w:tr>
      <w:tr w:rsidR="00C34904" w:rsidRPr="00C34904" w14:paraId="072AA612" w14:textId="77777777" w:rsidTr="00C34904">
        <w:trPr>
          <w:cantSplit/>
        </w:trPr>
        <w:tc>
          <w:tcPr>
            <w:tcW w:w="76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5D13ACD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</w:p>
        </w:tc>
        <w:tc>
          <w:tcPr>
            <w:tcW w:w="15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C9B145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Word Of Mouth</w:t>
            </w:r>
          </w:p>
        </w:tc>
        <w:tc>
          <w:tcPr>
            <w:tcW w:w="138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A2AC5D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-.023</w:t>
            </w:r>
          </w:p>
        </w:tc>
        <w:tc>
          <w:tcPr>
            <w:tcW w:w="13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5BB2ED9" w14:textId="796621F6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1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5</w:t>
            </w:r>
          </w:p>
        </w:tc>
        <w:tc>
          <w:tcPr>
            <w:tcW w:w="15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01041D" w14:textId="71E8B2D9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-.01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8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70798BC" w14:textId="0801E5F5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-.1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83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97B5A15" w14:textId="7D549BFC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55</w:t>
            </w:r>
          </w:p>
        </w:tc>
        <w:tc>
          <w:tcPr>
            <w:tcW w:w="11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3BC625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78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C2D7692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.139</w:t>
            </w:r>
          </w:p>
        </w:tc>
      </w:tr>
      <w:tr w:rsidR="00C34904" w:rsidRPr="00C34904" w14:paraId="4C1EC334" w14:textId="77777777" w:rsidTr="00C34904">
        <w:trPr>
          <w:cantSplit/>
        </w:trPr>
        <w:tc>
          <w:tcPr>
            <w:tcW w:w="762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A31AAA7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</w:p>
        </w:tc>
        <w:tc>
          <w:tcPr>
            <w:tcW w:w="157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E6C7F4B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Harga</w:t>
            </w:r>
          </w:p>
        </w:tc>
        <w:tc>
          <w:tcPr>
            <w:tcW w:w="138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35C23AF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54</w:t>
            </w:r>
          </w:p>
        </w:tc>
        <w:tc>
          <w:tcPr>
            <w:tcW w:w="13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0D1B655" w14:textId="6CCEB2D9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1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4</w:t>
            </w:r>
          </w:p>
        </w:tc>
        <w:tc>
          <w:tcPr>
            <w:tcW w:w="15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84CB8D7" w14:textId="78C4787D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2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64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25BE167" w14:textId="231C9DBF" w:rsidR="00C34904" w:rsidRPr="00C34904" w:rsidRDefault="00B16EC2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</w:t>
            </w:r>
            <w:r w:rsidR="00C34904"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648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E30955" w14:textId="48FC30B0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</w:t>
            </w:r>
            <w:r w:rsidR="00B16EC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09</w:t>
            </w:r>
          </w:p>
        </w:tc>
        <w:tc>
          <w:tcPr>
            <w:tcW w:w="11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5E9BE5A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49</w:t>
            </w:r>
          </w:p>
        </w:tc>
        <w:tc>
          <w:tcPr>
            <w:tcW w:w="106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3382635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.178</w:t>
            </w:r>
          </w:p>
        </w:tc>
      </w:tr>
      <w:tr w:rsidR="00C34904" w:rsidRPr="00C34904" w14:paraId="7860CF23" w14:textId="77777777" w:rsidTr="00C34904">
        <w:trPr>
          <w:cantSplit/>
        </w:trPr>
        <w:tc>
          <w:tcPr>
            <w:tcW w:w="1100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33376C9" w14:textId="77777777" w:rsidR="00C34904" w:rsidRPr="00C34904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a. Dependent Variable: Keputusan </w:t>
            </w:r>
            <w:proofErr w:type="spellStart"/>
            <w:r w:rsidRPr="00C34904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Pembelian</w:t>
            </w:r>
            <w:proofErr w:type="spellEnd"/>
          </w:p>
        </w:tc>
      </w:tr>
    </w:tbl>
    <w:p w14:paraId="34F774EA" w14:textId="77777777" w:rsidR="00C34904" w:rsidRPr="00C34904" w:rsidRDefault="00C34904" w:rsidP="00C34904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37F0F74A" w14:textId="2A40DA97" w:rsidR="0024252E" w:rsidRDefault="0024252E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0E898E" w14:textId="69BFD6FD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FA78FE8" w14:textId="5A48BBFA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3605A09" w14:textId="126ADA8C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84EE715" w14:textId="7603C946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A4D6890" w14:textId="56B0FF9A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F4AA5FD" w14:textId="4DCEBC17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12AEC0" w14:textId="5AC6C0E8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E37739" w14:textId="5261919C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41BE797" w14:textId="3D903E22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AC739E" w14:textId="2FDC695D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AD1F193" w14:textId="732D6F1A" w:rsidR="00C34904" w:rsidRDefault="00C34904" w:rsidP="0024252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10C20BF" w14:textId="4351735D" w:rsidR="00C34904" w:rsidRDefault="00C34904" w:rsidP="00C3490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126062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</w:p>
    <w:p w14:paraId="74F2A326" w14:textId="7703D349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gre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Linear Berganda</w:t>
      </w:r>
    </w:p>
    <w:tbl>
      <w:tblPr>
        <w:tblW w:w="105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958"/>
        <w:gridCol w:w="1134"/>
        <w:gridCol w:w="1134"/>
        <w:gridCol w:w="1275"/>
        <w:gridCol w:w="851"/>
        <w:gridCol w:w="850"/>
        <w:gridCol w:w="2588"/>
      </w:tblGrid>
      <w:tr w:rsidR="00C34904" w:rsidRPr="00BD218C" w14:paraId="30D48EB9" w14:textId="77777777" w:rsidTr="00E41733">
        <w:trPr>
          <w:cantSplit/>
        </w:trPr>
        <w:tc>
          <w:tcPr>
            <w:tcW w:w="1052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FE9A10F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BD218C">
              <w:rPr>
                <w:rFonts w:ascii="Times New Roman" w:hAnsi="Times New Roman"/>
                <w:b/>
                <w:bCs/>
                <w:sz w:val="24"/>
                <w:szCs w:val="24"/>
              </w:rPr>
              <w:t>Coefficientsa</w:t>
            </w:r>
          </w:p>
        </w:tc>
      </w:tr>
      <w:tr w:rsidR="00C34904" w:rsidRPr="00BD218C" w14:paraId="27F405E0" w14:textId="77777777" w:rsidTr="00E41733">
        <w:trPr>
          <w:gridAfter w:val="1"/>
          <w:wAfter w:w="2588" w:type="dxa"/>
          <w:cantSplit/>
        </w:trPr>
        <w:tc>
          <w:tcPr>
            <w:tcW w:w="2694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574139D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26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31216805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5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9A05690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725CED8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07D09F7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C34904" w:rsidRPr="00BD218C" w14:paraId="562E5BD5" w14:textId="77777777" w:rsidTr="00E41733">
        <w:trPr>
          <w:gridAfter w:val="1"/>
          <w:wAfter w:w="2588" w:type="dxa"/>
          <w:cantSplit/>
        </w:trPr>
        <w:tc>
          <w:tcPr>
            <w:tcW w:w="2694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57921E3E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B9F0F63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401DFACB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92B0F91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4011500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88F8D59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34904" w:rsidRPr="00BD218C" w14:paraId="4AEDEFD2" w14:textId="77777777" w:rsidTr="00E41733">
        <w:trPr>
          <w:gridAfter w:val="1"/>
          <w:wAfter w:w="2588" w:type="dxa"/>
          <w:cantSplit/>
        </w:trPr>
        <w:tc>
          <w:tcPr>
            <w:tcW w:w="73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B85E5AD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95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AC8FBE1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B73E55E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8117.192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8332016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367.991</w:t>
            </w:r>
          </w:p>
        </w:tc>
        <w:tc>
          <w:tcPr>
            <w:tcW w:w="12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C62DD23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7CA45D5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1.317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E5C61C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00</w:t>
            </w:r>
          </w:p>
        </w:tc>
      </w:tr>
      <w:tr w:rsidR="00C34904" w:rsidRPr="00BD218C" w14:paraId="2F5873CF" w14:textId="77777777" w:rsidTr="00E41733">
        <w:trPr>
          <w:gridAfter w:val="1"/>
          <w:wAfter w:w="2588" w:type="dxa"/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516285A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E16CF19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bel Halal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C13DA16" w14:textId="50B02704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,44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A235F8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FD1282" w14:textId="10D5ABC8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,41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BBCD88" w14:textId="702BDDA3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.325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BC8BF1D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C34904" w:rsidRPr="00BD218C" w14:paraId="26FDD35B" w14:textId="77777777" w:rsidTr="00E41733">
        <w:trPr>
          <w:gridAfter w:val="1"/>
          <w:wAfter w:w="2588" w:type="dxa"/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F5F8F7B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5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10663B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Word Of Mouth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02ECBB6" w14:textId="77777777" w:rsidR="00C34904" w:rsidRPr="006619C9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-,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49DCA3" w14:textId="77777777" w:rsidR="00C34904" w:rsidRPr="00BB674F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2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A212AF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-,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B3A9A0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-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3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7F4819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55</w:t>
            </w:r>
          </w:p>
        </w:tc>
      </w:tr>
      <w:tr w:rsidR="00C34904" w:rsidRPr="00BD218C" w14:paraId="661F4E04" w14:textId="77777777" w:rsidTr="00E41733">
        <w:trPr>
          <w:gridAfter w:val="1"/>
          <w:wAfter w:w="2588" w:type="dxa"/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2A20F97" w14:textId="77777777" w:rsidR="00C34904" w:rsidRPr="00BD218C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5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E3D0346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Harga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5B3722B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4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02F9804" w14:textId="77777777" w:rsidR="00C34904" w:rsidRPr="00BB674F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34</w:t>
            </w:r>
          </w:p>
        </w:tc>
        <w:tc>
          <w:tcPr>
            <w:tcW w:w="12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CE7945D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64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B33957E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</w:t>
            </w: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8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4FAD738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09</w:t>
            </w:r>
          </w:p>
        </w:tc>
      </w:tr>
      <w:tr w:rsidR="00C34904" w:rsidRPr="00BD218C" w14:paraId="6F5EA411" w14:textId="77777777" w:rsidTr="00E41733">
        <w:trPr>
          <w:gridAfter w:val="1"/>
          <w:wAfter w:w="2588" w:type="dxa"/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00E504" w14:textId="77777777" w:rsidR="00C34904" w:rsidRPr="002C11CE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BD218C">
              <w:rPr>
                <w:rFonts w:ascii="Arial" w:hAnsi="Arial" w:cs="Arial"/>
                <w:color w:val="000000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Keputusan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mbelian</w:t>
            </w:r>
            <w:proofErr w:type="spellEnd"/>
          </w:p>
        </w:tc>
      </w:tr>
    </w:tbl>
    <w:p w14:paraId="68CD880F" w14:textId="1CC9034F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690AD29" w14:textId="574FF854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1F680B7" w14:textId="58B4A9EC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5E79A7A" w14:textId="411E08B2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406E5B" w14:textId="1AD65CCC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CB2B961" w14:textId="5F7E8BB6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C2BE47" w14:textId="0E0A789F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2C22289" w14:textId="2CB3B325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4EC4FF6" w14:textId="78C448B6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8624CF7" w14:textId="6E2FA5A0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4F1DBBE" w14:textId="0B52487F" w:rsidR="00C34904" w:rsidRDefault="00C34904" w:rsidP="00C3490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126062">
        <w:rPr>
          <w:rFonts w:ascii="Times New Roman" w:hAnsi="Times New Roman" w:cs="Times New Roman"/>
          <w:b/>
          <w:bCs/>
          <w:sz w:val="24"/>
          <w:szCs w:val="24"/>
          <w:lang w:val="en-US"/>
        </w:rPr>
        <w:t>10</w:t>
      </w:r>
    </w:p>
    <w:p w14:paraId="08EA144E" w14:textId="0DAB199A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t</w:t>
      </w:r>
    </w:p>
    <w:tbl>
      <w:tblPr>
        <w:tblW w:w="864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985"/>
        <w:gridCol w:w="1276"/>
        <w:gridCol w:w="1134"/>
        <w:gridCol w:w="1275"/>
        <w:gridCol w:w="851"/>
        <w:gridCol w:w="850"/>
        <w:gridCol w:w="709"/>
      </w:tblGrid>
      <w:tr w:rsidR="00C34904" w:rsidRPr="005B0C1D" w14:paraId="0F0F076B" w14:textId="77777777" w:rsidTr="00E41733">
        <w:trPr>
          <w:cantSplit/>
        </w:trPr>
        <w:tc>
          <w:tcPr>
            <w:tcW w:w="864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B31A91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5B0C1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C34904" w:rsidRPr="005B0C1D" w14:paraId="3122ECFE" w14:textId="77777777" w:rsidTr="00E41733">
        <w:trPr>
          <w:gridAfter w:val="1"/>
          <w:wAfter w:w="709" w:type="dxa"/>
          <w:cantSplit/>
        </w:trPr>
        <w:tc>
          <w:tcPr>
            <w:tcW w:w="2552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4E9C4613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41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5C391533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5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14EF3E9D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941D4E4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2D911016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C34904" w:rsidRPr="005B0C1D" w14:paraId="2089FE5C" w14:textId="77777777" w:rsidTr="00E41733">
        <w:trPr>
          <w:gridAfter w:val="1"/>
          <w:wAfter w:w="709" w:type="dxa"/>
          <w:cantSplit/>
        </w:trPr>
        <w:tc>
          <w:tcPr>
            <w:tcW w:w="2552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23EA8D50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83C0303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14C78D6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DC46F33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3EADFFA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85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49F5B99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34904" w:rsidRPr="005B0C1D" w14:paraId="0A9C3098" w14:textId="77777777" w:rsidTr="00E41733">
        <w:trPr>
          <w:gridAfter w:val="1"/>
          <w:wAfter w:w="709" w:type="dxa"/>
          <w:cantSplit/>
        </w:trPr>
        <w:tc>
          <w:tcPr>
            <w:tcW w:w="56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8EFD9F9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98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8A1B65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2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149C7C9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8117.192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682388C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367.991</w:t>
            </w:r>
          </w:p>
        </w:tc>
        <w:tc>
          <w:tcPr>
            <w:tcW w:w="12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CC01420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FD0CB1F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1.317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80D2047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</w:t>
            </w: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00</w:t>
            </w:r>
          </w:p>
        </w:tc>
      </w:tr>
      <w:tr w:rsidR="00C34904" w:rsidRPr="005B0C1D" w14:paraId="525B3228" w14:textId="77777777" w:rsidTr="00E41733">
        <w:trPr>
          <w:gridAfter w:val="1"/>
          <w:wAfter w:w="709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500E0CE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DBD1169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bel Halal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951A310" w14:textId="5DE2A914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44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E9864F" w14:textId="77777777" w:rsidR="00C34904" w:rsidRPr="00F132F4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D27B50" w14:textId="5B7D4FA3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41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D17425" w14:textId="7165053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.32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617F3D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C34904" w:rsidRPr="005B0C1D" w14:paraId="614C1520" w14:textId="77777777" w:rsidTr="00E41733">
        <w:trPr>
          <w:gridAfter w:val="1"/>
          <w:wAfter w:w="709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FA0110F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BB2ED7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Word Of Mouth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A009F09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-,0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E1E733" w14:textId="77777777" w:rsidR="00C34904" w:rsidRPr="00F132F4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25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6F5B95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-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1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19249F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-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9E91CB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55</w:t>
            </w:r>
          </w:p>
        </w:tc>
      </w:tr>
      <w:tr w:rsidR="00C34904" w:rsidRPr="005B0C1D" w14:paraId="7011A590" w14:textId="77777777" w:rsidTr="00E41733">
        <w:trPr>
          <w:gridAfter w:val="1"/>
          <w:wAfter w:w="709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ED3682F" w14:textId="77777777" w:rsidR="00C34904" w:rsidRPr="005B0C1D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F509AB4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Harga</w:t>
            </w:r>
          </w:p>
        </w:tc>
        <w:tc>
          <w:tcPr>
            <w:tcW w:w="12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24BDE1B" w14:textId="77777777" w:rsidR="00C34904" w:rsidRPr="00C2657E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4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3948F2C" w14:textId="77777777" w:rsidR="00C34904" w:rsidRPr="00F132F4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34</w:t>
            </w:r>
          </w:p>
        </w:tc>
        <w:tc>
          <w:tcPr>
            <w:tcW w:w="12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5454AE6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64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E573113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648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2025F5F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09</w:t>
            </w:r>
          </w:p>
        </w:tc>
      </w:tr>
      <w:tr w:rsidR="00C34904" w:rsidRPr="005B0C1D" w14:paraId="34D8D2CB" w14:textId="77777777" w:rsidTr="00E41733">
        <w:trPr>
          <w:cantSplit/>
        </w:trPr>
        <w:tc>
          <w:tcPr>
            <w:tcW w:w="864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0096E49" w14:textId="77777777" w:rsidR="00C34904" w:rsidRPr="00284B43" w:rsidRDefault="00C34904" w:rsidP="00E41733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5B0C1D">
              <w:rPr>
                <w:rFonts w:ascii="Arial" w:hAnsi="Arial" w:cs="Arial"/>
                <w:color w:val="000000"/>
                <w:sz w:val="18"/>
                <w:szCs w:val="18"/>
              </w:rPr>
              <w:t xml:space="preserve">a. Dependent Variable: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puusan</w:t>
            </w:r>
            <w:proofErr w:type="spellEnd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mbelian</w:t>
            </w:r>
            <w:proofErr w:type="spellEnd"/>
          </w:p>
        </w:tc>
      </w:tr>
    </w:tbl>
    <w:p w14:paraId="7801D96C" w14:textId="7D1B7B5A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2582216" w14:textId="2A20592B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609A2C9" w14:textId="2AB6BC88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6B7A22" w14:textId="19394431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F9DD79" w14:textId="40B24459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1F4D88F" w14:textId="7924B1B3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C2125F" w14:textId="2347812F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33A42C" w14:textId="1D2DD306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055903" w14:textId="223474A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16CC73F" w14:textId="5524A7C8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459312" w14:textId="5A281D90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002F940" w14:textId="1D20E139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CB8F1F1" w14:textId="0E269254" w:rsidR="00C34904" w:rsidRDefault="00C34904" w:rsidP="00C3490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8C86A04" w14:textId="08C21218" w:rsidR="00C34904" w:rsidRDefault="00C34904" w:rsidP="00C3490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Lampiran </w:t>
      </w:r>
      <w:r w:rsidR="00BC47F7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126062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</w:p>
    <w:p w14:paraId="42DA2A9C" w14:textId="47E89A83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 Uji F</w:t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C34904" w:rsidRPr="0020044A" w14:paraId="076417CB" w14:textId="77777777" w:rsidTr="00E41733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FD55D2C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20044A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C34904" w:rsidRPr="0020044A" w14:paraId="74CAD380" w14:textId="77777777" w:rsidTr="00E41733">
        <w:trPr>
          <w:cantSplit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25F180CC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CE6EB08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1D3648E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4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5C55C7A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F797357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2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14A91DF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C34904" w:rsidRPr="0020044A" w14:paraId="4714FEFE" w14:textId="77777777" w:rsidTr="00E41733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420DE3F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FADD66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20C429D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93016105.6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B642920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</w:t>
            </w:r>
          </w:p>
        </w:tc>
        <w:tc>
          <w:tcPr>
            <w:tcW w:w="14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C8A6AEC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338701.87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534B65A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7.514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24473A2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  <w:r w:rsidRPr="0020044A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C34904" w:rsidRPr="0020044A" w14:paraId="70371773" w14:textId="77777777" w:rsidTr="00E41733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B873AE8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EB8795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FBD4CE6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22043266.0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3BF15E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9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4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A76682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562950.687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146E62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DB6177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34904" w:rsidRPr="0020044A" w14:paraId="4359228F" w14:textId="77777777" w:rsidTr="00E41733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C8B957C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61F26F84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CAD0102" w14:textId="77777777" w:rsidR="00C34904" w:rsidRPr="00C4243D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15059372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40C6C58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4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BA50B70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5B4AC9E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F4EF6A6" w14:textId="77777777" w:rsidR="00C34904" w:rsidRPr="0020044A" w:rsidRDefault="00C34904" w:rsidP="00E41733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34904" w:rsidRPr="0020044A" w14:paraId="1A781179" w14:textId="77777777" w:rsidTr="00E41733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8FA349" w14:textId="77777777" w:rsidR="00C34904" w:rsidRPr="00C4243D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Keputusan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mbelian</w:t>
            </w:r>
            <w:proofErr w:type="spellEnd"/>
          </w:p>
        </w:tc>
      </w:tr>
      <w:tr w:rsidR="00C34904" w:rsidRPr="0020044A" w14:paraId="23D5789A" w14:textId="77777777" w:rsidTr="00E41733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42FC4B" w14:textId="77777777" w:rsidR="00C34904" w:rsidRPr="0020044A" w:rsidRDefault="00C34904" w:rsidP="00C349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 xml:space="preserve">b. Predictors: (Constant),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Harga</w:t>
            </w: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bel Halal</w:t>
            </w:r>
            <w:r w:rsidRPr="0020044A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Word Of Mouth</w:t>
            </w:r>
          </w:p>
        </w:tc>
      </w:tr>
    </w:tbl>
    <w:p w14:paraId="417C7B84" w14:textId="025DE86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7AA3DD1" w14:textId="091258D1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FE604E6" w14:textId="56569D28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3D7EACF" w14:textId="1D57FAE4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340C1B0" w14:textId="76535400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5CA86BF" w14:textId="75A04C3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99ADEF" w14:textId="1FB26159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94D5DAA" w14:textId="480EFD6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1D210F" w14:textId="3289E37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EE8FE3D" w14:textId="7B6E541B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29D8A04" w14:textId="00C49F30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2352994" w14:textId="3C88E5DD" w:rsidR="00C34904" w:rsidRDefault="00C34904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E7139E" w14:textId="7330F3F8" w:rsidR="00C34904" w:rsidRDefault="00C34904" w:rsidP="00C3490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  <w:r w:rsidR="00126062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</w:p>
    <w:p w14:paraId="22F171FB" w14:textId="25500A33" w:rsidR="00C34904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oefisi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eterminasi</w:t>
      </w:r>
      <w:proofErr w:type="spellEnd"/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7A02F6" w:rsidRPr="009F30F1" w14:paraId="21E3F081" w14:textId="77777777" w:rsidTr="00E41733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3A5FCE6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</w:p>
        </w:tc>
      </w:tr>
      <w:tr w:rsidR="007A02F6" w:rsidRPr="009F30F1" w14:paraId="3A1A1E92" w14:textId="77777777" w:rsidTr="00E41733">
        <w:trPr>
          <w:cantSplit/>
          <w:jc w:val="center"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08E3C63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BAF6C4C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3DA5A48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AC6383F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168BCA6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7A02F6" w:rsidRPr="009F30F1" w14:paraId="67016436" w14:textId="77777777" w:rsidTr="00E41733">
        <w:trPr>
          <w:cantSplit/>
          <w:jc w:val="center"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713A0F5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7128947" w14:textId="77777777" w:rsidR="007A02F6" w:rsidRPr="009F30F1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,7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0</w:t>
            </w:r>
            <w:r w:rsidRPr="009F30F1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D29646D" w14:textId="77777777" w:rsidR="007A02F6" w:rsidRPr="007134E4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,5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9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7FE7833" w14:textId="77777777" w:rsidR="007A02F6" w:rsidRPr="007134E4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04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85604C3" w14:textId="77777777" w:rsidR="007A02F6" w:rsidRPr="007134E4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1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65.58426</w:t>
            </w:r>
          </w:p>
        </w:tc>
      </w:tr>
      <w:tr w:rsidR="007A02F6" w:rsidRPr="009F30F1" w14:paraId="69804703" w14:textId="77777777" w:rsidTr="00E41733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6E4E60" w14:textId="77777777" w:rsidR="007A02F6" w:rsidRDefault="007A02F6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Harga</w:t>
            </w: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bel Halal</w:t>
            </w:r>
            <w:r w:rsidRPr="009F30F1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Word Of Mouth</w:t>
            </w:r>
          </w:p>
          <w:p w14:paraId="11C17BCA" w14:textId="77777777" w:rsidR="007A02F6" w:rsidRDefault="007A02F6" w:rsidP="00E4173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b. Dependent Variable: Keputusan 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mbelian</w:t>
            </w:r>
            <w:proofErr w:type="spellEnd"/>
          </w:p>
          <w:p w14:paraId="46B6AFBA" w14:textId="77777777" w:rsidR="007A02F6" w:rsidRPr="007134E4" w:rsidRDefault="007A02F6" w:rsidP="00E41733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</w:tbl>
    <w:p w14:paraId="0AA41428" w14:textId="79313320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F83482F" w14:textId="1A753321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373CCD" w14:textId="6B2446B5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9B97D78" w14:textId="0C0F5E35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9DC329" w14:textId="7354E6AA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B2201BE" w14:textId="02A9A4C7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1231619" w14:textId="7A139293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BEB0BE9" w14:textId="6334C2E2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253EC0" w14:textId="01E5461D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3BF6B79" w14:textId="718AEFDA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A206871" w14:textId="4853A6C5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63F1527" w14:textId="4D1B4CCA" w:rsidR="007A02F6" w:rsidRDefault="007A02F6" w:rsidP="00C3490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731A54" w14:textId="52ABBAC0" w:rsidR="00126062" w:rsidRDefault="00126062" w:rsidP="007A02F6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3</w:t>
      </w:r>
    </w:p>
    <w:p w14:paraId="770AD5AE" w14:textId="191461A9" w:rsidR="00922414" w:rsidRDefault="000D2EEC" w:rsidP="000D2EE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81120" behindDoc="0" locked="0" layoutInCell="1" allowOverlap="1" wp14:anchorId="04E37307" wp14:editId="72381215">
                <wp:simplePos x="0" y="0"/>
                <wp:positionH relativeFrom="column">
                  <wp:posOffset>2245995</wp:posOffset>
                </wp:positionH>
                <wp:positionV relativeFrom="paragraph">
                  <wp:posOffset>989330</wp:posOffset>
                </wp:positionV>
                <wp:extent cx="28575" cy="2400300"/>
                <wp:effectExtent l="76200" t="0" r="66675" b="57150"/>
                <wp:wrapNone/>
                <wp:docPr id="46" name="Straight Arrow Connector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8575" cy="24003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shapetype w14:anchorId="76D39851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46" o:spid="_x0000_s1026" type="#_x0000_t32" style="position:absolute;margin-left:176.85pt;margin-top:77.9pt;width:2.25pt;height:189pt;flip:x;z-index:251781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" strokecolor="#ed7d31 [3205]" strokeweight="1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6B09334C" wp14:editId="7CF6CCC7">
                <wp:simplePos x="0" y="0"/>
                <wp:positionH relativeFrom="column">
                  <wp:posOffset>2236470</wp:posOffset>
                </wp:positionH>
                <wp:positionV relativeFrom="paragraph">
                  <wp:posOffset>3618230</wp:posOffset>
                </wp:positionV>
                <wp:extent cx="19050" cy="3724275"/>
                <wp:effectExtent l="57150" t="38100" r="57150" b="28575"/>
                <wp:wrapNone/>
                <wp:docPr id="54" name="Straight Arrow Connector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9050" cy="372427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shape w14:anchorId="5E2384B0" id="Straight Arrow Connector 54" o:spid="_x0000_s1026" type="#_x0000_t32" style="position:absolute;margin-left:176.1pt;margin-top:284.9pt;width:1.5pt;height:293.25pt;flip:y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" strokecolor="#ed7d31 [3205]" strokeweight="1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Nilai t Tabel</w:t>
      </w:r>
      <w:r w:rsidR="00922414">
        <w:rPr>
          <w:noProof/>
        </w:rPr>
        <w:drawing>
          <wp:inline distT="0" distB="0" distL="0" distR="0" wp14:anchorId="2A97E0B2" wp14:editId="0A35249E">
            <wp:extent cx="5039995" cy="7129780"/>
            <wp:effectExtent l="0" t="0" r="8255" b="0"/>
            <wp:docPr id="44" name="Picture 44" descr="Elex Sarmigi: tabel t (df=81-120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lex Sarmigi: tabel t (df=81-120)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29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5DB022" w14:textId="7B2E8A30" w:rsidR="007A02F6" w:rsidRDefault="007A02F6" w:rsidP="007A02F6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  <w:r w:rsidR="000D2EEC"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</w:p>
    <w:p w14:paraId="43785A75" w14:textId="5FA4BEFE" w:rsidR="000D2EEC" w:rsidRDefault="000D2EEC" w:rsidP="000D2EE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Nil</w:t>
      </w:r>
      <w:r w:rsidR="00D00F4D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 F Tabel</w:t>
      </w:r>
    </w:p>
    <w:p w14:paraId="240C37A2" w14:textId="7767C1E0" w:rsidR="00D00F4D" w:rsidRDefault="00AB02A5" w:rsidP="000D2EEC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112C0B94" wp14:editId="22A48DAA">
                <wp:simplePos x="0" y="0"/>
                <wp:positionH relativeFrom="column">
                  <wp:posOffset>1379220</wp:posOffset>
                </wp:positionH>
                <wp:positionV relativeFrom="paragraph">
                  <wp:posOffset>1722755</wp:posOffset>
                </wp:positionV>
                <wp:extent cx="28575" cy="5334000"/>
                <wp:effectExtent l="76200" t="38100" r="66675" b="19050"/>
                <wp:wrapNone/>
                <wp:docPr id="63" name="Straight Arrow Connector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28575" cy="5334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shape w14:anchorId="270DF66C" id="Straight Arrow Connector 63" o:spid="_x0000_s1026" type="#_x0000_t32" style="position:absolute;margin-left:108.6pt;margin-top:135.65pt;width:2.25pt;height:420pt;flip:x y;z-index:251784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" strokecolor="#ed7d31 [3205]" strokeweight="1.5pt">
                <v:stroke endarrow="block" joinstyle="miter"/>
              </v:shape>
            </w:pict>
          </mc:Fallback>
        </mc:AlternateContent>
      </w:r>
      <w:r>
        <w:rPr>
          <w:noProof/>
          <w:sz w:val="20"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74232ED7" wp14:editId="3B0EE2C1">
                <wp:simplePos x="0" y="0"/>
                <wp:positionH relativeFrom="column">
                  <wp:posOffset>1379220</wp:posOffset>
                </wp:positionH>
                <wp:positionV relativeFrom="paragraph">
                  <wp:posOffset>875030</wp:posOffset>
                </wp:positionV>
                <wp:extent cx="0" cy="695325"/>
                <wp:effectExtent l="76200" t="0" r="57150" b="47625"/>
                <wp:wrapNone/>
                <wp:docPr id="61" name="Straight Arrow Connector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53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sdtdh="http://schemas.microsoft.com/office/word/2020/wordml/sdtdatahash">
            <w:pict>
              <v:shape w14:anchorId="6001E963" id="Straight Arrow Connector 61" o:spid="_x0000_s1026" type="#_x0000_t32" style="position:absolute;margin-left:108.6pt;margin-top:68.9pt;width:0;height:54.75pt;z-index:251783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" strokecolor="#ed7d31 [3205]" strokeweight="1.5pt">
                <v:stroke endarrow="block" joinstyle="miter"/>
              </v:shape>
            </w:pict>
          </mc:Fallback>
        </mc:AlternateContent>
      </w:r>
      <w:r w:rsidR="00D00F4D">
        <w:rPr>
          <w:noProof/>
          <w:sz w:val="20"/>
        </w:rPr>
        <w:drawing>
          <wp:inline distT="0" distB="0" distL="0" distR="0" wp14:anchorId="0BF52B1C" wp14:editId="0BB18417">
            <wp:extent cx="4843297" cy="7077075"/>
            <wp:effectExtent l="0" t="0" r="0" b="0"/>
            <wp:docPr id="59" name="image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5.pn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46729" cy="7082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104CE" w14:textId="301FBD28" w:rsidR="000D2EEC" w:rsidRDefault="00AB02A5" w:rsidP="00AB02A5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5</w:t>
      </w:r>
    </w:p>
    <w:p w14:paraId="2E8F0450" w14:textId="52A7F416" w:rsidR="007A02F6" w:rsidRDefault="007A02F6" w:rsidP="007A02F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ngis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uesioner</w:t>
      </w:r>
      <w:proofErr w:type="spellEnd"/>
    </w:p>
    <w:p w14:paraId="58B9BED4" w14:textId="4162011E" w:rsidR="00F37456" w:rsidRDefault="00F37456" w:rsidP="00F37456">
      <w:pPr>
        <w:spacing w:line="48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77958884" wp14:editId="56DC53A6">
            <wp:extent cx="1848492" cy="3286125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8071" cy="33209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 xml:space="preserve">           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410826A1" wp14:editId="1A3D7563">
            <wp:extent cx="1852573" cy="3293377"/>
            <wp:effectExtent l="0" t="0" r="0" b="254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3042" cy="3329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D1BBCE" w14:textId="4CDE651C" w:rsidR="00F37456" w:rsidRDefault="00F37456" w:rsidP="00F37456">
      <w:pPr>
        <w:spacing w:line="48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3251C49F" wp14:editId="58FFD7D4">
            <wp:extent cx="1905000" cy="3386581"/>
            <wp:effectExtent l="0" t="0" r="0" b="444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7072" cy="3425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 xml:space="preserve">          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32E6F479" wp14:editId="15151EB1">
            <wp:extent cx="1906815" cy="3389806"/>
            <wp:effectExtent l="0" t="0" r="0" b="127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5663" cy="3441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EBE646" w14:textId="74517082" w:rsidR="007A02F6" w:rsidRDefault="00F37456" w:rsidP="00F37456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1843060A" wp14:editId="3840238A">
            <wp:extent cx="2018519" cy="3588385"/>
            <wp:effectExtent l="0" t="0" r="127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45613" cy="3636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 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7ACA4F28" wp14:editId="2763B2DF">
            <wp:extent cx="2030306" cy="3609340"/>
            <wp:effectExtent l="0" t="0" r="825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46573" cy="3638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61D44" w14:textId="381A3E3E" w:rsidR="00F37456" w:rsidRDefault="00F37456" w:rsidP="00F37456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D3C7125" wp14:editId="7A245A14">
            <wp:extent cx="2072640" cy="3684598"/>
            <wp:effectExtent l="0" t="0" r="381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86659" cy="3709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F317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    </w:t>
      </w:r>
      <w:r w:rsidR="009F317A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D464B83" wp14:editId="4B3277B9">
            <wp:extent cx="2093888" cy="3722370"/>
            <wp:effectExtent l="0" t="0" r="1905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9330" cy="37675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2984E" w14:textId="6729C29F" w:rsidR="009F317A" w:rsidRDefault="009F317A" w:rsidP="00F37456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1C493E" w14:textId="2688CAD2" w:rsidR="009F317A" w:rsidRDefault="009F317A" w:rsidP="009F317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6270FCA6" wp14:editId="40DDA6D8">
            <wp:extent cx="2046737" cy="363855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61681" cy="3665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9916F" w14:textId="4150E689" w:rsidR="009F317A" w:rsidRDefault="009F317A" w:rsidP="009F317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57A8EBB6" wp14:editId="340EA42E">
            <wp:extent cx="2003159" cy="3561080"/>
            <wp:effectExtent l="0" t="0" r="0" b="127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25356" cy="3600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6F9950" w14:textId="30BD54CD" w:rsidR="0024252E" w:rsidRDefault="0024252E" w:rsidP="009F317A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6AF903" w14:textId="76CB72F1" w:rsidR="009F317A" w:rsidRDefault="009F317A" w:rsidP="009F317A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  <w:r w:rsidR="00AB02A5">
        <w:rPr>
          <w:rFonts w:ascii="Times New Roman" w:hAnsi="Times New Roman" w:cs="Times New Roman"/>
          <w:b/>
          <w:bCs/>
          <w:sz w:val="24"/>
          <w:szCs w:val="24"/>
          <w:lang w:val="en-US"/>
        </w:rPr>
        <w:t>6</w:t>
      </w:r>
    </w:p>
    <w:p w14:paraId="6F881181" w14:textId="35F3D1A9" w:rsidR="00287E00" w:rsidRDefault="009F317A" w:rsidP="00287E00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rat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zi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p w14:paraId="65BF03B7" w14:textId="1C5C95C7" w:rsidR="000F255D" w:rsidRDefault="000F255D" w:rsidP="00287E00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26EAAEDD" wp14:editId="1234431F">
            <wp:extent cx="4158819" cy="6338570"/>
            <wp:effectExtent l="0" t="0" r="0" b="508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Picture 62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2392" cy="6344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F2BF4" w14:textId="79FFC4A4" w:rsidR="00287E00" w:rsidRDefault="00287E00" w:rsidP="00287E0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427B340" w14:textId="77777777" w:rsidR="000F255D" w:rsidRDefault="000F255D" w:rsidP="00287E0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668B82" w14:textId="49F42E5D" w:rsidR="00287E00" w:rsidRDefault="00287E00" w:rsidP="00287E0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 1</w:t>
      </w:r>
      <w:r w:rsidR="00AB02A5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</w:p>
    <w:p w14:paraId="5A2C3E4B" w14:textId="6FCE94D2" w:rsidR="00287E00" w:rsidRDefault="00287E00" w:rsidP="00287E00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rat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Bala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zi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p w14:paraId="633025F0" w14:textId="59186EE6" w:rsidR="003E07DA" w:rsidRDefault="003E07DA" w:rsidP="00287E00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 wp14:anchorId="19635DBA" wp14:editId="607C855B">
            <wp:extent cx="4181475" cy="6034348"/>
            <wp:effectExtent l="0" t="0" r="0" b="508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4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1290" cy="6062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6C677" w14:textId="2507C3EB" w:rsidR="000F255D" w:rsidRDefault="000F255D" w:rsidP="000F255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BF180BF" w14:textId="77777777" w:rsidR="007C75A3" w:rsidRPr="007C75A3" w:rsidRDefault="007C75A3" w:rsidP="00815DC2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sectPr w:rsidR="007C75A3" w:rsidRPr="007C75A3" w:rsidSect="007E0AB1">
      <w:headerReference w:type="default" r:id="rId26"/>
      <w:footerReference w:type="default" r:id="rId27"/>
      <w:footerReference w:type="first" r:id="rId28"/>
      <w:pgSz w:w="11906" w:h="16838"/>
      <w:pgMar w:top="2268" w:right="1701" w:bottom="1701" w:left="2268" w:header="709" w:footer="709" w:gutter="0"/>
      <w:pgNumType w:start="10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BDB22E4" w14:textId="77777777" w:rsidR="00D96698" w:rsidRDefault="00D96698" w:rsidP="0088004D">
      <w:pPr>
        <w:spacing w:after="0" w:line="240" w:lineRule="auto"/>
      </w:pPr>
      <w:r>
        <w:separator/>
      </w:r>
    </w:p>
  </w:endnote>
  <w:endnote w:type="continuationSeparator" w:id="0">
    <w:p w14:paraId="66828B43" w14:textId="77777777" w:rsidR="00D96698" w:rsidRDefault="00D96698" w:rsidP="008800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icrosoft Sans Serif">
    <w:panose1 w:val="020B0604020202020204"/>
    <w:charset w:val="00"/>
    <w:family w:val="swiss"/>
    <w:pitch w:val="variable"/>
    <w:sig w:usb0="E5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AAC815" w14:textId="530A73CB" w:rsidR="00C37A11" w:rsidRDefault="00C37A11" w:rsidP="00312106">
    <w:pPr>
      <w:pStyle w:val="Revision"/>
    </w:pPr>
  </w:p>
  <w:p w14:paraId="09CA945D" w14:textId="77777777" w:rsidR="00C37A11" w:rsidRDefault="00C37A11">
    <w:pPr>
      <w:pStyle w:val="Revision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204275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3ED0DD2" w14:textId="3A2975FD" w:rsidR="00C37A11" w:rsidRDefault="00C37A1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BB5B30" w14:textId="77777777" w:rsidR="00C37A11" w:rsidRDefault="00C37A11">
    <w:pPr>
      <w:pStyle w:val="Revision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993D1A" w14:textId="77777777" w:rsidR="00D96698" w:rsidRDefault="00D96698" w:rsidP="0088004D">
      <w:pPr>
        <w:spacing w:after="0" w:line="240" w:lineRule="auto"/>
      </w:pPr>
      <w:r>
        <w:separator/>
      </w:r>
    </w:p>
  </w:footnote>
  <w:footnote w:type="continuationSeparator" w:id="0">
    <w:p w14:paraId="4D5150A8" w14:textId="77777777" w:rsidR="00D96698" w:rsidRDefault="00D96698" w:rsidP="008800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3848977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766AF6F" w14:textId="78BB0545" w:rsidR="00C37A11" w:rsidRDefault="00C37A11">
        <w:pP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1A004D" w14:textId="77777777" w:rsidR="00C37A11" w:rsidRDefault="00C37A11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F573E8"/>
    <w:multiLevelType w:val="hybridMultilevel"/>
    <w:tmpl w:val="E5069D38"/>
    <w:lvl w:ilvl="0" w:tplc="38090019">
      <w:start w:val="1"/>
      <w:numFmt w:val="lowerLetter"/>
      <w:lvlText w:val="%1.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" w15:restartNumberingAfterBreak="0">
    <w:nsid w:val="02EC3A94"/>
    <w:multiLevelType w:val="hybridMultilevel"/>
    <w:tmpl w:val="5062112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640EA4"/>
    <w:multiLevelType w:val="hybridMultilevel"/>
    <w:tmpl w:val="8D5A52C2"/>
    <w:lvl w:ilvl="0" w:tplc="38090019">
      <w:start w:val="1"/>
      <w:numFmt w:val="lowerLetter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" w15:restartNumberingAfterBreak="0">
    <w:nsid w:val="05524344"/>
    <w:multiLevelType w:val="hybridMultilevel"/>
    <w:tmpl w:val="F244E58C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" w15:restartNumberingAfterBreak="0">
    <w:nsid w:val="056B7C6F"/>
    <w:multiLevelType w:val="hybridMultilevel"/>
    <w:tmpl w:val="728CC71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AEF2CD6"/>
    <w:multiLevelType w:val="hybridMultilevel"/>
    <w:tmpl w:val="14928514"/>
    <w:lvl w:ilvl="0" w:tplc="D71C0222">
      <w:start w:val="1"/>
      <w:numFmt w:val="lowerLetter"/>
      <w:lvlText w:val="%1."/>
      <w:lvlJc w:val="left"/>
      <w:pPr>
        <w:ind w:left="180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0EE465DF"/>
    <w:multiLevelType w:val="hybridMultilevel"/>
    <w:tmpl w:val="488A62FC"/>
    <w:lvl w:ilvl="0" w:tplc="38090017">
      <w:start w:val="1"/>
      <w:numFmt w:val="lowerLetter"/>
      <w:lvlText w:val="%1)"/>
      <w:lvlJc w:val="left"/>
      <w:pPr>
        <w:ind w:left="300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3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80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760" w:hanging="360"/>
      </w:pPr>
      <w:rPr>
        <w:rFonts w:ascii="Wingdings" w:hAnsi="Wingdings" w:hint="default"/>
      </w:rPr>
    </w:lvl>
  </w:abstractNum>
  <w:abstractNum w:abstractNumId="7" w15:restartNumberingAfterBreak="0">
    <w:nsid w:val="0FF609F6"/>
    <w:multiLevelType w:val="hybridMultilevel"/>
    <w:tmpl w:val="95848EB0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8" w15:restartNumberingAfterBreak="0">
    <w:nsid w:val="101B1156"/>
    <w:multiLevelType w:val="hybridMultilevel"/>
    <w:tmpl w:val="336C417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0D32D90"/>
    <w:multiLevelType w:val="hybridMultilevel"/>
    <w:tmpl w:val="60D08EDE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126276A6"/>
    <w:multiLevelType w:val="hybridMultilevel"/>
    <w:tmpl w:val="B5BA4B06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38090019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12684631"/>
    <w:multiLevelType w:val="hybridMultilevel"/>
    <w:tmpl w:val="3AFA06E2"/>
    <w:lvl w:ilvl="0" w:tplc="B28AFE68">
      <w:numFmt w:val="bullet"/>
      <w:lvlText w:val="•"/>
      <w:lvlJc w:val="left"/>
      <w:pPr>
        <w:ind w:left="2433" w:hanging="360"/>
      </w:pPr>
      <w:rPr>
        <w:rFonts w:hint="default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3153" w:hanging="360"/>
      </w:pPr>
    </w:lvl>
    <w:lvl w:ilvl="2" w:tplc="3809001B" w:tentative="1">
      <w:start w:val="1"/>
      <w:numFmt w:val="lowerRoman"/>
      <w:lvlText w:val="%3."/>
      <w:lvlJc w:val="right"/>
      <w:pPr>
        <w:ind w:left="3873" w:hanging="180"/>
      </w:pPr>
    </w:lvl>
    <w:lvl w:ilvl="3" w:tplc="3809000F" w:tentative="1">
      <w:start w:val="1"/>
      <w:numFmt w:val="decimal"/>
      <w:lvlText w:val="%4."/>
      <w:lvlJc w:val="left"/>
      <w:pPr>
        <w:ind w:left="4593" w:hanging="360"/>
      </w:pPr>
    </w:lvl>
    <w:lvl w:ilvl="4" w:tplc="38090019" w:tentative="1">
      <w:start w:val="1"/>
      <w:numFmt w:val="lowerLetter"/>
      <w:lvlText w:val="%5."/>
      <w:lvlJc w:val="left"/>
      <w:pPr>
        <w:ind w:left="5313" w:hanging="360"/>
      </w:pPr>
    </w:lvl>
    <w:lvl w:ilvl="5" w:tplc="3809001B" w:tentative="1">
      <w:start w:val="1"/>
      <w:numFmt w:val="lowerRoman"/>
      <w:lvlText w:val="%6."/>
      <w:lvlJc w:val="right"/>
      <w:pPr>
        <w:ind w:left="6033" w:hanging="180"/>
      </w:pPr>
    </w:lvl>
    <w:lvl w:ilvl="6" w:tplc="3809000F" w:tentative="1">
      <w:start w:val="1"/>
      <w:numFmt w:val="decimal"/>
      <w:lvlText w:val="%7."/>
      <w:lvlJc w:val="left"/>
      <w:pPr>
        <w:ind w:left="6753" w:hanging="360"/>
      </w:pPr>
    </w:lvl>
    <w:lvl w:ilvl="7" w:tplc="38090019" w:tentative="1">
      <w:start w:val="1"/>
      <w:numFmt w:val="lowerLetter"/>
      <w:lvlText w:val="%8."/>
      <w:lvlJc w:val="left"/>
      <w:pPr>
        <w:ind w:left="7473" w:hanging="360"/>
      </w:pPr>
    </w:lvl>
    <w:lvl w:ilvl="8" w:tplc="3809001B" w:tentative="1">
      <w:start w:val="1"/>
      <w:numFmt w:val="lowerRoman"/>
      <w:lvlText w:val="%9."/>
      <w:lvlJc w:val="right"/>
      <w:pPr>
        <w:ind w:left="8193" w:hanging="180"/>
      </w:pPr>
    </w:lvl>
  </w:abstractNum>
  <w:abstractNum w:abstractNumId="12" w15:restartNumberingAfterBreak="0">
    <w:nsid w:val="13AD7F8A"/>
    <w:multiLevelType w:val="hybridMultilevel"/>
    <w:tmpl w:val="0AF49B62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14792174"/>
    <w:multiLevelType w:val="hybridMultilevel"/>
    <w:tmpl w:val="C7C450BC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4" w15:restartNumberingAfterBreak="0">
    <w:nsid w:val="1C1F0CCB"/>
    <w:multiLevelType w:val="hybridMultilevel"/>
    <w:tmpl w:val="D4A09402"/>
    <w:lvl w:ilvl="0" w:tplc="38090011">
      <w:start w:val="1"/>
      <w:numFmt w:val="decimal"/>
      <w:lvlText w:val="%1)"/>
      <w:lvlJc w:val="left"/>
      <w:pPr>
        <w:ind w:left="1860" w:hanging="360"/>
      </w:pPr>
    </w:lvl>
    <w:lvl w:ilvl="1" w:tplc="38090019" w:tentative="1">
      <w:start w:val="1"/>
      <w:numFmt w:val="lowerLetter"/>
      <w:lvlText w:val="%2."/>
      <w:lvlJc w:val="left"/>
      <w:pPr>
        <w:ind w:left="2580" w:hanging="360"/>
      </w:pPr>
    </w:lvl>
    <w:lvl w:ilvl="2" w:tplc="3809001B" w:tentative="1">
      <w:start w:val="1"/>
      <w:numFmt w:val="lowerRoman"/>
      <w:lvlText w:val="%3."/>
      <w:lvlJc w:val="right"/>
      <w:pPr>
        <w:ind w:left="3300" w:hanging="180"/>
      </w:pPr>
    </w:lvl>
    <w:lvl w:ilvl="3" w:tplc="3809000F" w:tentative="1">
      <w:start w:val="1"/>
      <w:numFmt w:val="decimal"/>
      <w:lvlText w:val="%4."/>
      <w:lvlJc w:val="left"/>
      <w:pPr>
        <w:ind w:left="4020" w:hanging="360"/>
      </w:pPr>
    </w:lvl>
    <w:lvl w:ilvl="4" w:tplc="38090019" w:tentative="1">
      <w:start w:val="1"/>
      <w:numFmt w:val="lowerLetter"/>
      <w:lvlText w:val="%5."/>
      <w:lvlJc w:val="left"/>
      <w:pPr>
        <w:ind w:left="4740" w:hanging="360"/>
      </w:pPr>
    </w:lvl>
    <w:lvl w:ilvl="5" w:tplc="3809001B" w:tentative="1">
      <w:start w:val="1"/>
      <w:numFmt w:val="lowerRoman"/>
      <w:lvlText w:val="%6."/>
      <w:lvlJc w:val="right"/>
      <w:pPr>
        <w:ind w:left="5460" w:hanging="180"/>
      </w:pPr>
    </w:lvl>
    <w:lvl w:ilvl="6" w:tplc="3809000F" w:tentative="1">
      <w:start w:val="1"/>
      <w:numFmt w:val="decimal"/>
      <w:lvlText w:val="%7."/>
      <w:lvlJc w:val="left"/>
      <w:pPr>
        <w:ind w:left="6180" w:hanging="360"/>
      </w:pPr>
    </w:lvl>
    <w:lvl w:ilvl="7" w:tplc="38090019" w:tentative="1">
      <w:start w:val="1"/>
      <w:numFmt w:val="lowerLetter"/>
      <w:lvlText w:val="%8."/>
      <w:lvlJc w:val="left"/>
      <w:pPr>
        <w:ind w:left="6900" w:hanging="360"/>
      </w:pPr>
    </w:lvl>
    <w:lvl w:ilvl="8" w:tplc="38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15" w15:restartNumberingAfterBreak="0">
    <w:nsid w:val="1CE52245"/>
    <w:multiLevelType w:val="hybridMultilevel"/>
    <w:tmpl w:val="A176D862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1D5F0CE0"/>
    <w:multiLevelType w:val="hybridMultilevel"/>
    <w:tmpl w:val="C8B2CA9C"/>
    <w:lvl w:ilvl="0" w:tplc="3809000F">
      <w:start w:val="1"/>
      <w:numFmt w:val="decimal"/>
      <w:lvlText w:val="%1.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7" w15:restartNumberingAfterBreak="0">
    <w:nsid w:val="1EFE315F"/>
    <w:multiLevelType w:val="hybridMultilevel"/>
    <w:tmpl w:val="B22E160E"/>
    <w:lvl w:ilvl="0" w:tplc="38090011">
      <w:start w:val="1"/>
      <w:numFmt w:val="decimal"/>
      <w:lvlText w:val="%1)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8" w15:restartNumberingAfterBreak="0">
    <w:nsid w:val="257E083E"/>
    <w:multiLevelType w:val="hybridMultilevel"/>
    <w:tmpl w:val="C0C8494A"/>
    <w:lvl w:ilvl="0" w:tplc="38090011">
      <w:start w:val="1"/>
      <w:numFmt w:val="decimal"/>
      <w:lvlText w:val="%1)"/>
      <w:lvlJc w:val="left"/>
      <w:pPr>
        <w:ind w:left="1843" w:hanging="360"/>
      </w:pPr>
    </w:lvl>
    <w:lvl w:ilvl="1" w:tplc="38090019" w:tentative="1">
      <w:start w:val="1"/>
      <w:numFmt w:val="lowerLetter"/>
      <w:lvlText w:val="%2."/>
      <w:lvlJc w:val="left"/>
      <w:pPr>
        <w:ind w:left="2563" w:hanging="360"/>
      </w:pPr>
    </w:lvl>
    <w:lvl w:ilvl="2" w:tplc="3809001B" w:tentative="1">
      <w:start w:val="1"/>
      <w:numFmt w:val="lowerRoman"/>
      <w:lvlText w:val="%3."/>
      <w:lvlJc w:val="right"/>
      <w:pPr>
        <w:ind w:left="3283" w:hanging="180"/>
      </w:pPr>
    </w:lvl>
    <w:lvl w:ilvl="3" w:tplc="3809000F" w:tentative="1">
      <w:start w:val="1"/>
      <w:numFmt w:val="decimal"/>
      <w:lvlText w:val="%4."/>
      <w:lvlJc w:val="left"/>
      <w:pPr>
        <w:ind w:left="4003" w:hanging="360"/>
      </w:pPr>
    </w:lvl>
    <w:lvl w:ilvl="4" w:tplc="38090019" w:tentative="1">
      <w:start w:val="1"/>
      <w:numFmt w:val="lowerLetter"/>
      <w:lvlText w:val="%5."/>
      <w:lvlJc w:val="left"/>
      <w:pPr>
        <w:ind w:left="4723" w:hanging="360"/>
      </w:pPr>
    </w:lvl>
    <w:lvl w:ilvl="5" w:tplc="3809001B" w:tentative="1">
      <w:start w:val="1"/>
      <w:numFmt w:val="lowerRoman"/>
      <w:lvlText w:val="%6."/>
      <w:lvlJc w:val="right"/>
      <w:pPr>
        <w:ind w:left="5443" w:hanging="180"/>
      </w:pPr>
    </w:lvl>
    <w:lvl w:ilvl="6" w:tplc="3809000F" w:tentative="1">
      <w:start w:val="1"/>
      <w:numFmt w:val="decimal"/>
      <w:lvlText w:val="%7."/>
      <w:lvlJc w:val="left"/>
      <w:pPr>
        <w:ind w:left="6163" w:hanging="360"/>
      </w:pPr>
    </w:lvl>
    <w:lvl w:ilvl="7" w:tplc="38090019" w:tentative="1">
      <w:start w:val="1"/>
      <w:numFmt w:val="lowerLetter"/>
      <w:lvlText w:val="%8."/>
      <w:lvlJc w:val="left"/>
      <w:pPr>
        <w:ind w:left="6883" w:hanging="360"/>
      </w:pPr>
    </w:lvl>
    <w:lvl w:ilvl="8" w:tplc="38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9" w15:restartNumberingAfterBreak="0">
    <w:nsid w:val="2687508F"/>
    <w:multiLevelType w:val="hybridMultilevel"/>
    <w:tmpl w:val="94620392"/>
    <w:lvl w:ilvl="0" w:tplc="38090011">
      <w:start w:val="1"/>
      <w:numFmt w:val="decimal"/>
      <w:lvlText w:val="%1)"/>
      <w:lvlJc w:val="left"/>
      <w:pPr>
        <w:ind w:left="1996" w:hanging="360"/>
      </w:pPr>
    </w:lvl>
    <w:lvl w:ilvl="1" w:tplc="38090019" w:tentative="1">
      <w:start w:val="1"/>
      <w:numFmt w:val="lowerLetter"/>
      <w:lvlText w:val="%2."/>
      <w:lvlJc w:val="left"/>
      <w:pPr>
        <w:ind w:left="2716" w:hanging="360"/>
      </w:pPr>
    </w:lvl>
    <w:lvl w:ilvl="2" w:tplc="3809001B" w:tentative="1">
      <w:start w:val="1"/>
      <w:numFmt w:val="lowerRoman"/>
      <w:lvlText w:val="%3."/>
      <w:lvlJc w:val="right"/>
      <w:pPr>
        <w:ind w:left="3436" w:hanging="180"/>
      </w:pPr>
    </w:lvl>
    <w:lvl w:ilvl="3" w:tplc="3809000F" w:tentative="1">
      <w:start w:val="1"/>
      <w:numFmt w:val="decimal"/>
      <w:lvlText w:val="%4."/>
      <w:lvlJc w:val="left"/>
      <w:pPr>
        <w:ind w:left="4156" w:hanging="360"/>
      </w:pPr>
    </w:lvl>
    <w:lvl w:ilvl="4" w:tplc="38090019" w:tentative="1">
      <w:start w:val="1"/>
      <w:numFmt w:val="lowerLetter"/>
      <w:lvlText w:val="%5."/>
      <w:lvlJc w:val="left"/>
      <w:pPr>
        <w:ind w:left="4876" w:hanging="360"/>
      </w:pPr>
    </w:lvl>
    <w:lvl w:ilvl="5" w:tplc="3809001B" w:tentative="1">
      <w:start w:val="1"/>
      <w:numFmt w:val="lowerRoman"/>
      <w:lvlText w:val="%6."/>
      <w:lvlJc w:val="right"/>
      <w:pPr>
        <w:ind w:left="5596" w:hanging="180"/>
      </w:pPr>
    </w:lvl>
    <w:lvl w:ilvl="6" w:tplc="3809000F" w:tentative="1">
      <w:start w:val="1"/>
      <w:numFmt w:val="decimal"/>
      <w:lvlText w:val="%7."/>
      <w:lvlJc w:val="left"/>
      <w:pPr>
        <w:ind w:left="6316" w:hanging="360"/>
      </w:pPr>
    </w:lvl>
    <w:lvl w:ilvl="7" w:tplc="38090019" w:tentative="1">
      <w:start w:val="1"/>
      <w:numFmt w:val="lowerLetter"/>
      <w:lvlText w:val="%8."/>
      <w:lvlJc w:val="left"/>
      <w:pPr>
        <w:ind w:left="7036" w:hanging="360"/>
      </w:pPr>
    </w:lvl>
    <w:lvl w:ilvl="8" w:tplc="38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0" w15:restartNumberingAfterBreak="0">
    <w:nsid w:val="2AAA0990"/>
    <w:multiLevelType w:val="hybridMultilevel"/>
    <w:tmpl w:val="47B433E0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 w15:restartNumberingAfterBreak="0">
    <w:nsid w:val="2DAC4E7D"/>
    <w:multiLevelType w:val="hybridMultilevel"/>
    <w:tmpl w:val="E23E1AA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E15293D"/>
    <w:multiLevelType w:val="hybridMultilevel"/>
    <w:tmpl w:val="988CC914"/>
    <w:lvl w:ilvl="0" w:tplc="7A04599E">
      <w:start w:val="2"/>
      <w:numFmt w:val="upp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E20337E"/>
    <w:multiLevelType w:val="hybridMultilevel"/>
    <w:tmpl w:val="7706C30E"/>
    <w:lvl w:ilvl="0" w:tplc="3809000F">
      <w:start w:val="1"/>
      <w:numFmt w:val="decimal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4" w15:restartNumberingAfterBreak="0">
    <w:nsid w:val="2E426360"/>
    <w:multiLevelType w:val="hybridMultilevel"/>
    <w:tmpl w:val="336C417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1AE2874"/>
    <w:multiLevelType w:val="hybridMultilevel"/>
    <w:tmpl w:val="EAA420EE"/>
    <w:lvl w:ilvl="0" w:tplc="C6F67242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6" w15:restartNumberingAfterBreak="0">
    <w:nsid w:val="31B40166"/>
    <w:multiLevelType w:val="hybridMultilevel"/>
    <w:tmpl w:val="1E867B8A"/>
    <w:lvl w:ilvl="0" w:tplc="38090011">
      <w:start w:val="1"/>
      <w:numFmt w:val="decimal"/>
      <w:lvlText w:val="%1)"/>
      <w:lvlJc w:val="left"/>
      <w:pPr>
        <w:ind w:left="1860" w:hanging="360"/>
      </w:pPr>
    </w:lvl>
    <w:lvl w:ilvl="1" w:tplc="38090019" w:tentative="1">
      <w:start w:val="1"/>
      <w:numFmt w:val="lowerLetter"/>
      <w:lvlText w:val="%2."/>
      <w:lvlJc w:val="left"/>
      <w:pPr>
        <w:ind w:left="2580" w:hanging="360"/>
      </w:pPr>
    </w:lvl>
    <w:lvl w:ilvl="2" w:tplc="3809001B" w:tentative="1">
      <w:start w:val="1"/>
      <w:numFmt w:val="lowerRoman"/>
      <w:lvlText w:val="%3."/>
      <w:lvlJc w:val="right"/>
      <w:pPr>
        <w:ind w:left="3300" w:hanging="180"/>
      </w:pPr>
    </w:lvl>
    <w:lvl w:ilvl="3" w:tplc="3809000F" w:tentative="1">
      <w:start w:val="1"/>
      <w:numFmt w:val="decimal"/>
      <w:lvlText w:val="%4."/>
      <w:lvlJc w:val="left"/>
      <w:pPr>
        <w:ind w:left="4020" w:hanging="360"/>
      </w:pPr>
    </w:lvl>
    <w:lvl w:ilvl="4" w:tplc="38090019" w:tentative="1">
      <w:start w:val="1"/>
      <w:numFmt w:val="lowerLetter"/>
      <w:lvlText w:val="%5."/>
      <w:lvlJc w:val="left"/>
      <w:pPr>
        <w:ind w:left="4740" w:hanging="360"/>
      </w:pPr>
    </w:lvl>
    <w:lvl w:ilvl="5" w:tplc="3809001B" w:tentative="1">
      <w:start w:val="1"/>
      <w:numFmt w:val="lowerRoman"/>
      <w:lvlText w:val="%6."/>
      <w:lvlJc w:val="right"/>
      <w:pPr>
        <w:ind w:left="5460" w:hanging="180"/>
      </w:pPr>
    </w:lvl>
    <w:lvl w:ilvl="6" w:tplc="3809000F" w:tentative="1">
      <w:start w:val="1"/>
      <w:numFmt w:val="decimal"/>
      <w:lvlText w:val="%7."/>
      <w:lvlJc w:val="left"/>
      <w:pPr>
        <w:ind w:left="6180" w:hanging="360"/>
      </w:pPr>
    </w:lvl>
    <w:lvl w:ilvl="7" w:tplc="38090019" w:tentative="1">
      <w:start w:val="1"/>
      <w:numFmt w:val="lowerLetter"/>
      <w:lvlText w:val="%8."/>
      <w:lvlJc w:val="left"/>
      <w:pPr>
        <w:ind w:left="6900" w:hanging="360"/>
      </w:pPr>
    </w:lvl>
    <w:lvl w:ilvl="8" w:tplc="38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27" w15:restartNumberingAfterBreak="0">
    <w:nsid w:val="326B6ADA"/>
    <w:multiLevelType w:val="hybridMultilevel"/>
    <w:tmpl w:val="BB16DCF2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 w15:restartNumberingAfterBreak="0">
    <w:nsid w:val="33EC1153"/>
    <w:multiLevelType w:val="hybridMultilevel"/>
    <w:tmpl w:val="7706C30E"/>
    <w:lvl w:ilvl="0" w:tplc="3809000F">
      <w:start w:val="1"/>
      <w:numFmt w:val="decimal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9" w15:restartNumberingAfterBreak="0">
    <w:nsid w:val="361878BC"/>
    <w:multiLevelType w:val="hybridMultilevel"/>
    <w:tmpl w:val="B5BA4B06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38090019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 w15:restartNumberingAfterBreak="0">
    <w:nsid w:val="38751FD6"/>
    <w:multiLevelType w:val="hybridMultilevel"/>
    <w:tmpl w:val="8EB6837A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1" w15:restartNumberingAfterBreak="0">
    <w:nsid w:val="389B5FD5"/>
    <w:multiLevelType w:val="hybridMultilevel"/>
    <w:tmpl w:val="91F293D4"/>
    <w:lvl w:ilvl="0" w:tplc="38090019">
      <w:start w:val="1"/>
      <w:numFmt w:val="lowerLetter"/>
      <w:lvlText w:val="%1."/>
      <w:lvlJc w:val="left"/>
      <w:pPr>
        <w:ind w:left="2847" w:hanging="360"/>
      </w:pPr>
    </w:lvl>
    <w:lvl w:ilvl="1" w:tplc="38090019" w:tentative="1">
      <w:start w:val="1"/>
      <w:numFmt w:val="lowerLetter"/>
      <w:lvlText w:val="%2."/>
      <w:lvlJc w:val="left"/>
      <w:pPr>
        <w:ind w:left="3567" w:hanging="360"/>
      </w:pPr>
    </w:lvl>
    <w:lvl w:ilvl="2" w:tplc="3809001B" w:tentative="1">
      <w:start w:val="1"/>
      <w:numFmt w:val="lowerRoman"/>
      <w:lvlText w:val="%3."/>
      <w:lvlJc w:val="right"/>
      <w:pPr>
        <w:ind w:left="4287" w:hanging="180"/>
      </w:pPr>
    </w:lvl>
    <w:lvl w:ilvl="3" w:tplc="3809000F" w:tentative="1">
      <w:start w:val="1"/>
      <w:numFmt w:val="decimal"/>
      <w:lvlText w:val="%4."/>
      <w:lvlJc w:val="left"/>
      <w:pPr>
        <w:ind w:left="5007" w:hanging="360"/>
      </w:pPr>
    </w:lvl>
    <w:lvl w:ilvl="4" w:tplc="38090019" w:tentative="1">
      <w:start w:val="1"/>
      <w:numFmt w:val="lowerLetter"/>
      <w:lvlText w:val="%5."/>
      <w:lvlJc w:val="left"/>
      <w:pPr>
        <w:ind w:left="5727" w:hanging="360"/>
      </w:pPr>
    </w:lvl>
    <w:lvl w:ilvl="5" w:tplc="3809001B" w:tentative="1">
      <w:start w:val="1"/>
      <w:numFmt w:val="lowerRoman"/>
      <w:lvlText w:val="%6."/>
      <w:lvlJc w:val="right"/>
      <w:pPr>
        <w:ind w:left="6447" w:hanging="180"/>
      </w:pPr>
    </w:lvl>
    <w:lvl w:ilvl="6" w:tplc="3809000F" w:tentative="1">
      <w:start w:val="1"/>
      <w:numFmt w:val="decimal"/>
      <w:lvlText w:val="%7."/>
      <w:lvlJc w:val="left"/>
      <w:pPr>
        <w:ind w:left="7167" w:hanging="360"/>
      </w:pPr>
    </w:lvl>
    <w:lvl w:ilvl="7" w:tplc="38090019" w:tentative="1">
      <w:start w:val="1"/>
      <w:numFmt w:val="lowerLetter"/>
      <w:lvlText w:val="%8."/>
      <w:lvlJc w:val="left"/>
      <w:pPr>
        <w:ind w:left="7887" w:hanging="360"/>
      </w:pPr>
    </w:lvl>
    <w:lvl w:ilvl="8" w:tplc="38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32" w15:restartNumberingAfterBreak="0">
    <w:nsid w:val="39E718D3"/>
    <w:multiLevelType w:val="hybridMultilevel"/>
    <w:tmpl w:val="1F789F3A"/>
    <w:lvl w:ilvl="0" w:tplc="02CA4460">
      <w:start w:val="3"/>
      <w:numFmt w:val="upperLetter"/>
      <w:lvlText w:val="%1."/>
      <w:lvlJc w:val="left"/>
      <w:pPr>
        <w:ind w:left="740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9EB3E17"/>
    <w:multiLevelType w:val="hybridMultilevel"/>
    <w:tmpl w:val="9024429E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4" w15:restartNumberingAfterBreak="0">
    <w:nsid w:val="3D7D305F"/>
    <w:multiLevelType w:val="hybridMultilevel"/>
    <w:tmpl w:val="F2A2FB8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E260388"/>
    <w:multiLevelType w:val="hybridMultilevel"/>
    <w:tmpl w:val="5D88836C"/>
    <w:lvl w:ilvl="0" w:tplc="6ED44C58">
      <w:start w:val="1"/>
      <w:numFmt w:val="decimal"/>
      <w:lvlText w:val="%1."/>
      <w:lvlJc w:val="left"/>
      <w:pPr>
        <w:ind w:left="1005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725" w:hanging="360"/>
      </w:pPr>
    </w:lvl>
    <w:lvl w:ilvl="2" w:tplc="3809001B" w:tentative="1">
      <w:start w:val="1"/>
      <w:numFmt w:val="lowerRoman"/>
      <w:lvlText w:val="%3."/>
      <w:lvlJc w:val="right"/>
      <w:pPr>
        <w:ind w:left="2445" w:hanging="180"/>
      </w:pPr>
    </w:lvl>
    <w:lvl w:ilvl="3" w:tplc="3809000F" w:tentative="1">
      <w:start w:val="1"/>
      <w:numFmt w:val="decimal"/>
      <w:lvlText w:val="%4."/>
      <w:lvlJc w:val="left"/>
      <w:pPr>
        <w:ind w:left="3165" w:hanging="360"/>
      </w:pPr>
    </w:lvl>
    <w:lvl w:ilvl="4" w:tplc="38090019" w:tentative="1">
      <w:start w:val="1"/>
      <w:numFmt w:val="lowerLetter"/>
      <w:lvlText w:val="%5."/>
      <w:lvlJc w:val="left"/>
      <w:pPr>
        <w:ind w:left="3885" w:hanging="360"/>
      </w:pPr>
    </w:lvl>
    <w:lvl w:ilvl="5" w:tplc="3809001B" w:tentative="1">
      <w:start w:val="1"/>
      <w:numFmt w:val="lowerRoman"/>
      <w:lvlText w:val="%6."/>
      <w:lvlJc w:val="right"/>
      <w:pPr>
        <w:ind w:left="4605" w:hanging="180"/>
      </w:pPr>
    </w:lvl>
    <w:lvl w:ilvl="6" w:tplc="3809000F" w:tentative="1">
      <w:start w:val="1"/>
      <w:numFmt w:val="decimal"/>
      <w:lvlText w:val="%7."/>
      <w:lvlJc w:val="left"/>
      <w:pPr>
        <w:ind w:left="5325" w:hanging="360"/>
      </w:pPr>
    </w:lvl>
    <w:lvl w:ilvl="7" w:tplc="38090019" w:tentative="1">
      <w:start w:val="1"/>
      <w:numFmt w:val="lowerLetter"/>
      <w:lvlText w:val="%8."/>
      <w:lvlJc w:val="left"/>
      <w:pPr>
        <w:ind w:left="6045" w:hanging="360"/>
      </w:pPr>
    </w:lvl>
    <w:lvl w:ilvl="8" w:tplc="3809001B" w:tentative="1">
      <w:start w:val="1"/>
      <w:numFmt w:val="lowerRoman"/>
      <w:lvlText w:val="%9."/>
      <w:lvlJc w:val="right"/>
      <w:pPr>
        <w:ind w:left="6765" w:hanging="180"/>
      </w:pPr>
    </w:lvl>
  </w:abstractNum>
  <w:abstractNum w:abstractNumId="36" w15:restartNumberingAfterBreak="0">
    <w:nsid w:val="3FD75E43"/>
    <w:multiLevelType w:val="hybridMultilevel"/>
    <w:tmpl w:val="C8B2CA9C"/>
    <w:lvl w:ilvl="0" w:tplc="3809000F">
      <w:start w:val="1"/>
      <w:numFmt w:val="decimal"/>
      <w:lvlText w:val="%1.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37" w15:restartNumberingAfterBreak="0">
    <w:nsid w:val="408443BA"/>
    <w:multiLevelType w:val="hybridMultilevel"/>
    <w:tmpl w:val="4A7E373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3C22C6D"/>
    <w:multiLevelType w:val="hybridMultilevel"/>
    <w:tmpl w:val="7086458E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446B080E"/>
    <w:multiLevelType w:val="hybridMultilevel"/>
    <w:tmpl w:val="89248CA0"/>
    <w:lvl w:ilvl="0" w:tplc="081A2ED2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51A32E2"/>
    <w:multiLevelType w:val="hybridMultilevel"/>
    <w:tmpl w:val="675CBAFC"/>
    <w:lvl w:ilvl="0" w:tplc="FE688EF6">
      <w:start w:val="4"/>
      <w:numFmt w:val="upperLetter"/>
      <w:lvlText w:val="%1."/>
      <w:lvlJc w:val="left"/>
      <w:pPr>
        <w:ind w:left="1004" w:hanging="360"/>
      </w:pPr>
      <w:rPr>
        <w:rFonts w:ascii="Times New Roman" w:hAnsi="Times New Roman" w:cs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5C020C3"/>
    <w:multiLevelType w:val="hybridMultilevel"/>
    <w:tmpl w:val="D148581E"/>
    <w:lvl w:ilvl="0" w:tplc="38090015">
      <w:start w:val="1"/>
      <w:numFmt w:val="upperLetter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2" w15:restartNumberingAfterBreak="0">
    <w:nsid w:val="46A5629E"/>
    <w:multiLevelType w:val="hybridMultilevel"/>
    <w:tmpl w:val="0840CD7C"/>
    <w:lvl w:ilvl="0" w:tplc="1868B7F4">
      <w:start w:val="3"/>
      <w:numFmt w:val="decimal"/>
      <w:lvlText w:val="%1."/>
      <w:lvlJc w:val="left"/>
      <w:pPr>
        <w:ind w:left="171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97C6C5B"/>
    <w:multiLevelType w:val="hybridMultilevel"/>
    <w:tmpl w:val="44BAEFCC"/>
    <w:lvl w:ilvl="0" w:tplc="F16AF76C">
      <w:start w:val="1"/>
      <w:numFmt w:val="lowerLetter"/>
      <w:lvlText w:val="%1."/>
      <w:lvlJc w:val="left"/>
      <w:pPr>
        <w:ind w:left="946" w:hanging="360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6E345600">
      <w:numFmt w:val="bullet"/>
      <w:lvlText w:val="•"/>
      <w:lvlJc w:val="left"/>
      <w:pPr>
        <w:ind w:left="1758" w:hanging="360"/>
      </w:pPr>
      <w:rPr>
        <w:rFonts w:hint="default"/>
        <w:lang w:val="id" w:eastAsia="en-US" w:bidi="ar-SA"/>
      </w:rPr>
    </w:lvl>
    <w:lvl w:ilvl="2" w:tplc="BF5236A4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  <w:lvl w:ilvl="3" w:tplc="8BCED778">
      <w:numFmt w:val="bullet"/>
      <w:lvlText w:val="•"/>
      <w:lvlJc w:val="left"/>
      <w:pPr>
        <w:ind w:left="3395" w:hanging="360"/>
      </w:pPr>
      <w:rPr>
        <w:rFonts w:hint="default"/>
        <w:lang w:val="id" w:eastAsia="en-US" w:bidi="ar-SA"/>
      </w:rPr>
    </w:lvl>
    <w:lvl w:ilvl="4" w:tplc="BD2E1694">
      <w:numFmt w:val="bullet"/>
      <w:lvlText w:val="•"/>
      <w:lvlJc w:val="left"/>
      <w:pPr>
        <w:ind w:left="4214" w:hanging="360"/>
      </w:pPr>
      <w:rPr>
        <w:rFonts w:hint="default"/>
        <w:lang w:val="id" w:eastAsia="en-US" w:bidi="ar-SA"/>
      </w:rPr>
    </w:lvl>
    <w:lvl w:ilvl="5" w:tplc="AE461F34">
      <w:numFmt w:val="bullet"/>
      <w:lvlText w:val="•"/>
      <w:lvlJc w:val="left"/>
      <w:pPr>
        <w:ind w:left="5033" w:hanging="360"/>
      </w:pPr>
      <w:rPr>
        <w:rFonts w:hint="default"/>
        <w:lang w:val="id" w:eastAsia="en-US" w:bidi="ar-SA"/>
      </w:rPr>
    </w:lvl>
    <w:lvl w:ilvl="6" w:tplc="8112311E">
      <w:numFmt w:val="bullet"/>
      <w:lvlText w:val="•"/>
      <w:lvlJc w:val="left"/>
      <w:pPr>
        <w:ind w:left="5851" w:hanging="360"/>
      </w:pPr>
      <w:rPr>
        <w:rFonts w:hint="default"/>
        <w:lang w:val="id" w:eastAsia="en-US" w:bidi="ar-SA"/>
      </w:rPr>
    </w:lvl>
    <w:lvl w:ilvl="7" w:tplc="BAAAA72A">
      <w:numFmt w:val="bullet"/>
      <w:lvlText w:val="•"/>
      <w:lvlJc w:val="left"/>
      <w:pPr>
        <w:ind w:left="6670" w:hanging="360"/>
      </w:pPr>
      <w:rPr>
        <w:rFonts w:hint="default"/>
        <w:lang w:val="id" w:eastAsia="en-US" w:bidi="ar-SA"/>
      </w:rPr>
    </w:lvl>
    <w:lvl w:ilvl="8" w:tplc="6AE06DEE">
      <w:numFmt w:val="bullet"/>
      <w:lvlText w:val="•"/>
      <w:lvlJc w:val="left"/>
      <w:pPr>
        <w:ind w:left="7489" w:hanging="360"/>
      </w:pPr>
      <w:rPr>
        <w:rFonts w:hint="default"/>
        <w:lang w:val="id" w:eastAsia="en-US" w:bidi="ar-SA"/>
      </w:rPr>
    </w:lvl>
  </w:abstractNum>
  <w:abstractNum w:abstractNumId="44" w15:restartNumberingAfterBreak="0">
    <w:nsid w:val="4B6F2F88"/>
    <w:multiLevelType w:val="hybridMultilevel"/>
    <w:tmpl w:val="7E200CB2"/>
    <w:lvl w:ilvl="0" w:tplc="38090011">
      <w:start w:val="1"/>
      <w:numFmt w:val="decimal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5" w15:restartNumberingAfterBreak="0">
    <w:nsid w:val="4D4D4710"/>
    <w:multiLevelType w:val="hybridMultilevel"/>
    <w:tmpl w:val="72D84ECE"/>
    <w:lvl w:ilvl="0" w:tplc="D24E8A3E">
      <w:start w:val="1"/>
      <w:numFmt w:val="upperRoman"/>
      <w:lvlText w:val="%1."/>
      <w:lvlJc w:val="righ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DFD3B23"/>
    <w:multiLevelType w:val="hybridMultilevel"/>
    <w:tmpl w:val="9BC09B3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FB06189"/>
    <w:multiLevelType w:val="hybridMultilevel"/>
    <w:tmpl w:val="A822CDC6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8" w15:restartNumberingAfterBreak="0">
    <w:nsid w:val="51557872"/>
    <w:multiLevelType w:val="hybridMultilevel"/>
    <w:tmpl w:val="1CD0DD6E"/>
    <w:lvl w:ilvl="0" w:tplc="CA06F96E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51D067AF"/>
    <w:multiLevelType w:val="hybridMultilevel"/>
    <w:tmpl w:val="E05E0EDE"/>
    <w:lvl w:ilvl="0" w:tplc="53509062">
      <w:start w:val="3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40C187C"/>
    <w:multiLevelType w:val="hybridMultilevel"/>
    <w:tmpl w:val="27D8032C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1" w15:restartNumberingAfterBreak="0">
    <w:nsid w:val="546747BA"/>
    <w:multiLevelType w:val="hybridMultilevel"/>
    <w:tmpl w:val="B51C7AAE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55AF58C8"/>
    <w:multiLevelType w:val="hybridMultilevel"/>
    <w:tmpl w:val="907C629A"/>
    <w:lvl w:ilvl="0" w:tplc="38090019">
      <w:start w:val="1"/>
      <w:numFmt w:val="lowerLetter"/>
      <w:lvlText w:val="%1."/>
      <w:lvlJc w:val="left"/>
      <w:pPr>
        <w:ind w:left="2847" w:hanging="360"/>
      </w:pPr>
    </w:lvl>
    <w:lvl w:ilvl="1" w:tplc="38090019" w:tentative="1">
      <w:start w:val="1"/>
      <w:numFmt w:val="lowerLetter"/>
      <w:lvlText w:val="%2."/>
      <w:lvlJc w:val="left"/>
      <w:pPr>
        <w:ind w:left="3567" w:hanging="360"/>
      </w:pPr>
    </w:lvl>
    <w:lvl w:ilvl="2" w:tplc="3809001B" w:tentative="1">
      <w:start w:val="1"/>
      <w:numFmt w:val="lowerRoman"/>
      <w:lvlText w:val="%3."/>
      <w:lvlJc w:val="right"/>
      <w:pPr>
        <w:ind w:left="4287" w:hanging="180"/>
      </w:pPr>
    </w:lvl>
    <w:lvl w:ilvl="3" w:tplc="3809000F" w:tentative="1">
      <w:start w:val="1"/>
      <w:numFmt w:val="decimal"/>
      <w:lvlText w:val="%4."/>
      <w:lvlJc w:val="left"/>
      <w:pPr>
        <w:ind w:left="5007" w:hanging="360"/>
      </w:pPr>
    </w:lvl>
    <w:lvl w:ilvl="4" w:tplc="38090019" w:tentative="1">
      <w:start w:val="1"/>
      <w:numFmt w:val="lowerLetter"/>
      <w:lvlText w:val="%5."/>
      <w:lvlJc w:val="left"/>
      <w:pPr>
        <w:ind w:left="5727" w:hanging="360"/>
      </w:pPr>
    </w:lvl>
    <w:lvl w:ilvl="5" w:tplc="3809001B" w:tentative="1">
      <w:start w:val="1"/>
      <w:numFmt w:val="lowerRoman"/>
      <w:lvlText w:val="%6."/>
      <w:lvlJc w:val="right"/>
      <w:pPr>
        <w:ind w:left="6447" w:hanging="180"/>
      </w:pPr>
    </w:lvl>
    <w:lvl w:ilvl="6" w:tplc="3809000F" w:tentative="1">
      <w:start w:val="1"/>
      <w:numFmt w:val="decimal"/>
      <w:lvlText w:val="%7."/>
      <w:lvlJc w:val="left"/>
      <w:pPr>
        <w:ind w:left="7167" w:hanging="360"/>
      </w:pPr>
    </w:lvl>
    <w:lvl w:ilvl="7" w:tplc="38090019" w:tentative="1">
      <w:start w:val="1"/>
      <w:numFmt w:val="lowerLetter"/>
      <w:lvlText w:val="%8."/>
      <w:lvlJc w:val="left"/>
      <w:pPr>
        <w:ind w:left="7887" w:hanging="360"/>
      </w:pPr>
    </w:lvl>
    <w:lvl w:ilvl="8" w:tplc="38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53" w15:restartNumberingAfterBreak="0">
    <w:nsid w:val="55D91B31"/>
    <w:multiLevelType w:val="hybridMultilevel"/>
    <w:tmpl w:val="89A8933E"/>
    <w:lvl w:ilvl="0" w:tplc="38090011">
      <w:start w:val="1"/>
      <w:numFmt w:val="decimal"/>
      <w:lvlText w:val="%1)"/>
      <w:lvlJc w:val="left"/>
      <w:pPr>
        <w:ind w:left="1860" w:hanging="360"/>
      </w:pPr>
    </w:lvl>
    <w:lvl w:ilvl="1" w:tplc="38090019" w:tentative="1">
      <w:start w:val="1"/>
      <w:numFmt w:val="lowerLetter"/>
      <w:lvlText w:val="%2."/>
      <w:lvlJc w:val="left"/>
      <w:pPr>
        <w:ind w:left="2580" w:hanging="360"/>
      </w:pPr>
    </w:lvl>
    <w:lvl w:ilvl="2" w:tplc="3809001B" w:tentative="1">
      <w:start w:val="1"/>
      <w:numFmt w:val="lowerRoman"/>
      <w:lvlText w:val="%3."/>
      <w:lvlJc w:val="right"/>
      <w:pPr>
        <w:ind w:left="3300" w:hanging="180"/>
      </w:pPr>
    </w:lvl>
    <w:lvl w:ilvl="3" w:tplc="3809000F" w:tentative="1">
      <w:start w:val="1"/>
      <w:numFmt w:val="decimal"/>
      <w:lvlText w:val="%4."/>
      <w:lvlJc w:val="left"/>
      <w:pPr>
        <w:ind w:left="4020" w:hanging="360"/>
      </w:pPr>
    </w:lvl>
    <w:lvl w:ilvl="4" w:tplc="38090019" w:tentative="1">
      <w:start w:val="1"/>
      <w:numFmt w:val="lowerLetter"/>
      <w:lvlText w:val="%5."/>
      <w:lvlJc w:val="left"/>
      <w:pPr>
        <w:ind w:left="4740" w:hanging="360"/>
      </w:pPr>
    </w:lvl>
    <w:lvl w:ilvl="5" w:tplc="3809001B" w:tentative="1">
      <w:start w:val="1"/>
      <w:numFmt w:val="lowerRoman"/>
      <w:lvlText w:val="%6."/>
      <w:lvlJc w:val="right"/>
      <w:pPr>
        <w:ind w:left="5460" w:hanging="180"/>
      </w:pPr>
    </w:lvl>
    <w:lvl w:ilvl="6" w:tplc="3809000F" w:tentative="1">
      <w:start w:val="1"/>
      <w:numFmt w:val="decimal"/>
      <w:lvlText w:val="%7."/>
      <w:lvlJc w:val="left"/>
      <w:pPr>
        <w:ind w:left="6180" w:hanging="360"/>
      </w:pPr>
    </w:lvl>
    <w:lvl w:ilvl="7" w:tplc="38090019" w:tentative="1">
      <w:start w:val="1"/>
      <w:numFmt w:val="lowerLetter"/>
      <w:lvlText w:val="%8."/>
      <w:lvlJc w:val="left"/>
      <w:pPr>
        <w:ind w:left="6900" w:hanging="360"/>
      </w:pPr>
    </w:lvl>
    <w:lvl w:ilvl="8" w:tplc="38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54" w15:restartNumberingAfterBreak="0">
    <w:nsid w:val="56856FDB"/>
    <w:multiLevelType w:val="hybridMultilevel"/>
    <w:tmpl w:val="4D449B9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5" w15:restartNumberingAfterBreak="0">
    <w:nsid w:val="58D22A26"/>
    <w:multiLevelType w:val="hybridMultilevel"/>
    <w:tmpl w:val="53986F2A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56" w15:restartNumberingAfterBreak="0">
    <w:nsid w:val="59927F17"/>
    <w:multiLevelType w:val="hybridMultilevel"/>
    <w:tmpl w:val="F58A488C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7" w15:restartNumberingAfterBreak="0">
    <w:nsid w:val="5AF12599"/>
    <w:multiLevelType w:val="hybridMultilevel"/>
    <w:tmpl w:val="31BA1C3E"/>
    <w:lvl w:ilvl="0" w:tplc="38090019">
      <w:start w:val="1"/>
      <w:numFmt w:val="lowerLetter"/>
      <w:lvlText w:val="%1.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8" w15:restartNumberingAfterBreak="0">
    <w:nsid w:val="5B1A2F02"/>
    <w:multiLevelType w:val="hybridMultilevel"/>
    <w:tmpl w:val="30347F82"/>
    <w:lvl w:ilvl="0" w:tplc="38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59" w15:restartNumberingAfterBreak="0">
    <w:nsid w:val="5BC428E4"/>
    <w:multiLevelType w:val="hybridMultilevel"/>
    <w:tmpl w:val="8A3CAC3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5CA56812"/>
    <w:multiLevelType w:val="hybridMultilevel"/>
    <w:tmpl w:val="9BF8F97C"/>
    <w:lvl w:ilvl="0" w:tplc="3809000F">
      <w:start w:val="1"/>
      <w:numFmt w:val="decimal"/>
      <w:lvlText w:val="%1."/>
      <w:lvlJc w:val="left"/>
      <w:pPr>
        <w:ind w:left="436" w:hanging="360"/>
      </w:pPr>
    </w:lvl>
    <w:lvl w:ilvl="1" w:tplc="38090019" w:tentative="1">
      <w:start w:val="1"/>
      <w:numFmt w:val="lowerLetter"/>
      <w:lvlText w:val="%2."/>
      <w:lvlJc w:val="left"/>
      <w:pPr>
        <w:ind w:left="1156" w:hanging="360"/>
      </w:pPr>
    </w:lvl>
    <w:lvl w:ilvl="2" w:tplc="3809001B" w:tentative="1">
      <w:start w:val="1"/>
      <w:numFmt w:val="lowerRoman"/>
      <w:lvlText w:val="%3."/>
      <w:lvlJc w:val="right"/>
      <w:pPr>
        <w:ind w:left="1876" w:hanging="180"/>
      </w:pPr>
    </w:lvl>
    <w:lvl w:ilvl="3" w:tplc="3809000F" w:tentative="1">
      <w:start w:val="1"/>
      <w:numFmt w:val="decimal"/>
      <w:lvlText w:val="%4."/>
      <w:lvlJc w:val="left"/>
      <w:pPr>
        <w:ind w:left="2596" w:hanging="360"/>
      </w:pPr>
    </w:lvl>
    <w:lvl w:ilvl="4" w:tplc="38090019" w:tentative="1">
      <w:start w:val="1"/>
      <w:numFmt w:val="lowerLetter"/>
      <w:lvlText w:val="%5."/>
      <w:lvlJc w:val="left"/>
      <w:pPr>
        <w:ind w:left="3316" w:hanging="360"/>
      </w:pPr>
    </w:lvl>
    <w:lvl w:ilvl="5" w:tplc="3809001B" w:tentative="1">
      <w:start w:val="1"/>
      <w:numFmt w:val="lowerRoman"/>
      <w:lvlText w:val="%6."/>
      <w:lvlJc w:val="right"/>
      <w:pPr>
        <w:ind w:left="4036" w:hanging="180"/>
      </w:pPr>
    </w:lvl>
    <w:lvl w:ilvl="6" w:tplc="3809000F" w:tentative="1">
      <w:start w:val="1"/>
      <w:numFmt w:val="decimal"/>
      <w:lvlText w:val="%7."/>
      <w:lvlJc w:val="left"/>
      <w:pPr>
        <w:ind w:left="4756" w:hanging="360"/>
      </w:pPr>
    </w:lvl>
    <w:lvl w:ilvl="7" w:tplc="38090019" w:tentative="1">
      <w:start w:val="1"/>
      <w:numFmt w:val="lowerLetter"/>
      <w:lvlText w:val="%8."/>
      <w:lvlJc w:val="left"/>
      <w:pPr>
        <w:ind w:left="5476" w:hanging="360"/>
      </w:pPr>
    </w:lvl>
    <w:lvl w:ilvl="8" w:tplc="3809001B" w:tentative="1">
      <w:start w:val="1"/>
      <w:numFmt w:val="lowerRoman"/>
      <w:lvlText w:val="%9."/>
      <w:lvlJc w:val="right"/>
      <w:pPr>
        <w:ind w:left="6196" w:hanging="180"/>
      </w:pPr>
    </w:lvl>
  </w:abstractNum>
  <w:abstractNum w:abstractNumId="61" w15:restartNumberingAfterBreak="0">
    <w:nsid w:val="5F812FAD"/>
    <w:multiLevelType w:val="hybridMultilevel"/>
    <w:tmpl w:val="61349688"/>
    <w:lvl w:ilvl="0" w:tplc="50BCA95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60C11DD0"/>
    <w:multiLevelType w:val="hybridMultilevel"/>
    <w:tmpl w:val="FE9C3CEA"/>
    <w:lvl w:ilvl="0" w:tplc="546E5398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2FB0B7D"/>
    <w:multiLevelType w:val="hybridMultilevel"/>
    <w:tmpl w:val="BF1C2ACE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63F85FFF"/>
    <w:multiLevelType w:val="hybridMultilevel"/>
    <w:tmpl w:val="7EDA04F0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5" w15:restartNumberingAfterBreak="0">
    <w:nsid w:val="64961556"/>
    <w:multiLevelType w:val="hybridMultilevel"/>
    <w:tmpl w:val="751C2306"/>
    <w:lvl w:ilvl="0" w:tplc="0A52270E">
      <w:start w:val="1"/>
      <w:numFmt w:val="upperLetter"/>
      <w:lvlText w:val="%1."/>
      <w:lvlJc w:val="left"/>
      <w:pPr>
        <w:ind w:left="740" w:hanging="360"/>
        <w:jc w:val="right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B28AFE68">
      <w:numFmt w:val="bullet"/>
      <w:lvlText w:val="•"/>
      <w:lvlJc w:val="left"/>
      <w:pPr>
        <w:ind w:left="1578" w:hanging="360"/>
      </w:pPr>
      <w:rPr>
        <w:rFonts w:hint="default"/>
        <w:lang w:val="id" w:eastAsia="en-US" w:bidi="ar-SA"/>
      </w:rPr>
    </w:lvl>
    <w:lvl w:ilvl="2" w:tplc="670EE8AE">
      <w:numFmt w:val="bullet"/>
      <w:lvlText w:val="•"/>
      <w:lvlJc w:val="left"/>
      <w:pPr>
        <w:ind w:left="2417" w:hanging="360"/>
      </w:pPr>
      <w:rPr>
        <w:rFonts w:hint="default"/>
        <w:lang w:val="id" w:eastAsia="en-US" w:bidi="ar-SA"/>
      </w:rPr>
    </w:lvl>
    <w:lvl w:ilvl="3" w:tplc="E8D615C6">
      <w:numFmt w:val="bullet"/>
      <w:lvlText w:val="•"/>
      <w:lvlJc w:val="left"/>
      <w:pPr>
        <w:ind w:left="3255" w:hanging="360"/>
      </w:pPr>
      <w:rPr>
        <w:rFonts w:hint="default"/>
        <w:lang w:val="id" w:eastAsia="en-US" w:bidi="ar-SA"/>
      </w:rPr>
    </w:lvl>
    <w:lvl w:ilvl="4" w:tplc="A1B8A0DA">
      <w:numFmt w:val="bullet"/>
      <w:lvlText w:val="•"/>
      <w:lvlJc w:val="left"/>
      <w:pPr>
        <w:ind w:left="4094" w:hanging="360"/>
      </w:pPr>
      <w:rPr>
        <w:rFonts w:hint="default"/>
        <w:lang w:val="id" w:eastAsia="en-US" w:bidi="ar-SA"/>
      </w:rPr>
    </w:lvl>
    <w:lvl w:ilvl="5" w:tplc="697E7386">
      <w:numFmt w:val="bullet"/>
      <w:lvlText w:val="•"/>
      <w:lvlJc w:val="left"/>
      <w:pPr>
        <w:ind w:left="4933" w:hanging="360"/>
      </w:pPr>
      <w:rPr>
        <w:rFonts w:hint="default"/>
        <w:lang w:val="id" w:eastAsia="en-US" w:bidi="ar-SA"/>
      </w:rPr>
    </w:lvl>
    <w:lvl w:ilvl="6" w:tplc="611874A4">
      <w:numFmt w:val="bullet"/>
      <w:lvlText w:val="•"/>
      <w:lvlJc w:val="left"/>
      <w:pPr>
        <w:ind w:left="5771" w:hanging="360"/>
      </w:pPr>
      <w:rPr>
        <w:rFonts w:hint="default"/>
        <w:lang w:val="id" w:eastAsia="en-US" w:bidi="ar-SA"/>
      </w:rPr>
    </w:lvl>
    <w:lvl w:ilvl="7" w:tplc="36969510">
      <w:numFmt w:val="bullet"/>
      <w:lvlText w:val="•"/>
      <w:lvlJc w:val="left"/>
      <w:pPr>
        <w:ind w:left="6610" w:hanging="360"/>
      </w:pPr>
      <w:rPr>
        <w:rFonts w:hint="default"/>
        <w:lang w:val="id" w:eastAsia="en-US" w:bidi="ar-SA"/>
      </w:rPr>
    </w:lvl>
    <w:lvl w:ilvl="8" w:tplc="F976B208">
      <w:numFmt w:val="bullet"/>
      <w:lvlText w:val="•"/>
      <w:lvlJc w:val="left"/>
      <w:pPr>
        <w:ind w:left="7449" w:hanging="360"/>
      </w:pPr>
      <w:rPr>
        <w:rFonts w:hint="default"/>
        <w:lang w:val="id" w:eastAsia="en-US" w:bidi="ar-SA"/>
      </w:rPr>
    </w:lvl>
  </w:abstractNum>
  <w:abstractNum w:abstractNumId="66" w15:restartNumberingAfterBreak="0">
    <w:nsid w:val="64EB53CB"/>
    <w:multiLevelType w:val="hybridMultilevel"/>
    <w:tmpl w:val="8FC4E878"/>
    <w:lvl w:ilvl="0" w:tplc="38090017">
      <w:start w:val="1"/>
      <w:numFmt w:val="lowerLetter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7" w15:restartNumberingAfterBreak="0">
    <w:nsid w:val="65F65BE8"/>
    <w:multiLevelType w:val="hybridMultilevel"/>
    <w:tmpl w:val="2354B72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7EF0C6E"/>
    <w:multiLevelType w:val="hybridMultilevel"/>
    <w:tmpl w:val="36CC7B4E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9" w15:restartNumberingAfterBreak="0">
    <w:nsid w:val="69AD4E04"/>
    <w:multiLevelType w:val="hybridMultilevel"/>
    <w:tmpl w:val="71461100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70" w15:restartNumberingAfterBreak="0">
    <w:nsid w:val="69C21376"/>
    <w:multiLevelType w:val="hybridMultilevel"/>
    <w:tmpl w:val="F244E58C"/>
    <w:lvl w:ilvl="0" w:tplc="3809000F">
      <w:start w:val="1"/>
      <w:numFmt w:val="decimal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71" w15:restartNumberingAfterBreak="0">
    <w:nsid w:val="6DF1022E"/>
    <w:multiLevelType w:val="hybridMultilevel"/>
    <w:tmpl w:val="C27CA266"/>
    <w:lvl w:ilvl="0" w:tplc="38090019">
      <w:start w:val="1"/>
      <w:numFmt w:val="lowerLetter"/>
      <w:lvlText w:val="%1."/>
      <w:lvlJc w:val="left"/>
      <w:pPr>
        <w:ind w:left="1091" w:hanging="360"/>
      </w:pPr>
    </w:lvl>
    <w:lvl w:ilvl="1" w:tplc="38090019" w:tentative="1">
      <w:start w:val="1"/>
      <w:numFmt w:val="lowerLetter"/>
      <w:lvlText w:val="%2."/>
      <w:lvlJc w:val="left"/>
      <w:pPr>
        <w:ind w:left="1811" w:hanging="360"/>
      </w:pPr>
    </w:lvl>
    <w:lvl w:ilvl="2" w:tplc="3809001B" w:tentative="1">
      <w:start w:val="1"/>
      <w:numFmt w:val="lowerRoman"/>
      <w:lvlText w:val="%3."/>
      <w:lvlJc w:val="right"/>
      <w:pPr>
        <w:ind w:left="2531" w:hanging="180"/>
      </w:pPr>
    </w:lvl>
    <w:lvl w:ilvl="3" w:tplc="3809000F" w:tentative="1">
      <w:start w:val="1"/>
      <w:numFmt w:val="decimal"/>
      <w:lvlText w:val="%4."/>
      <w:lvlJc w:val="left"/>
      <w:pPr>
        <w:ind w:left="3251" w:hanging="360"/>
      </w:pPr>
    </w:lvl>
    <w:lvl w:ilvl="4" w:tplc="38090019" w:tentative="1">
      <w:start w:val="1"/>
      <w:numFmt w:val="lowerLetter"/>
      <w:lvlText w:val="%5."/>
      <w:lvlJc w:val="left"/>
      <w:pPr>
        <w:ind w:left="3971" w:hanging="360"/>
      </w:pPr>
    </w:lvl>
    <w:lvl w:ilvl="5" w:tplc="3809001B" w:tentative="1">
      <w:start w:val="1"/>
      <w:numFmt w:val="lowerRoman"/>
      <w:lvlText w:val="%6."/>
      <w:lvlJc w:val="right"/>
      <w:pPr>
        <w:ind w:left="4691" w:hanging="180"/>
      </w:pPr>
    </w:lvl>
    <w:lvl w:ilvl="6" w:tplc="3809000F" w:tentative="1">
      <w:start w:val="1"/>
      <w:numFmt w:val="decimal"/>
      <w:lvlText w:val="%7."/>
      <w:lvlJc w:val="left"/>
      <w:pPr>
        <w:ind w:left="5411" w:hanging="360"/>
      </w:pPr>
    </w:lvl>
    <w:lvl w:ilvl="7" w:tplc="38090019" w:tentative="1">
      <w:start w:val="1"/>
      <w:numFmt w:val="lowerLetter"/>
      <w:lvlText w:val="%8."/>
      <w:lvlJc w:val="left"/>
      <w:pPr>
        <w:ind w:left="6131" w:hanging="360"/>
      </w:pPr>
    </w:lvl>
    <w:lvl w:ilvl="8" w:tplc="38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2" w15:restartNumberingAfterBreak="0">
    <w:nsid w:val="6E6C7D27"/>
    <w:multiLevelType w:val="hybridMultilevel"/>
    <w:tmpl w:val="BB16DCF2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3" w15:restartNumberingAfterBreak="0">
    <w:nsid w:val="6EC96C14"/>
    <w:multiLevelType w:val="hybridMultilevel"/>
    <w:tmpl w:val="8E946844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74" w15:restartNumberingAfterBreak="0">
    <w:nsid w:val="72B26B90"/>
    <w:multiLevelType w:val="hybridMultilevel"/>
    <w:tmpl w:val="BA38A2F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 w15:restartNumberingAfterBreak="0">
    <w:nsid w:val="75156E6C"/>
    <w:multiLevelType w:val="hybridMultilevel"/>
    <w:tmpl w:val="A92C8688"/>
    <w:lvl w:ilvl="0" w:tplc="38090011">
      <w:start w:val="1"/>
      <w:numFmt w:val="decimal"/>
      <w:lvlText w:val="%1)"/>
      <w:lvlJc w:val="left"/>
      <w:pPr>
        <w:ind w:left="1843" w:hanging="360"/>
      </w:pPr>
    </w:lvl>
    <w:lvl w:ilvl="1" w:tplc="38090019" w:tentative="1">
      <w:start w:val="1"/>
      <w:numFmt w:val="lowerLetter"/>
      <w:lvlText w:val="%2."/>
      <w:lvlJc w:val="left"/>
      <w:pPr>
        <w:ind w:left="2563" w:hanging="360"/>
      </w:pPr>
    </w:lvl>
    <w:lvl w:ilvl="2" w:tplc="3809001B" w:tentative="1">
      <w:start w:val="1"/>
      <w:numFmt w:val="lowerRoman"/>
      <w:lvlText w:val="%3."/>
      <w:lvlJc w:val="right"/>
      <w:pPr>
        <w:ind w:left="3283" w:hanging="180"/>
      </w:pPr>
    </w:lvl>
    <w:lvl w:ilvl="3" w:tplc="3809000F" w:tentative="1">
      <w:start w:val="1"/>
      <w:numFmt w:val="decimal"/>
      <w:lvlText w:val="%4."/>
      <w:lvlJc w:val="left"/>
      <w:pPr>
        <w:ind w:left="4003" w:hanging="360"/>
      </w:pPr>
    </w:lvl>
    <w:lvl w:ilvl="4" w:tplc="38090019" w:tentative="1">
      <w:start w:val="1"/>
      <w:numFmt w:val="lowerLetter"/>
      <w:lvlText w:val="%5."/>
      <w:lvlJc w:val="left"/>
      <w:pPr>
        <w:ind w:left="4723" w:hanging="360"/>
      </w:pPr>
    </w:lvl>
    <w:lvl w:ilvl="5" w:tplc="3809001B" w:tentative="1">
      <w:start w:val="1"/>
      <w:numFmt w:val="lowerRoman"/>
      <w:lvlText w:val="%6."/>
      <w:lvlJc w:val="right"/>
      <w:pPr>
        <w:ind w:left="5443" w:hanging="180"/>
      </w:pPr>
    </w:lvl>
    <w:lvl w:ilvl="6" w:tplc="3809000F" w:tentative="1">
      <w:start w:val="1"/>
      <w:numFmt w:val="decimal"/>
      <w:lvlText w:val="%7."/>
      <w:lvlJc w:val="left"/>
      <w:pPr>
        <w:ind w:left="6163" w:hanging="360"/>
      </w:pPr>
    </w:lvl>
    <w:lvl w:ilvl="7" w:tplc="38090019" w:tentative="1">
      <w:start w:val="1"/>
      <w:numFmt w:val="lowerLetter"/>
      <w:lvlText w:val="%8."/>
      <w:lvlJc w:val="left"/>
      <w:pPr>
        <w:ind w:left="6883" w:hanging="360"/>
      </w:pPr>
    </w:lvl>
    <w:lvl w:ilvl="8" w:tplc="38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76" w15:restartNumberingAfterBreak="0">
    <w:nsid w:val="754059F4"/>
    <w:multiLevelType w:val="hybridMultilevel"/>
    <w:tmpl w:val="1E867B8A"/>
    <w:lvl w:ilvl="0" w:tplc="38090011">
      <w:start w:val="1"/>
      <w:numFmt w:val="decimal"/>
      <w:lvlText w:val="%1)"/>
      <w:lvlJc w:val="left"/>
      <w:pPr>
        <w:ind w:left="1860" w:hanging="360"/>
      </w:pPr>
    </w:lvl>
    <w:lvl w:ilvl="1" w:tplc="38090019" w:tentative="1">
      <w:start w:val="1"/>
      <w:numFmt w:val="lowerLetter"/>
      <w:lvlText w:val="%2."/>
      <w:lvlJc w:val="left"/>
      <w:pPr>
        <w:ind w:left="2580" w:hanging="360"/>
      </w:pPr>
    </w:lvl>
    <w:lvl w:ilvl="2" w:tplc="3809001B" w:tentative="1">
      <w:start w:val="1"/>
      <w:numFmt w:val="lowerRoman"/>
      <w:lvlText w:val="%3."/>
      <w:lvlJc w:val="right"/>
      <w:pPr>
        <w:ind w:left="3300" w:hanging="180"/>
      </w:pPr>
    </w:lvl>
    <w:lvl w:ilvl="3" w:tplc="3809000F" w:tentative="1">
      <w:start w:val="1"/>
      <w:numFmt w:val="decimal"/>
      <w:lvlText w:val="%4."/>
      <w:lvlJc w:val="left"/>
      <w:pPr>
        <w:ind w:left="4020" w:hanging="360"/>
      </w:pPr>
    </w:lvl>
    <w:lvl w:ilvl="4" w:tplc="38090019" w:tentative="1">
      <w:start w:val="1"/>
      <w:numFmt w:val="lowerLetter"/>
      <w:lvlText w:val="%5."/>
      <w:lvlJc w:val="left"/>
      <w:pPr>
        <w:ind w:left="4740" w:hanging="360"/>
      </w:pPr>
    </w:lvl>
    <w:lvl w:ilvl="5" w:tplc="3809001B" w:tentative="1">
      <w:start w:val="1"/>
      <w:numFmt w:val="lowerRoman"/>
      <w:lvlText w:val="%6."/>
      <w:lvlJc w:val="right"/>
      <w:pPr>
        <w:ind w:left="5460" w:hanging="180"/>
      </w:pPr>
    </w:lvl>
    <w:lvl w:ilvl="6" w:tplc="3809000F" w:tentative="1">
      <w:start w:val="1"/>
      <w:numFmt w:val="decimal"/>
      <w:lvlText w:val="%7."/>
      <w:lvlJc w:val="left"/>
      <w:pPr>
        <w:ind w:left="6180" w:hanging="360"/>
      </w:pPr>
    </w:lvl>
    <w:lvl w:ilvl="7" w:tplc="38090019" w:tentative="1">
      <w:start w:val="1"/>
      <w:numFmt w:val="lowerLetter"/>
      <w:lvlText w:val="%8."/>
      <w:lvlJc w:val="left"/>
      <w:pPr>
        <w:ind w:left="6900" w:hanging="360"/>
      </w:pPr>
    </w:lvl>
    <w:lvl w:ilvl="8" w:tplc="3809001B" w:tentative="1">
      <w:start w:val="1"/>
      <w:numFmt w:val="lowerRoman"/>
      <w:lvlText w:val="%9."/>
      <w:lvlJc w:val="right"/>
      <w:pPr>
        <w:ind w:left="7620" w:hanging="180"/>
      </w:pPr>
    </w:lvl>
  </w:abstractNum>
  <w:abstractNum w:abstractNumId="77" w15:restartNumberingAfterBreak="0">
    <w:nsid w:val="77E557C2"/>
    <w:multiLevelType w:val="hybridMultilevel"/>
    <w:tmpl w:val="B2CEFB0E"/>
    <w:lvl w:ilvl="0" w:tplc="3809000F">
      <w:start w:val="1"/>
      <w:numFmt w:val="decimal"/>
      <w:lvlText w:val="%1."/>
      <w:lvlJc w:val="left"/>
      <w:pPr>
        <w:ind w:left="1145" w:hanging="360"/>
      </w:pPr>
    </w:lvl>
    <w:lvl w:ilvl="1" w:tplc="38090019" w:tentative="1">
      <w:start w:val="1"/>
      <w:numFmt w:val="lowerLetter"/>
      <w:lvlText w:val="%2."/>
      <w:lvlJc w:val="left"/>
      <w:pPr>
        <w:ind w:left="1865" w:hanging="360"/>
      </w:pPr>
    </w:lvl>
    <w:lvl w:ilvl="2" w:tplc="3809001B" w:tentative="1">
      <w:start w:val="1"/>
      <w:numFmt w:val="lowerRoman"/>
      <w:lvlText w:val="%3."/>
      <w:lvlJc w:val="right"/>
      <w:pPr>
        <w:ind w:left="2585" w:hanging="180"/>
      </w:pPr>
    </w:lvl>
    <w:lvl w:ilvl="3" w:tplc="3809000F" w:tentative="1">
      <w:start w:val="1"/>
      <w:numFmt w:val="decimal"/>
      <w:lvlText w:val="%4."/>
      <w:lvlJc w:val="left"/>
      <w:pPr>
        <w:ind w:left="3305" w:hanging="360"/>
      </w:pPr>
    </w:lvl>
    <w:lvl w:ilvl="4" w:tplc="38090019" w:tentative="1">
      <w:start w:val="1"/>
      <w:numFmt w:val="lowerLetter"/>
      <w:lvlText w:val="%5."/>
      <w:lvlJc w:val="left"/>
      <w:pPr>
        <w:ind w:left="4025" w:hanging="360"/>
      </w:pPr>
    </w:lvl>
    <w:lvl w:ilvl="5" w:tplc="3809001B" w:tentative="1">
      <w:start w:val="1"/>
      <w:numFmt w:val="lowerRoman"/>
      <w:lvlText w:val="%6."/>
      <w:lvlJc w:val="right"/>
      <w:pPr>
        <w:ind w:left="4745" w:hanging="180"/>
      </w:pPr>
    </w:lvl>
    <w:lvl w:ilvl="6" w:tplc="3809000F" w:tentative="1">
      <w:start w:val="1"/>
      <w:numFmt w:val="decimal"/>
      <w:lvlText w:val="%7."/>
      <w:lvlJc w:val="left"/>
      <w:pPr>
        <w:ind w:left="5465" w:hanging="360"/>
      </w:pPr>
    </w:lvl>
    <w:lvl w:ilvl="7" w:tplc="38090019" w:tentative="1">
      <w:start w:val="1"/>
      <w:numFmt w:val="lowerLetter"/>
      <w:lvlText w:val="%8."/>
      <w:lvlJc w:val="left"/>
      <w:pPr>
        <w:ind w:left="6185" w:hanging="360"/>
      </w:pPr>
    </w:lvl>
    <w:lvl w:ilvl="8" w:tplc="38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78" w15:restartNumberingAfterBreak="0">
    <w:nsid w:val="79310E04"/>
    <w:multiLevelType w:val="hybridMultilevel"/>
    <w:tmpl w:val="BA38A2F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9" w15:restartNumberingAfterBreak="0">
    <w:nsid w:val="7FEF39F7"/>
    <w:multiLevelType w:val="hybridMultilevel"/>
    <w:tmpl w:val="4DC4AFB0"/>
    <w:lvl w:ilvl="0" w:tplc="38090015">
      <w:start w:val="1"/>
      <w:numFmt w:val="upperLetter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num w:numId="1">
    <w:abstractNumId w:val="60"/>
  </w:num>
  <w:num w:numId="2">
    <w:abstractNumId w:val="1"/>
  </w:num>
  <w:num w:numId="3">
    <w:abstractNumId w:val="36"/>
  </w:num>
  <w:num w:numId="4">
    <w:abstractNumId w:val="6"/>
  </w:num>
  <w:num w:numId="5">
    <w:abstractNumId w:val="26"/>
  </w:num>
  <w:num w:numId="6">
    <w:abstractNumId w:val="14"/>
  </w:num>
  <w:num w:numId="7">
    <w:abstractNumId w:val="53"/>
  </w:num>
  <w:num w:numId="8">
    <w:abstractNumId w:val="76"/>
  </w:num>
  <w:num w:numId="9">
    <w:abstractNumId w:val="19"/>
  </w:num>
  <w:num w:numId="10">
    <w:abstractNumId w:val="33"/>
  </w:num>
  <w:num w:numId="11">
    <w:abstractNumId w:val="10"/>
  </w:num>
  <w:num w:numId="12">
    <w:abstractNumId w:val="18"/>
  </w:num>
  <w:num w:numId="13">
    <w:abstractNumId w:val="75"/>
  </w:num>
  <w:num w:numId="14">
    <w:abstractNumId w:val="8"/>
  </w:num>
  <w:num w:numId="15">
    <w:abstractNumId w:val="29"/>
  </w:num>
  <w:num w:numId="16">
    <w:abstractNumId w:val="69"/>
  </w:num>
  <w:num w:numId="17">
    <w:abstractNumId w:val="25"/>
  </w:num>
  <w:num w:numId="18">
    <w:abstractNumId w:val="12"/>
  </w:num>
  <w:num w:numId="19">
    <w:abstractNumId w:val="9"/>
  </w:num>
  <w:num w:numId="20">
    <w:abstractNumId w:val="27"/>
  </w:num>
  <w:num w:numId="21">
    <w:abstractNumId w:val="50"/>
  </w:num>
  <w:num w:numId="22">
    <w:abstractNumId w:val="44"/>
  </w:num>
  <w:num w:numId="23">
    <w:abstractNumId w:val="73"/>
  </w:num>
  <w:num w:numId="24">
    <w:abstractNumId w:val="55"/>
  </w:num>
  <w:num w:numId="25">
    <w:abstractNumId w:val="77"/>
  </w:num>
  <w:num w:numId="26">
    <w:abstractNumId w:val="56"/>
  </w:num>
  <w:num w:numId="27">
    <w:abstractNumId w:val="0"/>
  </w:num>
  <w:num w:numId="28">
    <w:abstractNumId w:val="31"/>
  </w:num>
  <w:num w:numId="29">
    <w:abstractNumId w:val="52"/>
  </w:num>
  <w:num w:numId="30">
    <w:abstractNumId w:val="13"/>
  </w:num>
  <w:num w:numId="31">
    <w:abstractNumId w:val="54"/>
  </w:num>
  <w:num w:numId="32">
    <w:abstractNumId w:val="16"/>
  </w:num>
  <w:num w:numId="33">
    <w:abstractNumId w:val="24"/>
  </w:num>
  <w:num w:numId="34">
    <w:abstractNumId w:val="7"/>
  </w:num>
  <w:num w:numId="35">
    <w:abstractNumId w:val="72"/>
  </w:num>
  <w:num w:numId="36">
    <w:abstractNumId w:val="57"/>
  </w:num>
  <w:num w:numId="37">
    <w:abstractNumId w:val="46"/>
  </w:num>
  <w:num w:numId="38">
    <w:abstractNumId w:val="62"/>
  </w:num>
  <w:num w:numId="39">
    <w:abstractNumId w:val="37"/>
  </w:num>
  <w:num w:numId="40">
    <w:abstractNumId w:val="67"/>
  </w:num>
  <w:num w:numId="41">
    <w:abstractNumId w:val="34"/>
  </w:num>
  <w:num w:numId="42">
    <w:abstractNumId w:val="51"/>
  </w:num>
  <w:num w:numId="43">
    <w:abstractNumId w:val="68"/>
  </w:num>
  <w:num w:numId="44">
    <w:abstractNumId w:val="17"/>
  </w:num>
  <w:num w:numId="45">
    <w:abstractNumId w:val="35"/>
  </w:num>
  <w:num w:numId="46">
    <w:abstractNumId w:val="4"/>
  </w:num>
  <w:num w:numId="47">
    <w:abstractNumId w:val="58"/>
  </w:num>
  <w:num w:numId="48">
    <w:abstractNumId w:val="20"/>
  </w:num>
  <w:num w:numId="49">
    <w:abstractNumId w:val="64"/>
  </w:num>
  <w:num w:numId="50">
    <w:abstractNumId w:val="21"/>
  </w:num>
  <w:num w:numId="51">
    <w:abstractNumId w:val="66"/>
  </w:num>
  <w:num w:numId="52">
    <w:abstractNumId w:val="41"/>
  </w:num>
  <w:num w:numId="53">
    <w:abstractNumId w:val="78"/>
  </w:num>
  <w:num w:numId="54">
    <w:abstractNumId w:val="79"/>
  </w:num>
  <w:num w:numId="55">
    <w:abstractNumId w:val="74"/>
  </w:num>
  <w:num w:numId="56">
    <w:abstractNumId w:val="23"/>
  </w:num>
  <w:num w:numId="57">
    <w:abstractNumId w:val="38"/>
  </w:num>
  <w:num w:numId="58">
    <w:abstractNumId w:val="48"/>
  </w:num>
  <w:num w:numId="59">
    <w:abstractNumId w:val="65"/>
  </w:num>
  <w:num w:numId="60">
    <w:abstractNumId w:val="43"/>
  </w:num>
  <w:num w:numId="61">
    <w:abstractNumId w:val="45"/>
  </w:num>
  <w:num w:numId="62">
    <w:abstractNumId w:val="28"/>
  </w:num>
  <w:num w:numId="63">
    <w:abstractNumId w:val="22"/>
  </w:num>
  <w:num w:numId="64">
    <w:abstractNumId w:val="32"/>
  </w:num>
  <w:num w:numId="65">
    <w:abstractNumId w:val="40"/>
  </w:num>
  <w:num w:numId="66">
    <w:abstractNumId w:val="59"/>
  </w:num>
  <w:num w:numId="67">
    <w:abstractNumId w:val="15"/>
  </w:num>
  <w:num w:numId="68">
    <w:abstractNumId w:val="61"/>
  </w:num>
  <w:num w:numId="69">
    <w:abstractNumId w:val="5"/>
  </w:num>
  <w:num w:numId="70">
    <w:abstractNumId w:val="47"/>
  </w:num>
  <w:num w:numId="71">
    <w:abstractNumId w:val="49"/>
  </w:num>
  <w:num w:numId="72">
    <w:abstractNumId w:val="2"/>
  </w:num>
  <w:num w:numId="73">
    <w:abstractNumId w:val="11"/>
  </w:num>
  <w:num w:numId="74">
    <w:abstractNumId w:val="30"/>
  </w:num>
  <w:num w:numId="75">
    <w:abstractNumId w:val="71"/>
  </w:num>
  <w:num w:numId="76">
    <w:abstractNumId w:val="3"/>
  </w:num>
  <w:num w:numId="77">
    <w:abstractNumId w:val="39"/>
  </w:num>
  <w:num w:numId="78">
    <w:abstractNumId w:val="63"/>
  </w:num>
  <w:num w:numId="79">
    <w:abstractNumId w:val="70"/>
  </w:num>
  <w:num w:numId="80">
    <w:abstractNumId w:val="42"/>
  </w:num>
  <w:numIdMacAtCleanup w:val="7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38A7"/>
    <w:rsid w:val="00000ADA"/>
    <w:rsid w:val="000038E3"/>
    <w:rsid w:val="00003932"/>
    <w:rsid w:val="00003A91"/>
    <w:rsid w:val="00004ABA"/>
    <w:rsid w:val="00004BE9"/>
    <w:rsid w:val="000050AE"/>
    <w:rsid w:val="00007E3B"/>
    <w:rsid w:val="000126F2"/>
    <w:rsid w:val="00014B0E"/>
    <w:rsid w:val="00015228"/>
    <w:rsid w:val="00015EA0"/>
    <w:rsid w:val="00016973"/>
    <w:rsid w:val="0002183C"/>
    <w:rsid w:val="00022600"/>
    <w:rsid w:val="00022E93"/>
    <w:rsid w:val="00024C56"/>
    <w:rsid w:val="000260B4"/>
    <w:rsid w:val="00026CE5"/>
    <w:rsid w:val="00030516"/>
    <w:rsid w:val="00030715"/>
    <w:rsid w:val="00031563"/>
    <w:rsid w:val="00032DC0"/>
    <w:rsid w:val="000337B6"/>
    <w:rsid w:val="000344A6"/>
    <w:rsid w:val="000349AC"/>
    <w:rsid w:val="00035D13"/>
    <w:rsid w:val="00037045"/>
    <w:rsid w:val="00037737"/>
    <w:rsid w:val="000423AC"/>
    <w:rsid w:val="00043035"/>
    <w:rsid w:val="00045CD0"/>
    <w:rsid w:val="00050025"/>
    <w:rsid w:val="000501D6"/>
    <w:rsid w:val="000505F1"/>
    <w:rsid w:val="000515B9"/>
    <w:rsid w:val="000518AD"/>
    <w:rsid w:val="000521F8"/>
    <w:rsid w:val="000522D1"/>
    <w:rsid w:val="000540D3"/>
    <w:rsid w:val="00055699"/>
    <w:rsid w:val="0005598F"/>
    <w:rsid w:val="0005693D"/>
    <w:rsid w:val="00057E58"/>
    <w:rsid w:val="00064B50"/>
    <w:rsid w:val="0007322C"/>
    <w:rsid w:val="000740AC"/>
    <w:rsid w:val="00074D68"/>
    <w:rsid w:val="00077EE2"/>
    <w:rsid w:val="00082DD3"/>
    <w:rsid w:val="000836C1"/>
    <w:rsid w:val="00083C4D"/>
    <w:rsid w:val="00084501"/>
    <w:rsid w:val="000864F4"/>
    <w:rsid w:val="000867CF"/>
    <w:rsid w:val="00086D3F"/>
    <w:rsid w:val="000914E7"/>
    <w:rsid w:val="00091DEA"/>
    <w:rsid w:val="000922E7"/>
    <w:rsid w:val="000A1FB2"/>
    <w:rsid w:val="000A2CD3"/>
    <w:rsid w:val="000A4736"/>
    <w:rsid w:val="000A4764"/>
    <w:rsid w:val="000A5907"/>
    <w:rsid w:val="000A6200"/>
    <w:rsid w:val="000A6846"/>
    <w:rsid w:val="000A6906"/>
    <w:rsid w:val="000B23F2"/>
    <w:rsid w:val="000B3E3F"/>
    <w:rsid w:val="000B550E"/>
    <w:rsid w:val="000B7423"/>
    <w:rsid w:val="000C3454"/>
    <w:rsid w:val="000C3B18"/>
    <w:rsid w:val="000C564A"/>
    <w:rsid w:val="000C6749"/>
    <w:rsid w:val="000D048B"/>
    <w:rsid w:val="000D204F"/>
    <w:rsid w:val="000D2A70"/>
    <w:rsid w:val="000D2EEC"/>
    <w:rsid w:val="000D71B2"/>
    <w:rsid w:val="000E09E1"/>
    <w:rsid w:val="000E150B"/>
    <w:rsid w:val="000E3DCB"/>
    <w:rsid w:val="000F255D"/>
    <w:rsid w:val="000F3C9D"/>
    <w:rsid w:val="000F467E"/>
    <w:rsid w:val="000F4C31"/>
    <w:rsid w:val="000F6591"/>
    <w:rsid w:val="000F74A9"/>
    <w:rsid w:val="00100C11"/>
    <w:rsid w:val="001015FA"/>
    <w:rsid w:val="00102DE0"/>
    <w:rsid w:val="00102F2A"/>
    <w:rsid w:val="0010329D"/>
    <w:rsid w:val="00105CF0"/>
    <w:rsid w:val="00105F07"/>
    <w:rsid w:val="00106383"/>
    <w:rsid w:val="0010668F"/>
    <w:rsid w:val="00107171"/>
    <w:rsid w:val="0011057B"/>
    <w:rsid w:val="0011081A"/>
    <w:rsid w:val="001115C8"/>
    <w:rsid w:val="00111C40"/>
    <w:rsid w:val="00112B7E"/>
    <w:rsid w:val="001134E7"/>
    <w:rsid w:val="001141F2"/>
    <w:rsid w:val="0011445C"/>
    <w:rsid w:val="00114BEF"/>
    <w:rsid w:val="00117333"/>
    <w:rsid w:val="00117BB5"/>
    <w:rsid w:val="00117C62"/>
    <w:rsid w:val="00120071"/>
    <w:rsid w:val="00120DFA"/>
    <w:rsid w:val="00122E3A"/>
    <w:rsid w:val="001232CF"/>
    <w:rsid w:val="00124E18"/>
    <w:rsid w:val="001254BE"/>
    <w:rsid w:val="00126062"/>
    <w:rsid w:val="0012713B"/>
    <w:rsid w:val="001277E5"/>
    <w:rsid w:val="00127E4C"/>
    <w:rsid w:val="00130D43"/>
    <w:rsid w:val="0013454B"/>
    <w:rsid w:val="00134CDE"/>
    <w:rsid w:val="0013663B"/>
    <w:rsid w:val="001370C8"/>
    <w:rsid w:val="0013758D"/>
    <w:rsid w:val="00140B60"/>
    <w:rsid w:val="00140F90"/>
    <w:rsid w:val="00141382"/>
    <w:rsid w:val="00143250"/>
    <w:rsid w:val="00145096"/>
    <w:rsid w:val="0014645E"/>
    <w:rsid w:val="00147872"/>
    <w:rsid w:val="00147D34"/>
    <w:rsid w:val="0015069B"/>
    <w:rsid w:val="00150C34"/>
    <w:rsid w:val="001511E3"/>
    <w:rsid w:val="00153FF2"/>
    <w:rsid w:val="00155400"/>
    <w:rsid w:val="00155557"/>
    <w:rsid w:val="001560E0"/>
    <w:rsid w:val="0016003C"/>
    <w:rsid w:val="00160635"/>
    <w:rsid w:val="00160B3D"/>
    <w:rsid w:val="00164906"/>
    <w:rsid w:val="001665E3"/>
    <w:rsid w:val="00166E89"/>
    <w:rsid w:val="001678E5"/>
    <w:rsid w:val="00170FC0"/>
    <w:rsid w:val="00171E35"/>
    <w:rsid w:val="00172588"/>
    <w:rsid w:val="00172BF1"/>
    <w:rsid w:val="0017575A"/>
    <w:rsid w:val="00176115"/>
    <w:rsid w:val="0017700C"/>
    <w:rsid w:val="00177334"/>
    <w:rsid w:val="00180216"/>
    <w:rsid w:val="00180AF6"/>
    <w:rsid w:val="00183FAD"/>
    <w:rsid w:val="00184E01"/>
    <w:rsid w:val="0018500A"/>
    <w:rsid w:val="00191257"/>
    <w:rsid w:val="001915A9"/>
    <w:rsid w:val="001927EA"/>
    <w:rsid w:val="00196377"/>
    <w:rsid w:val="00196904"/>
    <w:rsid w:val="001A1D85"/>
    <w:rsid w:val="001A26B1"/>
    <w:rsid w:val="001A7F90"/>
    <w:rsid w:val="001B0C26"/>
    <w:rsid w:val="001B1A56"/>
    <w:rsid w:val="001B35CD"/>
    <w:rsid w:val="001B3B49"/>
    <w:rsid w:val="001B5557"/>
    <w:rsid w:val="001B5D4B"/>
    <w:rsid w:val="001B5EA7"/>
    <w:rsid w:val="001B613C"/>
    <w:rsid w:val="001B673C"/>
    <w:rsid w:val="001C024D"/>
    <w:rsid w:val="001C2A4A"/>
    <w:rsid w:val="001C2A91"/>
    <w:rsid w:val="001C2D8F"/>
    <w:rsid w:val="001C67D4"/>
    <w:rsid w:val="001C6A49"/>
    <w:rsid w:val="001D1821"/>
    <w:rsid w:val="001D35A4"/>
    <w:rsid w:val="001E0B4D"/>
    <w:rsid w:val="001E0CC3"/>
    <w:rsid w:val="001E0E37"/>
    <w:rsid w:val="001E22ED"/>
    <w:rsid w:val="001E2C9A"/>
    <w:rsid w:val="001E387B"/>
    <w:rsid w:val="001E4055"/>
    <w:rsid w:val="001E7394"/>
    <w:rsid w:val="001F2990"/>
    <w:rsid w:val="001F2D8D"/>
    <w:rsid w:val="001F3EA2"/>
    <w:rsid w:val="001F467D"/>
    <w:rsid w:val="001F5AF4"/>
    <w:rsid w:val="001F6659"/>
    <w:rsid w:val="001F7212"/>
    <w:rsid w:val="002000E6"/>
    <w:rsid w:val="002002A4"/>
    <w:rsid w:val="002006AF"/>
    <w:rsid w:val="00200CD4"/>
    <w:rsid w:val="00201EE3"/>
    <w:rsid w:val="00202562"/>
    <w:rsid w:val="0021054E"/>
    <w:rsid w:val="002107E7"/>
    <w:rsid w:val="00212BD0"/>
    <w:rsid w:val="0021409F"/>
    <w:rsid w:val="0021441E"/>
    <w:rsid w:val="002164EA"/>
    <w:rsid w:val="00216E15"/>
    <w:rsid w:val="00217783"/>
    <w:rsid w:val="00217ED3"/>
    <w:rsid w:val="00220E34"/>
    <w:rsid w:val="00224D75"/>
    <w:rsid w:val="00225CC0"/>
    <w:rsid w:val="002264DA"/>
    <w:rsid w:val="00226771"/>
    <w:rsid w:val="0023118B"/>
    <w:rsid w:val="00233673"/>
    <w:rsid w:val="002359F9"/>
    <w:rsid w:val="00235A02"/>
    <w:rsid w:val="00235AD9"/>
    <w:rsid w:val="002365BD"/>
    <w:rsid w:val="002411E1"/>
    <w:rsid w:val="00241C3B"/>
    <w:rsid w:val="0024252E"/>
    <w:rsid w:val="00242AAB"/>
    <w:rsid w:val="002430DF"/>
    <w:rsid w:val="00243DE3"/>
    <w:rsid w:val="0024409F"/>
    <w:rsid w:val="002448BF"/>
    <w:rsid w:val="00244D50"/>
    <w:rsid w:val="00245230"/>
    <w:rsid w:val="002462A5"/>
    <w:rsid w:val="00250254"/>
    <w:rsid w:val="002504C0"/>
    <w:rsid w:val="00251994"/>
    <w:rsid w:val="00254DF0"/>
    <w:rsid w:val="0025674C"/>
    <w:rsid w:val="00256C27"/>
    <w:rsid w:val="00257279"/>
    <w:rsid w:val="002576D8"/>
    <w:rsid w:val="002578B7"/>
    <w:rsid w:val="00260AA1"/>
    <w:rsid w:val="00262DF7"/>
    <w:rsid w:val="00263950"/>
    <w:rsid w:val="00264AD0"/>
    <w:rsid w:val="00266489"/>
    <w:rsid w:val="00266524"/>
    <w:rsid w:val="002668AF"/>
    <w:rsid w:val="00267C9A"/>
    <w:rsid w:val="00272E59"/>
    <w:rsid w:val="00274CC5"/>
    <w:rsid w:val="00275175"/>
    <w:rsid w:val="00275AE3"/>
    <w:rsid w:val="0027693D"/>
    <w:rsid w:val="002779A8"/>
    <w:rsid w:val="00277E2D"/>
    <w:rsid w:val="00281A7D"/>
    <w:rsid w:val="002825B6"/>
    <w:rsid w:val="00283EEC"/>
    <w:rsid w:val="00284B43"/>
    <w:rsid w:val="00284E62"/>
    <w:rsid w:val="00284F8F"/>
    <w:rsid w:val="00287E00"/>
    <w:rsid w:val="002902FC"/>
    <w:rsid w:val="00290FD9"/>
    <w:rsid w:val="002964A0"/>
    <w:rsid w:val="0029779E"/>
    <w:rsid w:val="002A25F9"/>
    <w:rsid w:val="002A7535"/>
    <w:rsid w:val="002B0101"/>
    <w:rsid w:val="002B199A"/>
    <w:rsid w:val="002B33FD"/>
    <w:rsid w:val="002B4C1F"/>
    <w:rsid w:val="002B5CF4"/>
    <w:rsid w:val="002B640D"/>
    <w:rsid w:val="002C11CE"/>
    <w:rsid w:val="002C17BF"/>
    <w:rsid w:val="002C4282"/>
    <w:rsid w:val="002C4E17"/>
    <w:rsid w:val="002C6148"/>
    <w:rsid w:val="002C64B4"/>
    <w:rsid w:val="002C71F3"/>
    <w:rsid w:val="002D1711"/>
    <w:rsid w:val="002D2161"/>
    <w:rsid w:val="002D49EC"/>
    <w:rsid w:val="002D6CFD"/>
    <w:rsid w:val="002D7076"/>
    <w:rsid w:val="002E10D2"/>
    <w:rsid w:val="002E16E6"/>
    <w:rsid w:val="002E3304"/>
    <w:rsid w:val="002E384B"/>
    <w:rsid w:val="002E466A"/>
    <w:rsid w:val="002E468A"/>
    <w:rsid w:val="002E4A15"/>
    <w:rsid w:val="002E71EF"/>
    <w:rsid w:val="002F0B46"/>
    <w:rsid w:val="002F794C"/>
    <w:rsid w:val="00301C61"/>
    <w:rsid w:val="0030258B"/>
    <w:rsid w:val="00302BE2"/>
    <w:rsid w:val="0030306E"/>
    <w:rsid w:val="00303326"/>
    <w:rsid w:val="00306F88"/>
    <w:rsid w:val="00312106"/>
    <w:rsid w:val="00312B3A"/>
    <w:rsid w:val="003143CC"/>
    <w:rsid w:val="00314BD2"/>
    <w:rsid w:val="003177D6"/>
    <w:rsid w:val="00317ECA"/>
    <w:rsid w:val="00321C48"/>
    <w:rsid w:val="003222FE"/>
    <w:rsid w:val="00323B6A"/>
    <w:rsid w:val="0032546E"/>
    <w:rsid w:val="00325E36"/>
    <w:rsid w:val="003315C5"/>
    <w:rsid w:val="003321C2"/>
    <w:rsid w:val="0033460A"/>
    <w:rsid w:val="00336CD7"/>
    <w:rsid w:val="003400FC"/>
    <w:rsid w:val="00340F36"/>
    <w:rsid w:val="003417D5"/>
    <w:rsid w:val="00342113"/>
    <w:rsid w:val="00344AC4"/>
    <w:rsid w:val="00345F19"/>
    <w:rsid w:val="003503DE"/>
    <w:rsid w:val="00360788"/>
    <w:rsid w:val="00362223"/>
    <w:rsid w:val="00366CBF"/>
    <w:rsid w:val="00366CFC"/>
    <w:rsid w:val="003676AC"/>
    <w:rsid w:val="00370061"/>
    <w:rsid w:val="0037154F"/>
    <w:rsid w:val="003736AB"/>
    <w:rsid w:val="003741C8"/>
    <w:rsid w:val="00375595"/>
    <w:rsid w:val="00376E1B"/>
    <w:rsid w:val="0037705E"/>
    <w:rsid w:val="00380145"/>
    <w:rsid w:val="00381360"/>
    <w:rsid w:val="003819DD"/>
    <w:rsid w:val="0038263C"/>
    <w:rsid w:val="00386C3D"/>
    <w:rsid w:val="00387D12"/>
    <w:rsid w:val="003913B3"/>
    <w:rsid w:val="0039199B"/>
    <w:rsid w:val="003947FC"/>
    <w:rsid w:val="00397C61"/>
    <w:rsid w:val="00397CF7"/>
    <w:rsid w:val="00397E23"/>
    <w:rsid w:val="003A0BEC"/>
    <w:rsid w:val="003A3C3F"/>
    <w:rsid w:val="003A725D"/>
    <w:rsid w:val="003A733A"/>
    <w:rsid w:val="003B042F"/>
    <w:rsid w:val="003B0DBA"/>
    <w:rsid w:val="003B180C"/>
    <w:rsid w:val="003B5B72"/>
    <w:rsid w:val="003B5C0E"/>
    <w:rsid w:val="003B7774"/>
    <w:rsid w:val="003C0706"/>
    <w:rsid w:val="003C3BA9"/>
    <w:rsid w:val="003C42D5"/>
    <w:rsid w:val="003C5F47"/>
    <w:rsid w:val="003C693F"/>
    <w:rsid w:val="003C6EAE"/>
    <w:rsid w:val="003D0B4A"/>
    <w:rsid w:val="003D15EB"/>
    <w:rsid w:val="003D298F"/>
    <w:rsid w:val="003D3F46"/>
    <w:rsid w:val="003D439B"/>
    <w:rsid w:val="003D63AC"/>
    <w:rsid w:val="003E07DA"/>
    <w:rsid w:val="003E0A54"/>
    <w:rsid w:val="003E10DD"/>
    <w:rsid w:val="003E1FB1"/>
    <w:rsid w:val="003E2AAF"/>
    <w:rsid w:val="003E4C19"/>
    <w:rsid w:val="003E4E57"/>
    <w:rsid w:val="003E624B"/>
    <w:rsid w:val="003E731E"/>
    <w:rsid w:val="003E7E01"/>
    <w:rsid w:val="003F10BB"/>
    <w:rsid w:val="003F21A3"/>
    <w:rsid w:val="003F3F97"/>
    <w:rsid w:val="003F743A"/>
    <w:rsid w:val="003F7B29"/>
    <w:rsid w:val="003F7EB0"/>
    <w:rsid w:val="0040194E"/>
    <w:rsid w:val="00401CE7"/>
    <w:rsid w:val="00401E19"/>
    <w:rsid w:val="00406BF7"/>
    <w:rsid w:val="00411F3F"/>
    <w:rsid w:val="00412827"/>
    <w:rsid w:val="00413CF4"/>
    <w:rsid w:val="00413F7D"/>
    <w:rsid w:val="00414D82"/>
    <w:rsid w:val="00414F78"/>
    <w:rsid w:val="0041547D"/>
    <w:rsid w:val="00422EB0"/>
    <w:rsid w:val="004270AB"/>
    <w:rsid w:val="00431B54"/>
    <w:rsid w:val="004333EA"/>
    <w:rsid w:val="0043360F"/>
    <w:rsid w:val="00433AF3"/>
    <w:rsid w:val="00433C60"/>
    <w:rsid w:val="0043667E"/>
    <w:rsid w:val="00442519"/>
    <w:rsid w:val="0044292D"/>
    <w:rsid w:val="00443911"/>
    <w:rsid w:val="00445970"/>
    <w:rsid w:val="00447496"/>
    <w:rsid w:val="00447751"/>
    <w:rsid w:val="004505E9"/>
    <w:rsid w:val="00450AA9"/>
    <w:rsid w:val="00450D72"/>
    <w:rsid w:val="00450E13"/>
    <w:rsid w:val="00451C76"/>
    <w:rsid w:val="00451C98"/>
    <w:rsid w:val="00451CBC"/>
    <w:rsid w:val="0045207A"/>
    <w:rsid w:val="004524B4"/>
    <w:rsid w:val="00452D9F"/>
    <w:rsid w:val="00453219"/>
    <w:rsid w:val="004537E4"/>
    <w:rsid w:val="00454493"/>
    <w:rsid w:val="00454DCE"/>
    <w:rsid w:val="004560D2"/>
    <w:rsid w:val="004570D0"/>
    <w:rsid w:val="004609AD"/>
    <w:rsid w:val="00465338"/>
    <w:rsid w:val="00465734"/>
    <w:rsid w:val="0046587F"/>
    <w:rsid w:val="00465955"/>
    <w:rsid w:val="00470737"/>
    <w:rsid w:val="00472204"/>
    <w:rsid w:val="00472828"/>
    <w:rsid w:val="00472B59"/>
    <w:rsid w:val="00474EC9"/>
    <w:rsid w:val="00476DA4"/>
    <w:rsid w:val="0047726C"/>
    <w:rsid w:val="00481CDB"/>
    <w:rsid w:val="00482B99"/>
    <w:rsid w:val="00483317"/>
    <w:rsid w:val="00485556"/>
    <w:rsid w:val="004861AA"/>
    <w:rsid w:val="00494213"/>
    <w:rsid w:val="0049459E"/>
    <w:rsid w:val="00495149"/>
    <w:rsid w:val="00496A7C"/>
    <w:rsid w:val="004A1952"/>
    <w:rsid w:val="004A1F0E"/>
    <w:rsid w:val="004A3776"/>
    <w:rsid w:val="004A3F02"/>
    <w:rsid w:val="004A40BE"/>
    <w:rsid w:val="004A7633"/>
    <w:rsid w:val="004A76D0"/>
    <w:rsid w:val="004B0B91"/>
    <w:rsid w:val="004B11F4"/>
    <w:rsid w:val="004B2FB8"/>
    <w:rsid w:val="004B3503"/>
    <w:rsid w:val="004B53F7"/>
    <w:rsid w:val="004B615F"/>
    <w:rsid w:val="004B74A8"/>
    <w:rsid w:val="004B7B15"/>
    <w:rsid w:val="004C1B64"/>
    <w:rsid w:val="004C2B28"/>
    <w:rsid w:val="004C3A70"/>
    <w:rsid w:val="004C4138"/>
    <w:rsid w:val="004C6456"/>
    <w:rsid w:val="004C6B45"/>
    <w:rsid w:val="004C7D7A"/>
    <w:rsid w:val="004D0A03"/>
    <w:rsid w:val="004D54CC"/>
    <w:rsid w:val="004D5EB0"/>
    <w:rsid w:val="004E1E9C"/>
    <w:rsid w:val="004E2057"/>
    <w:rsid w:val="004E5368"/>
    <w:rsid w:val="004E60C7"/>
    <w:rsid w:val="004F3E1F"/>
    <w:rsid w:val="00500DAD"/>
    <w:rsid w:val="00502A7A"/>
    <w:rsid w:val="0050578C"/>
    <w:rsid w:val="00505987"/>
    <w:rsid w:val="00512DC3"/>
    <w:rsid w:val="00513004"/>
    <w:rsid w:val="00513BCE"/>
    <w:rsid w:val="00515BAA"/>
    <w:rsid w:val="00516B84"/>
    <w:rsid w:val="005230B4"/>
    <w:rsid w:val="005231F7"/>
    <w:rsid w:val="00523FA9"/>
    <w:rsid w:val="005250E3"/>
    <w:rsid w:val="00526258"/>
    <w:rsid w:val="00526DA2"/>
    <w:rsid w:val="00526E2D"/>
    <w:rsid w:val="00530BDB"/>
    <w:rsid w:val="00530ECC"/>
    <w:rsid w:val="00531913"/>
    <w:rsid w:val="00532A1F"/>
    <w:rsid w:val="00532CCD"/>
    <w:rsid w:val="00537880"/>
    <w:rsid w:val="005412CA"/>
    <w:rsid w:val="005435B1"/>
    <w:rsid w:val="00544E46"/>
    <w:rsid w:val="00547449"/>
    <w:rsid w:val="005514F6"/>
    <w:rsid w:val="00555FF1"/>
    <w:rsid w:val="005576EF"/>
    <w:rsid w:val="005606DF"/>
    <w:rsid w:val="00562FC7"/>
    <w:rsid w:val="00565913"/>
    <w:rsid w:val="00565B20"/>
    <w:rsid w:val="005662F3"/>
    <w:rsid w:val="00567308"/>
    <w:rsid w:val="00567400"/>
    <w:rsid w:val="00571706"/>
    <w:rsid w:val="00571E66"/>
    <w:rsid w:val="005741E9"/>
    <w:rsid w:val="0057732C"/>
    <w:rsid w:val="0057781B"/>
    <w:rsid w:val="00577F03"/>
    <w:rsid w:val="005838A7"/>
    <w:rsid w:val="00586D41"/>
    <w:rsid w:val="00586EA7"/>
    <w:rsid w:val="005900A3"/>
    <w:rsid w:val="00593324"/>
    <w:rsid w:val="0059512E"/>
    <w:rsid w:val="005A0187"/>
    <w:rsid w:val="005A067F"/>
    <w:rsid w:val="005A3375"/>
    <w:rsid w:val="005A3621"/>
    <w:rsid w:val="005A4C5C"/>
    <w:rsid w:val="005B2A08"/>
    <w:rsid w:val="005B2A22"/>
    <w:rsid w:val="005B349E"/>
    <w:rsid w:val="005B60C4"/>
    <w:rsid w:val="005B77DA"/>
    <w:rsid w:val="005C133F"/>
    <w:rsid w:val="005C1656"/>
    <w:rsid w:val="005C2698"/>
    <w:rsid w:val="005C584E"/>
    <w:rsid w:val="005C690C"/>
    <w:rsid w:val="005C74A3"/>
    <w:rsid w:val="005C7803"/>
    <w:rsid w:val="005C793D"/>
    <w:rsid w:val="005C7A65"/>
    <w:rsid w:val="005D04F6"/>
    <w:rsid w:val="005D0C9D"/>
    <w:rsid w:val="005D1D22"/>
    <w:rsid w:val="005D1F6D"/>
    <w:rsid w:val="005D3602"/>
    <w:rsid w:val="005D47B7"/>
    <w:rsid w:val="005D511E"/>
    <w:rsid w:val="005E29D5"/>
    <w:rsid w:val="005E29EC"/>
    <w:rsid w:val="005E2F46"/>
    <w:rsid w:val="005E4885"/>
    <w:rsid w:val="005F023C"/>
    <w:rsid w:val="005F1865"/>
    <w:rsid w:val="005F1A57"/>
    <w:rsid w:val="005F3FE8"/>
    <w:rsid w:val="005F433E"/>
    <w:rsid w:val="005F5533"/>
    <w:rsid w:val="005F5AD8"/>
    <w:rsid w:val="005F5C2E"/>
    <w:rsid w:val="005F6323"/>
    <w:rsid w:val="005F7014"/>
    <w:rsid w:val="00600305"/>
    <w:rsid w:val="00601C91"/>
    <w:rsid w:val="0060262B"/>
    <w:rsid w:val="00602DA3"/>
    <w:rsid w:val="006033B9"/>
    <w:rsid w:val="00611654"/>
    <w:rsid w:val="00611757"/>
    <w:rsid w:val="00611AD8"/>
    <w:rsid w:val="00612B3F"/>
    <w:rsid w:val="006178F5"/>
    <w:rsid w:val="00617E6C"/>
    <w:rsid w:val="00621995"/>
    <w:rsid w:val="00622BDC"/>
    <w:rsid w:val="00622CDD"/>
    <w:rsid w:val="006258E7"/>
    <w:rsid w:val="00626F2F"/>
    <w:rsid w:val="00630483"/>
    <w:rsid w:val="00631A0E"/>
    <w:rsid w:val="00634FF1"/>
    <w:rsid w:val="00637386"/>
    <w:rsid w:val="00642195"/>
    <w:rsid w:val="00643F23"/>
    <w:rsid w:val="0064523A"/>
    <w:rsid w:val="00647CBF"/>
    <w:rsid w:val="00650D6C"/>
    <w:rsid w:val="006536D3"/>
    <w:rsid w:val="00653DE2"/>
    <w:rsid w:val="0065499D"/>
    <w:rsid w:val="00654E72"/>
    <w:rsid w:val="00655355"/>
    <w:rsid w:val="006619C9"/>
    <w:rsid w:val="006622BF"/>
    <w:rsid w:val="00662703"/>
    <w:rsid w:val="00662BFB"/>
    <w:rsid w:val="00665ACF"/>
    <w:rsid w:val="00665F7E"/>
    <w:rsid w:val="0067137B"/>
    <w:rsid w:val="00674B9C"/>
    <w:rsid w:val="0067600F"/>
    <w:rsid w:val="00680A02"/>
    <w:rsid w:val="00681953"/>
    <w:rsid w:val="006822FE"/>
    <w:rsid w:val="006827F7"/>
    <w:rsid w:val="00685081"/>
    <w:rsid w:val="00690439"/>
    <w:rsid w:val="00690CDE"/>
    <w:rsid w:val="00691A84"/>
    <w:rsid w:val="006936BF"/>
    <w:rsid w:val="00693C2C"/>
    <w:rsid w:val="00694AFE"/>
    <w:rsid w:val="00694F40"/>
    <w:rsid w:val="00695858"/>
    <w:rsid w:val="00695D6D"/>
    <w:rsid w:val="00696327"/>
    <w:rsid w:val="00696781"/>
    <w:rsid w:val="006A1DCD"/>
    <w:rsid w:val="006A497F"/>
    <w:rsid w:val="006B1E41"/>
    <w:rsid w:val="006B3724"/>
    <w:rsid w:val="006B3CE4"/>
    <w:rsid w:val="006B3E0B"/>
    <w:rsid w:val="006B694E"/>
    <w:rsid w:val="006B72A3"/>
    <w:rsid w:val="006B746E"/>
    <w:rsid w:val="006B794D"/>
    <w:rsid w:val="006B7D3B"/>
    <w:rsid w:val="006C1319"/>
    <w:rsid w:val="006C1448"/>
    <w:rsid w:val="006C1E33"/>
    <w:rsid w:val="006C32CD"/>
    <w:rsid w:val="006C3566"/>
    <w:rsid w:val="006C36DC"/>
    <w:rsid w:val="006C44C4"/>
    <w:rsid w:val="006C5B91"/>
    <w:rsid w:val="006C6BE2"/>
    <w:rsid w:val="006C6F14"/>
    <w:rsid w:val="006D1B71"/>
    <w:rsid w:val="006D2D53"/>
    <w:rsid w:val="006D2E0E"/>
    <w:rsid w:val="006D2F6B"/>
    <w:rsid w:val="006D59A1"/>
    <w:rsid w:val="006D78E9"/>
    <w:rsid w:val="006E02BF"/>
    <w:rsid w:val="006E2C92"/>
    <w:rsid w:val="006E352E"/>
    <w:rsid w:val="006E57AC"/>
    <w:rsid w:val="006E6E2A"/>
    <w:rsid w:val="006E71EB"/>
    <w:rsid w:val="006F0FC2"/>
    <w:rsid w:val="006F1110"/>
    <w:rsid w:val="006F174B"/>
    <w:rsid w:val="006F2EE2"/>
    <w:rsid w:val="006F54BC"/>
    <w:rsid w:val="006F58A3"/>
    <w:rsid w:val="006F58C0"/>
    <w:rsid w:val="006F5B41"/>
    <w:rsid w:val="006F5C2C"/>
    <w:rsid w:val="006F6D4A"/>
    <w:rsid w:val="006F709F"/>
    <w:rsid w:val="006F7B8F"/>
    <w:rsid w:val="00700616"/>
    <w:rsid w:val="00705E07"/>
    <w:rsid w:val="00707092"/>
    <w:rsid w:val="0071275C"/>
    <w:rsid w:val="007134E4"/>
    <w:rsid w:val="00715BBF"/>
    <w:rsid w:val="00716284"/>
    <w:rsid w:val="00716651"/>
    <w:rsid w:val="007215FB"/>
    <w:rsid w:val="00722915"/>
    <w:rsid w:val="007235B2"/>
    <w:rsid w:val="007320D0"/>
    <w:rsid w:val="0073346E"/>
    <w:rsid w:val="0073636A"/>
    <w:rsid w:val="00740019"/>
    <w:rsid w:val="00741E9A"/>
    <w:rsid w:val="007421DB"/>
    <w:rsid w:val="00742506"/>
    <w:rsid w:val="007425FC"/>
    <w:rsid w:val="00744B86"/>
    <w:rsid w:val="007454E3"/>
    <w:rsid w:val="00747160"/>
    <w:rsid w:val="00747963"/>
    <w:rsid w:val="007507F9"/>
    <w:rsid w:val="00750984"/>
    <w:rsid w:val="00750A7A"/>
    <w:rsid w:val="00751146"/>
    <w:rsid w:val="00751410"/>
    <w:rsid w:val="0075208D"/>
    <w:rsid w:val="00754C25"/>
    <w:rsid w:val="00756B5F"/>
    <w:rsid w:val="00757267"/>
    <w:rsid w:val="00767452"/>
    <w:rsid w:val="00767E6D"/>
    <w:rsid w:val="00772842"/>
    <w:rsid w:val="00774D39"/>
    <w:rsid w:val="007757FC"/>
    <w:rsid w:val="00776C25"/>
    <w:rsid w:val="00781BB9"/>
    <w:rsid w:val="00783E57"/>
    <w:rsid w:val="007841B0"/>
    <w:rsid w:val="007854B1"/>
    <w:rsid w:val="00792BBC"/>
    <w:rsid w:val="007934FE"/>
    <w:rsid w:val="00793FF0"/>
    <w:rsid w:val="007941A9"/>
    <w:rsid w:val="00796949"/>
    <w:rsid w:val="00797C7F"/>
    <w:rsid w:val="007A004F"/>
    <w:rsid w:val="007A02F6"/>
    <w:rsid w:val="007A1675"/>
    <w:rsid w:val="007A270B"/>
    <w:rsid w:val="007A29FB"/>
    <w:rsid w:val="007A2C2F"/>
    <w:rsid w:val="007A33CD"/>
    <w:rsid w:val="007A7F56"/>
    <w:rsid w:val="007B1DDD"/>
    <w:rsid w:val="007B2363"/>
    <w:rsid w:val="007B34E8"/>
    <w:rsid w:val="007B482C"/>
    <w:rsid w:val="007B582D"/>
    <w:rsid w:val="007B6691"/>
    <w:rsid w:val="007C046E"/>
    <w:rsid w:val="007C04B3"/>
    <w:rsid w:val="007C3222"/>
    <w:rsid w:val="007C368D"/>
    <w:rsid w:val="007C51FE"/>
    <w:rsid w:val="007C578B"/>
    <w:rsid w:val="007C64C2"/>
    <w:rsid w:val="007C75A3"/>
    <w:rsid w:val="007C76F6"/>
    <w:rsid w:val="007D493D"/>
    <w:rsid w:val="007D49DA"/>
    <w:rsid w:val="007D5D10"/>
    <w:rsid w:val="007D62F8"/>
    <w:rsid w:val="007D6BE7"/>
    <w:rsid w:val="007D7C0C"/>
    <w:rsid w:val="007E0881"/>
    <w:rsid w:val="007E0AB1"/>
    <w:rsid w:val="007E1898"/>
    <w:rsid w:val="007E30CD"/>
    <w:rsid w:val="007E586E"/>
    <w:rsid w:val="007E64CC"/>
    <w:rsid w:val="007E6B38"/>
    <w:rsid w:val="007E7784"/>
    <w:rsid w:val="007F2B57"/>
    <w:rsid w:val="007F3BFC"/>
    <w:rsid w:val="007F63C3"/>
    <w:rsid w:val="007F7ADA"/>
    <w:rsid w:val="008002B8"/>
    <w:rsid w:val="0080067D"/>
    <w:rsid w:val="00802C81"/>
    <w:rsid w:val="00803E98"/>
    <w:rsid w:val="00804206"/>
    <w:rsid w:val="00804A7A"/>
    <w:rsid w:val="00805E9D"/>
    <w:rsid w:val="008074E0"/>
    <w:rsid w:val="00807A05"/>
    <w:rsid w:val="00807F66"/>
    <w:rsid w:val="0081092B"/>
    <w:rsid w:val="00813DC6"/>
    <w:rsid w:val="008148E5"/>
    <w:rsid w:val="00815DC2"/>
    <w:rsid w:val="00825EE7"/>
    <w:rsid w:val="00826747"/>
    <w:rsid w:val="00826EDD"/>
    <w:rsid w:val="0082755E"/>
    <w:rsid w:val="00827D86"/>
    <w:rsid w:val="0083015E"/>
    <w:rsid w:val="0083175B"/>
    <w:rsid w:val="00832D67"/>
    <w:rsid w:val="0083372F"/>
    <w:rsid w:val="00834F88"/>
    <w:rsid w:val="00836D4A"/>
    <w:rsid w:val="00840553"/>
    <w:rsid w:val="00843131"/>
    <w:rsid w:val="008441A5"/>
    <w:rsid w:val="00844327"/>
    <w:rsid w:val="00846108"/>
    <w:rsid w:val="008467D0"/>
    <w:rsid w:val="00850C18"/>
    <w:rsid w:val="00851A6B"/>
    <w:rsid w:val="00853F5A"/>
    <w:rsid w:val="008547E3"/>
    <w:rsid w:val="008556C1"/>
    <w:rsid w:val="0085651D"/>
    <w:rsid w:val="008610E1"/>
    <w:rsid w:val="00861C99"/>
    <w:rsid w:val="00862772"/>
    <w:rsid w:val="008641DF"/>
    <w:rsid w:val="0086471D"/>
    <w:rsid w:val="00865578"/>
    <w:rsid w:val="00866700"/>
    <w:rsid w:val="00866956"/>
    <w:rsid w:val="00867242"/>
    <w:rsid w:val="0087565E"/>
    <w:rsid w:val="008773E6"/>
    <w:rsid w:val="00877AB4"/>
    <w:rsid w:val="0088004D"/>
    <w:rsid w:val="0088072D"/>
    <w:rsid w:val="008813FB"/>
    <w:rsid w:val="00881798"/>
    <w:rsid w:val="00881829"/>
    <w:rsid w:val="00882438"/>
    <w:rsid w:val="008836F1"/>
    <w:rsid w:val="00885884"/>
    <w:rsid w:val="00886D3C"/>
    <w:rsid w:val="00886FA4"/>
    <w:rsid w:val="00887AB6"/>
    <w:rsid w:val="00890EF7"/>
    <w:rsid w:val="00892939"/>
    <w:rsid w:val="00892FC5"/>
    <w:rsid w:val="00893051"/>
    <w:rsid w:val="00893229"/>
    <w:rsid w:val="00895C75"/>
    <w:rsid w:val="0089698A"/>
    <w:rsid w:val="00896D30"/>
    <w:rsid w:val="00896FC8"/>
    <w:rsid w:val="008972D1"/>
    <w:rsid w:val="0089767D"/>
    <w:rsid w:val="008A0C58"/>
    <w:rsid w:val="008A163D"/>
    <w:rsid w:val="008A4980"/>
    <w:rsid w:val="008A4C1C"/>
    <w:rsid w:val="008A5864"/>
    <w:rsid w:val="008A643E"/>
    <w:rsid w:val="008A750C"/>
    <w:rsid w:val="008B154E"/>
    <w:rsid w:val="008B25D6"/>
    <w:rsid w:val="008B5148"/>
    <w:rsid w:val="008B5463"/>
    <w:rsid w:val="008B6AC1"/>
    <w:rsid w:val="008C114C"/>
    <w:rsid w:val="008C32D9"/>
    <w:rsid w:val="008C36BF"/>
    <w:rsid w:val="008C4887"/>
    <w:rsid w:val="008C5E5B"/>
    <w:rsid w:val="008C60B7"/>
    <w:rsid w:val="008D0907"/>
    <w:rsid w:val="008D6C08"/>
    <w:rsid w:val="008D710B"/>
    <w:rsid w:val="008E05DB"/>
    <w:rsid w:val="008E11E5"/>
    <w:rsid w:val="008E2754"/>
    <w:rsid w:val="008E2CC9"/>
    <w:rsid w:val="008E4B85"/>
    <w:rsid w:val="008E50B2"/>
    <w:rsid w:val="008E5BBE"/>
    <w:rsid w:val="008F0439"/>
    <w:rsid w:val="008F1390"/>
    <w:rsid w:val="008F35BB"/>
    <w:rsid w:val="008F3A0A"/>
    <w:rsid w:val="008F5AC0"/>
    <w:rsid w:val="009003F7"/>
    <w:rsid w:val="00900C45"/>
    <w:rsid w:val="00902312"/>
    <w:rsid w:val="00902620"/>
    <w:rsid w:val="009033C7"/>
    <w:rsid w:val="00903D26"/>
    <w:rsid w:val="00904C58"/>
    <w:rsid w:val="00904C75"/>
    <w:rsid w:val="00905B25"/>
    <w:rsid w:val="00905CAA"/>
    <w:rsid w:val="00906406"/>
    <w:rsid w:val="00906A73"/>
    <w:rsid w:val="00906AE5"/>
    <w:rsid w:val="009070F4"/>
    <w:rsid w:val="00907BA6"/>
    <w:rsid w:val="00910141"/>
    <w:rsid w:val="0091023F"/>
    <w:rsid w:val="00911415"/>
    <w:rsid w:val="00912984"/>
    <w:rsid w:val="00913907"/>
    <w:rsid w:val="00913B70"/>
    <w:rsid w:val="00916FCE"/>
    <w:rsid w:val="00917CDB"/>
    <w:rsid w:val="009206DD"/>
    <w:rsid w:val="00921199"/>
    <w:rsid w:val="00922414"/>
    <w:rsid w:val="00923F4C"/>
    <w:rsid w:val="00925DDB"/>
    <w:rsid w:val="00926C23"/>
    <w:rsid w:val="00930139"/>
    <w:rsid w:val="00932242"/>
    <w:rsid w:val="00935AEF"/>
    <w:rsid w:val="009366A7"/>
    <w:rsid w:val="009400BA"/>
    <w:rsid w:val="009402F5"/>
    <w:rsid w:val="00940CFB"/>
    <w:rsid w:val="00941DA9"/>
    <w:rsid w:val="009433DB"/>
    <w:rsid w:val="0094383A"/>
    <w:rsid w:val="009439DD"/>
    <w:rsid w:val="009457CD"/>
    <w:rsid w:val="00947454"/>
    <w:rsid w:val="00947621"/>
    <w:rsid w:val="00947A95"/>
    <w:rsid w:val="009516B0"/>
    <w:rsid w:val="00951A3C"/>
    <w:rsid w:val="00952AAA"/>
    <w:rsid w:val="009532AD"/>
    <w:rsid w:val="009541EF"/>
    <w:rsid w:val="00954415"/>
    <w:rsid w:val="00954E26"/>
    <w:rsid w:val="009560B7"/>
    <w:rsid w:val="00956C51"/>
    <w:rsid w:val="00962E8B"/>
    <w:rsid w:val="00964C20"/>
    <w:rsid w:val="0096765B"/>
    <w:rsid w:val="00970BCA"/>
    <w:rsid w:val="00970DDC"/>
    <w:rsid w:val="0097404F"/>
    <w:rsid w:val="00974D1B"/>
    <w:rsid w:val="0097608D"/>
    <w:rsid w:val="00976C00"/>
    <w:rsid w:val="00977D92"/>
    <w:rsid w:val="009806CE"/>
    <w:rsid w:val="00980989"/>
    <w:rsid w:val="00980ACC"/>
    <w:rsid w:val="00982ED3"/>
    <w:rsid w:val="00985B88"/>
    <w:rsid w:val="0098727C"/>
    <w:rsid w:val="00987489"/>
    <w:rsid w:val="0098798C"/>
    <w:rsid w:val="009929A9"/>
    <w:rsid w:val="0099340A"/>
    <w:rsid w:val="00994CCA"/>
    <w:rsid w:val="0099746B"/>
    <w:rsid w:val="00997CAB"/>
    <w:rsid w:val="009A084C"/>
    <w:rsid w:val="009A19FF"/>
    <w:rsid w:val="009A298F"/>
    <w:rsid w:val="009A4016"/>
    <w:rsid w:val="009A7897"/>
    <w:rsid w:val="009B03F5"/>
    <w:rsid w:val="009B16F1"/>
    <w:rsid w:val="009B3AA6"/>
    <w:rsid w:val="009B4244"/>
    <w:rsid w:val="009B5441"/>
    <w:rsid w:val="009B6273"/>
    <w:rsid w:val="009B62DD"/>
    <w:rsid w:val="009B6BDA"/>
    <w:rsid w:val="009C1611"/>
    <w:rsid w:val="009C231A"/>
    <w:rsid w:val="009C37D0"/>
    <w:rsid w:val="009C3CC4"/>
    <w:rsid w:val="009C3DFF"/>
    <w:rsid w:val="009C4D5E"/>
    <w:rsid w:val="009C6225"/>
    <w:rsid w:val="009C7305"/>
    <w:rsid w:val="009C737B"/>
    <w:rsid w:val="009C7BC5"/>
    <w:rsid w:val="009D0293"/>
    <w:rsid w:val="009D02AE"/>
    <w:rsid w:val="009D670E"/>
    <w:rsid w:val="009D73EF"/>
    <w:rsid w:val="009E09D6"/>
    <w:rsid w:val="009E6DB1"/>
    <w:rsid w:val="009E7C8B"/>
    <w:rsid w:val="009F317A"/>
    <w:rsid w:val="009F3D1F"/>
    <w:rsid w:val="009F6AFD"/>
    <w:rsid w:val="009F79B2"/>
    <w:rsid w:val="009F7F5D"/>
    <w:rsid w:val="009F7FE9"/>
    <w:rsid w:val="00A02C59"/>
    <w:rsid w:val="00A03A8D"/>
    <w:rsid w:val="00A03AB3"/>
    <w:rsid w:val="00A04D4B"/>
    <w:rsid w:val="00A05D2B"/>
    <w:rsid w:val="00A05F30"/>
    <w:rsid w:val="00A0754B"/>
    <w:rsid w:val="00A10E9F"/>
    <w:rsid w:val="00A12324"/>
    <w:rsid w:val="00A12D87"/>
    <w:rsid w:val="00A12E5E"/>
    <w:rsid w:val="00A13523"/>
    <w:rsid w:val="00A1367F"/>
    <w:rsid w:val="00A13B7A"/>
    <w:rsid w:val="00A14B19"/>
    <w:rsid w:val="00A17A83"/>
    <w:rsid w:val="00A230D9"/>
    <w:rsid w:val="00A235A7"/>
    <w:rsid w:val="00A23EC6"/>
    <w:rsid w:val="00A240EA"/>
    <w:rsid w:val="00A2498C"/>
    <w:rsid w:val="00A267D7"/>
    <w:rsid w:val="00A300F8"/>
    <w:rsid w:val="00A30AFC"/>
    <w:rsid w:val="00A31D4D"/>
    <w:rsid w:val="00A321DA"/>
    <w:rsid w:val="00A3319E"/>
    <w:rsid w:val="00A33EE8"/>
    <w:rsid w:val="00A35C95"/>
    <w:rsid w:val="00A366EF"/>
    <w:rsid w:val="00A37730"/>
    <w:rsid w:val="00A40DA5"/>
    <w:rsid w:val="00A40EB8"/>
    <w:rsid w:val="00A4256D"/>
    <w:rsid w:val="00A4284B"/>
    <w:rsid w:val="00A4459E"/>
    <w:rsid w:val="00A45092"/>
    <w:rsid w:val="00A456BE"/>
    <w:rsid w:val="00A46ABC"/>
    <w:rsid w:val="00A46B89"/>
    <w:rsid w:val="00A46F2E"/>
    <w:rsid w:val="00A474B2"/>
    <w:rsid w:val="00A47BEA"/>
    <w:rsid w:val="00A50A32"/>
    <w:rsid w:val="00A54890"/>
    <w:rsid w:val="00A54AA0"/>
    <w:rsid w:val="00A56CB0"/>
    <w:rsid w:val="00A57D0D"/>
    <w:rsid w:val="00A6200A"/>
    <w:rsid w:val="00A63CEC"/>
    <w:rsid w:val="00A643B7"/>
    <w:rsid w:val="00A66014"/>
    <w:rsid w:val="00A6616F"/>
    <w:rsid w:val="00A663B0"/>
    <w:rsid w:val="00A66A6D"/>
    <w:rsid w:val="00A67568"/>
    <w:rsid w:val="00A67A41"/>
    <w:rsid w:val="00A70686"/>
    <w:rsid w:val="00A715ED"/>
    <w:rsid w:val="00A7161F"/>
    <w:rsid w:val="00A729B2"/>
    <w:rsid w:val="00A72B18"/>
    <w:rsid w:val="00A73C22"/>
    <w:rsid w:val="00A74761"/>
    <w:rsid w:val="00A76246"/>
    <w:rsid w:val="00A81973"/>
    <w:rsid w:val="00A866AE"/>
    <w:rsid w:val="00A8761E"/>
    <w:rsid w:val="00A87BC0"/>
    <w:rsid w:val="00A92FFA"/>
    <w:rsid w:val="00A93DFF"/>
    <w:rsid w:val="00A94B4B"/>
    <w:rsid w:val="00A94C26"/>
    <w:rsid w:val="00A94D7A"/>
    <w:rsid w:val="00A95157"/>
    <w:rsid w:val="00A95AE9"/>
    <w:rsid w:val="00AA0590"/>
    <w:rsid w:val="00AA3023"/>
    <w:rsid w:val="00AA4B52"/>
    <w:rsid w:val="00AA513C"/>
    <w:rsid w:val="00AA5B65"/>
    <w:rsid w:val="00AA69D4"/>
    <w:rsid w:val="00AA6C37"/>
    <w:rsid w:val="00AA711D"/>
    <w:rsid w:val="00AB02A5"/>
    <w:rsid w:val="00AB0F8A"/>
    <w:rsid w:val="00AB3BDB"/>
    <w:rsid w:val="00AB4921"/>
    <w:rsid w:val="00AB4AC0"/>
    <w:rsid w:val="00AB7287"/>
    <w:rsid w:val="00AC72A7"/>
    <w:rsid w:val="00AC7C31"/>
    <w:rsid w:val="00AD3839"/>
    <w:rsid w:val="00AD58D5"/>
    <w:rsid w:val="00AD6893"/>
    <w:rsid w:val="00AD6A6C"/>
    <w:rsid w:val="00AD7B53"/>
    <w:rsid w:val="00AE1329"/>
    <w:rsid w:val="00AE1880"/>
    <w:rsid w:val="00AE3F19"/>
    <w:rsid w:val="00AE4841"/>
    <w:rsid w:val="00AE4AFE"/>
    <w:rsid w:val="00AE4E5A"/>
    <w:rsid w:val="00AE54F0"/>
    <w:rsid w:val="00AF17A8"/>
    <w:rsid w:val="00AF3EED"/>
    <w:rsid w:val="00B0283B"/>
    <w:rsid w:val="00B0477A"/>
    <w:rsid w:val="00B05A02"/>
    <w:rsid w:val="00B072CA"/>
    <w:rsid w:val="00B079FE"/>
    <w:rsid w:val="00B07EB1"/>
    <w:rsid w:val="00B10070"/>
    <w:rsid w:val="00B1281C"/>
    <w:rsid w:val="00B12C53"/>
    <w:rsid w:val="00B16EC2"/>
    <w:rsid w:val="00B176B2"/>
    <w:rsid w:val="00B207FA"/>
    <w:rsid w:val="00B212E0"/>
    <w:rsid w:val="00B21F52"/>
    <w:rsid w:val="00B22C0F"/>
    <w:rsid w:val="00B22F4A"/>
    <w:rsid w:val="00B25DE3"/>
    <w:rsid w:val="00B265C7"/>
    <w:rsid w:val="00B26BEC"/>
    <w:rsid w:val="00B277DA"/>
    <w:rsid w:val="00B31459"/>
    <w:rsid w:val="00B31CD9"/>
    <w:rsid w:val="00B32B4F"/>
    <w:rsid w:val="00B335B7"/>
    <w:rsid w:val="00B33FBE"/>
    <w:rsid w:val="00B342BC"/>
    <w:rsid w:val="00B35564"/>
    <w:rsid w:val="00B36EDB"/>
    <w:rsid w:val="00B37299"/>
    <w:rsid w:val="00B41921"/>
    <w:rsid w:val="00B41A83"/>
    <w:rsid w:val="00B46611"/>
    <w:rsid w:val="00B4756B"/>
    <w:rsid w:val="00B475D8"/>
    <w:rsid w:val="00B535A2"/>
    <w:rsid w:val="00B54F68"/>
    <w:rsid w:val="00B553D9"/>
    <w:rsid w:val="00B60D14"/>
    <w:rsid w:val="00B61D23"/>
    <w:rsid w:val="00B6309B"/>
    <w:rsid w:val="00B63AC5"/>
    <w:rsid w:val="00B65ED2"/>
    <w:rsid w:val="00B678B7"/>
    <w:rsid w:val="00B67BA5"/>
    <w:rsid w:val="00B7012E"/>
    <w:rsid w:val="00B702A5"/>
    <w:rsid w:val="00B70E63"/>
    <w:rsid w:val="00B749DE"/>
    <w:rsid w:val="00B77393"/>
    <w:rsid w:val="00B77A2F"/>
    <w:rsid w:val="00B81372"/>
    <w:rsid w:val="00B829D5"/>
    <w:rsid w:val="00B83F4C"/>
    <w:rsid w:val="00B8797B"/>
    <w:rsid w:val="00B87C95"/>
    <w:rsid w:val="00B90E2D"/>
    <w:rsid w:val="00B9104F"/>
    <w:rsid w:val="00B919B2"/>
    <w:rsid w:val="00B91D50"/>
    <w:rsid w:val="00B92299"/>
    <w:rsid w:val="00B9419D"/>
    <w:rsid w:val="00B94D54"/>
    <w:rsid w:val="00B94EF3"/>
    <w:rsid w:val="00B97FED"/>
    <w:rsid w:val="00BA0872"/>
    <w:rsid w:val="00BA09F6"/>
    <w:rsid w:val="00BA1BD3"/>
    <w:rsid w:val="00BA5960"/>
    <w:rsid w:val="00BA6EAE"/>
    <w:rsid w:val="00BB053F"/>
    <w:rsid w:val="00BB0AB0"/>
    <w:rsid w:val="00BB1822"/>
    <w:rsid w:val="00BB3AC6"/>
    <w:rsid w:val="00BB4A66"/>
    <w:rsid w:val="00BB4D42"/>
    <w:rsid w:val="00BB650F"/>
    <w:rsid w:val="00BB674F"/>
    <w:rsid w:val="00BC05A4"/>
    <w:rsid w:val="00BC06B9"/>
    <w:rsid w:val="00BC43C5"/>
    <w:rsid w:val="00BC47F7"/>
    <w:rsid w:val="00BC6A2A"/>
    <w:rsid w:val="00BC6E50"/>
    <w:rsid w:val="00BC7BF8"/>
    <w:rsid w:val="00BD03D6"/>
    <w:rsid w:val="00BD1FDE"/>
    <w:rsid w:val="00BD4279"/>
    <w:rsid w:val="00BD52CE"/>
    <w:rsid w:val="00BD552A"/>
    <w:rsid w:val="00BD5CF2"/>
    <w:rsid w:val="00BD5D04"/>
    <w:rsid w:val="00BE0248"/>
    <w:rsid w:val="00BE1F39"/>
    <w:rsid w:val="00BE2D9F"/>
    <w:rsid w:val="00BE3292"/>
    <w:rsid w:val="00BE4249"/>
    <w:rsid w:val="00BE57D0"/>
    <w:rsid w:val="00BE623F"/>
    <w:rsid w:val="00BE6A66"/>
    <w:rsid w:val="00BF2376"/>
    <w:rsid w:val="00BF415C"/>
    <w:rsid w:val="00BF5329"/>
    <w:rsid w:val="00BF5377"/>
    <w:rsid w:val="00BF5843"/>
    <w:rsid w:val="00BF594C"/>
    <w:rsid w:val="00BF59D2"/>
    <w:rsid w:val="00BF62F9"/>
    <w:rsid w:val="00BF7306"/>
    <w:rsid w:val="00C00124"/>
    <w:rsid w:val="00C011DF"/>
    <w:rsid w:val="00C04700"/>
    <w:rsid w:val="00C064F9"/>
    <w:rsid w:val="00C06B0D"/>
    <w:rsid w:val="00C103D5"/>
    <w:rsid w:val="00C10D3D"/>
    <w:rsid w:val="00C13BF0"/>
    <w:rsid w:val="00C16BC5"/>
    <w:rsid w:val="00C16F0E"/>
    <w:rsid w:val="00C22279"/>
    <w:rsid w:val="00C22B42"/>
    <w:rsid w:val="00C2657E"/>
    <w:rsid w:val="00C27627"/>
    <w:rsid w:val="00C30476"/>
    <w:rsid w:val="00C306DF"/>
    <w:rsid w:val="00C30F96"/>
    <w:rsid w:val="00C31B8E"/>
    <w:rsid w:val="00C33461"/>
    <w:rsid w:val="00C34904"/>
    <w:rsid w:val="00C3551E"/>
    <w:rsid w:val="00C35A08"/>
    <w:rsid w:val="00C36CC2"/>
    <w:rsid w:val="00C3776C"/>
    <w:rsid w:val="00C37A11"/>
    <w:rsid w:val="00C4243D"/>
    <w:rsid w:val="00C42797"/>
    <w:rsid w:val="00C430CF"/>
    <w:rsid w:val="00C44DA7"/>
    <w:rsid w:val="00C45D94"/>
    <w:rsid w:val="00C465A5"/>
    <w:rsid w:val="00C467FD"/>
    <w:rsid w:val="00C479A8"/>
    <w:rsid w:val="00C50C71"/>
    <w:rsid w:val="00C51847"/>
    <w:rsid w:val="00C5546D"/>
    <w:rsid w:val="00C601CE"/>
    <w:rsid w:val="00C60AA7"/>
    <w:rsid w:val="00C6453F"/>
    <w:rsid w:val="00C712AF"/>
    <w:rsid w:val="00C73011"/>
    <w:rsid w:val="00C739BA"/>
    <w:rsid w:val="00C73E4B"/>
    <w:rsid w:val="00C747E5"/>
    <w:rsid w:val="00C75017"/>
    <w:rsid w:val="00C7565D"/>
    <w:rsid w:val="00C76B46"/>
    <w:rsid w:val="00C77777"/>
    <w:rsid w:val="00C77B67"/>
    <w:rsid w:val="00C77DF1"/>
    <w:rsid w:val="00C80D00"/>
    <w:rsid w:val="00C810A2"/>
    <w:rsid w:val="00C82934"/>
    <w:rsid w:val="00C842D6"/>
    <w:rsid w:val="00C85A40"/>
    <w:rsid w:val="00C8751C"/>
    <w:rsid w:val="00C909F9"/>
    <w:rsid w:val="00C91F7F"/>
    <w:rsid w:val="00C91FE7"/>
    <w:rsid w:val="00C9313A"/>
    <w:rsid w:val="00C93A9D"/>
    <w:rsid w:val="00C93AC8"/>
    <w:rsid w:val="00C95726"/>
    <w:rsid w:val="00C96B46"/>
    <w:rsid w:val="00C97B7F"/>
    <w:rsid w:val="00C97BC4"/>
    <w:rsid w:val="00CA38A6"/>
    <w:rsid w:val="00CA38EA"/>
    <w:rsid w:val="00CA3AAC"/>
    <w:rsid w:val="00CA63D0"/>
    <w:rsid w:val="00CA6A3C"/>
    <w:rsid w:val="00CA6CE2"/>
    <w:rsid w:val="00CB0246"/>
    <w:rsid w:val="00CB0527"/>
    <w:rsid w:val="00CB08AB"/>
    <w:rsid w:val="00CB25D4"/>
    <w:rsid w:val="00CB41C1"/>
    <w:rsid w:val="00CB492F"/>
    <w:rsid w:val="00CB76A9"/>
    <w:rsid w:val="00CC011E"/>
    <w:rsid w:val="00CC033F"/>
    <w:rsid w:val="00CC10E8"/>
    <w:rsid w:val="00CC1D28"/>
    <w:rsid w:val="00CC30CF"/>
    <w:rsid w:val="00CC3BCC"/>
    <w:rsid w:val="00CC4B46"/>
    <w:rsid w:val="00CC7916"/>
    <w:rsid w:val="00CD081F"/>
    <w:rsid w:val="00CD46BF"/>
    <w:rsid w:val="00CD73C3"/>
    <w:rsid w:val="00CD7B31"/>
    <w:rsid w:val="00CE04A8"/>
    <w:rsid w:val="00CE1AFC"/>
    <w:rsid w:val="00CE4E9F"/>
    <w:rsid w:val="00CF0DAA"/>
    <w:rsid w:val="00CF1A02"/>
    <w:rsid w:val="00CF21C3"/>
    <w:rsid w:val="00CF24AA"/>
    <w:rsid w:val="00CF25E9"/>
    <w:rsid w:val="00CF3525"/>
    <w:rsid w:val="00CF367B"/>
    <w:rsid w:val="00CF3A06"/>
    <w:rsid w:val="00CF5542"/>
    <w:rsid w:val="00CF677E"/>
    <w:rsid w:val="00CF7E43"/>
    <w:rsid w:val="00D00C4E"/>
    <w:rsid w:val="00D00F4D"/>
    <w:rsid w:val="00D01952"/>
    <w:rsid w:val="00D01BC2"/>
    <w:rsid w:val="00D025FF"/>
    <w:rsid w:val="00D04336"/>
    <w:rsid w:val="00D04B84"/>
    <w:rsid w:val="00D059A6"/>
    <w:rsid w:val="00D05CA4"/>
    <w:rsid w:val="00D11D5E"/>
    <w:rsid w:val="00D11FE9"/>
    <w:rsid w:val="00D1330C"/>
    <w:rsid w:val="00D137F8"/>
    <w:rsid w:val="00D145AB"/>
    <w:rsid w:val="00D147C6"/>
    <w:rsid w:val="00D14FA4"/>
    <w:rsid w:val="00D16C99"/>
    <w:rsid w:val="00D16FE5"/>
    <w:rsid w:val="00D200CF"/>
    <w:rsid w:val="00D21787"/>
    <w:rsid w:val="00D218E3"/>
    <w:rsid w:val="00D22DD1"/>
    <w:rsid w:val="00D245F1"/>
    <w:rsid w:val="00D26147"/>
    <w:rsid w:val="00D2695D"/>
    <w:rsid w:val="00D278B9"/>
    <w:rsid w:val="00D30C22"/>
    <w:rsid w:val="00D30C2A"/>
    <w:rsid w:val="00D30C58"/>
    <w:rsid w:val="00D3327A"/>
    <w:rsid w:val="00D34411"/>
    <w:rsid w:val="00D3481B"/>
    <w:rsid w:val="00D37BA1"/>
    <w:rsid w:val="00D40637"/>
    <w:rsid w:val="00D41659"/>
    <w:rsid w:val="00D41FD1"/>
    <w:rsid w:val="00D420FC"/>
    <w:rsid w:val="00D4351E"/>
    <w:rsid w:val="00D50C3B"/>
    <w:rsid w:val="00D51255"/>
    <w:rsid w:val="00D51777"/>
    <w:rsid w:val="00D5354E"/>
    <w:rsid w:val="00D53778"/>
    <w:rsid w:val="00D5393A"/>
    <w:rsid w:val="00D54462"/>
    <w:rsid w:val="00D5607F"/>
    <w:rsid w:val="00D5668D"/>
    <w:rsid w:val="00D570C4"/>
    <w:rsid w:val="00D57196"/>
    <w:rsid w:val="00D57EC2"/>
    <w:rsid w:val="00D6052D"/>
    <w:rsid w:val="00D64FF5"/>
    <w:rsid w:val="00D65101"/>
    <w:rsid w:val="00D664D3"/>
    <w:rsid w:val="00D66E96"/>
    <w:rsid w:val="00D73111"/>
    <w:rsid w:val="00D7343A"/>
    <w:rsid w:val="00D7449E"/>
    <w:rsid w:val="00D76BE7"/>
    <w:rsid w:val="00D770B3"/>
    <w:rsid w:val="00D770FC"/>
    <w:rsid w:val="00D80853"/>
    <w:rsid w:val="00D81BCF"/>
    <w:rsid w:val="00D8216B"/>
    <w:rsid w:val="00D83955"/>
    <w:rsid w:val="00D91790"/>
    <w:rsid w:val="00D96698"/>
    <w:rsid w:val="00D975ED"/>
    <w:rsid w:val="00DA00CA"/>
    <w:rsid w:val="00DA06EF"/>
    <w:rsid w:val="00DA0AC1"/>
    <w:rsid w:val="00DA28DF"/>
    <w:rsid w:val="00DA2A1D"/>
    <w:rsid w:val="00DA33EA"/>
    <w:rsid w:val="00DA5E88"/>
    <w:rsid w:val="00DA6159"/>
    <w:rsid w:val="00DA734B"/>
    <w:rsid w:val="00DB15A8"/>
    <w:rsid w:val="00DB2B7E"/>
    <w:rsid w:val="00DB3051"/>
    <w:rsid w:val="00DB30AD"/>
    <w:rsid w:val="00DB3580"/>
    <w:rsid w:val="00DB42B3"/>
    <w:rsid w:val="00DB63F2"/>
    <w:rsid w:val="00DB6A6C"/>
    <w:rsid w:val="00DB6C4F"/>
    <w:rsid w:val="00DC089D"/>
    <w:rsid w:val="00DC15CA"/>
    <w:rsid w:val="00DC1EBA"/>
    <w:rsid w:val="00DC4DBA"/>
    <w:rsid w:val="00DC5F82"/>
    <w:rsid w:val="00DC7596"/>
    <w:rsid w:val="00DD01A5"/>
    <w:rsid w:val="00DD3268"/>
    <w:rsid w:val="00DD3ADB"/>
    <w:rsid w:val="00DD6046"/>
    <w:rsid w:val="00DD6B6E"/>
    <w:rsid w:val="00DE2938"/>
    <w:rsid w:val="00DE2B5A"/>
    <w:rsid w:val="00DE3E27"/>
    <w:rsid w:val="00DE6075"/>
    <w:rsid w:val="00DE7390"/>
    <w:rsid w:val="00DE7547"/>
    <w:rsid w:val="00DF05DF"/>
    <w:rsid w:val="00DF0AFF"/>
    <w:rsid w:val="00DF108E"/>
    <w:rsid w:val="00DF1BC4"/>
    <w:rsid w:val="00DF1CE7"/>
    <w:rsid w:val="00DF2A71"/>
    <w:rsid w:val="00DF3EAB"/>
    <w:rsid w:val="00DF4362"/>
    <w:rsid w:val="00DF5E56"/>
    <w:rsid w:val="00DF6DD3"/>
    <w:rsid w:val="00DF7083"/>
    <w:rsid w:val="00E00B36"/>
    <w:rsid w:val="00E024AA"/>
    <w:rsid w:val="00E02E4C"/>
    <w:rsid w:val="00E039AF"/>
    <w:rsid w:val="00E059C3"/>
    <w:rsid w:val="00E069CE"/>
    <w:rsid w:val="00E06DEB"/>
    <w:rsid w:val="00E07836"/>
    <w:rsid w:val="00E113D0"/>
    <w:rsid w:val="00E119F1"/>
    <w:rsid w:val="00E16336"/>
    <w:rsid w:val="00E17975"/>
    <w:rsid w:val="00E207C7"/>
    <w:rsid w:val="00E209C3"/>
    <w:rsid w:val="00E21EE9"/>
    <w:rsid w:val="00E22132"/>
    <w:rsid w:val="00E24959"/>
    <w:rsid w:val="00E2579A"/>
    <w:rsid w:val="00E25F4B"/>
    <w:rsid w:val="00E27FDD"/>
    <w:rsid w:val="00E31848"/>
    <w:rsid w:val="00E3282C"/>
    <w:rsid w:val="00E364B0"/>
    <w:rsid w:val="00E40EF7"/>
    <w:rsid w:val="00E41224"/>
    <w:rsid w:val="00E41733"/>
    <w:rsid w:val="00E44EEB"/>
    <w:rsid w:val="00E45681"/>
    <w:rsid w:val="00E45BFE"/>
    <w:rsid w:val="00E46CE1"/>
    <w:rsid w:val="00E47813"/>
    <w:rsid w:val="00E51E31"/>
    <w:rsid w:val="00E530F7"/>
    <w:rsid w:val="00E55106"/>
    <w:rsid w:val="00E5578F"/>
    <w:rsid w:val="00E57FD3"/>
    <w:rsid w:val="00E62FEF"/>
    <w:rsid w:val="00E631ED"/>
    <w:rsid w:val="00E65C40"/>
    <w:rsid w:val="00E66A30"/>
    <w:rsid w:val="00E706A5"/>
    <w:rsid w:val="00E70FAA"/>
    <w:rsid w:val="00E73BDC"/>
    <w:rsid w:val="00E75CB9"/>
    <w:rsid w:val="00E76EE6"/>
    <w:rsid w:val="00E7706D"/>
    <w:rsid w:val="00E80E0D"/>
    <w:rsid w:val="00E80FB6"/>
    <w:rsid w:val="00E80FD7"/>
    <w:rsid w:val="00E8374B"/>
    <w:rsid w:val="00E846BF"/>
    <w:rsid w:val="00E85CC0"/>
    <w:rsid w:val="00E87588"/>
    <w:rsid w:val="00E90A6F"/>
    <w:rsid w:val="00E918A9"/>
    <w:rsid w:val="00E91EAC"/>
    <w:rsid w:val="00E9341F"/>
    <w:rsid w:val="00E93746"/>
    <w:rsid w:val="00E937EC"/>
    <w:rsid w:val="00E95988"/>
    <w:rsid w:val="00EA0CCE"/>
    <w:rsid w:val="00EA3826"/>
    <w:rsid w:val="00EA5B3F"/>
    <w:rsid w:val="00EA6717"/>
    <w:rsid w:val="00EA701F"/>
    <w:rsid w:val="00EA7525"/>
    <w:rsid w:val="00EB4865"/>
    <w:rsid w:val="00EB5103"/>
    <w:rsid w:val="00EB5389"/>
    <w:rsid w:val="00EB573E"/>
    <w:rsid w:val="00EB5F39"/>
    <w:rsid w:val="00EB611D"/>
    <w:rsid w:val="00EB62C1"/>
    <w:rsid w:val="00EB6B06"/>
    <w:rsid w:val="00EC0CC7"/>
    <w:rsid w:val="00EC147C"/>
    <w:rsid w:val="00EC1F79"/>
    <w:rsid w:val="00EC3BD9"/>
    <w:rsid w:val="00EC6458"/>
    <w:rsid w:val="00EC7C9B"/>
    <w:rsid w:val="00ED5142"/>
    <w:rsid w:val="00ED59CB"/>
    <w:rsid w:val="00ED7973"/>
    <w:rsid w:val="00EE1C03"/>
    <w:rsid w:val="00EE2CD8"/>
    <w:rsid w:val="00EE57D4"/>
    <w:rsid w:val="00EE5D89"/>
    <w:rsid w:val="00EF07D6"/>
    <w:rsid w:val="00EF3D28"/>
    <w:rsid w:val="00EF655B"/>
    <w:rsid w:val="00EF69C0"/>
    <w:rsid w:val="00EF7F3F"/>
    <w:rsid w:val="00F03258"/>
    <w:rsid w:val="00F03C1E"/>
    <w:rsid w:val="00F04A80"/>
    <w:rsid w:val="00F0526C"/>
    <w:rsid w:val="00F075A6"/>
    <w:rsid w:val="00F10CC4"/>
    <w:rsid w:val="00F1153E"/>
    <w:rsid w:val="00F11DF4"/>
    <w:rsid w:val="00F132F4"/>
    <w:rsid w:val="00F14DC0"/>
    <w:rsid w:val="00F1668C"/>
    <w:rsid w:val="00F16A33"/>
    <w:rsid w:val="00F17451"/>
    <w:rsid w:val="00F17742"/>
    <w:rsid w:val="00F17F18"/>
    <w:rsid w:val="00F21E23"/>
    <w:rsid w:val="00F247C8"/>
    <w:rsid w:val="00F26577"/>
    <w:rsid w:val="00F270B6"/>
    <w:rsid w:val="00F30453"/>
    <w:rsid w:val="00F305C8"/>
    <w:rsid w:val="00F317DE"/>
    <w:rsid w:val="00F34F6F"/>
    <w:rsid w:val="00F35731"/>
    <w:rsid w:val="00F35A45"/>
    <w:rsid w:val="00F3671F"/>
    <w:rsid w:val="00F37456"/>
    <w:rsid w:val="00F37B47"/>
    <w:rsid w:val="00F37D1B"/>
    <w:rsid w:val="00F43FBF"/>
    <w:rsid w:val="00F44275"/>
    <w:rsid w:val="00F44700"/>
    <w:rsid w:val="00F44921"/>
    <w:rsid w:val="00F44FFB"/>
    <w:rsid w:val="00F460C7"/>
    <w:rsid w:val="00F465A3"/>
    <w:rsid w:val="00F47DD4"/>
    <w:rsid w:val="00F51F86"/>
    <w:rsid w:val="00F52125"/>
    <w:rsid w:val="00F52FD4"/>
    <w:rsid w:val="00F530FF"/>
    <w:rsid w:val="00F55D5D"/>
    <w:rsid w:val="00F5610B"/>
    <w:rsid w:val="00F609E6"/>
    <w:rsid w:val="00F61D15"/>
    <w:rsid w:val="00F62FCF"/>
    <w:rsid w:val="00F64FCF"/>
    <w:rsid w:val="00F67B78"/>
    <w:rsid w:val="00F71136"/>
    <w:rsid w:val="00F76776"/>
    <w:rsid w:val="00F76C21"/>
    <w:rsid w:val="00F804F4"/>
    <w:rsid w:val="00F80FB8"/>
    <w:rsid w:val="00F84991"/>
    <w:rsid w:val="00F86B34"/>
    <w:rsid w:val="00F87D8B"/>
    <w:rsid w:val="00F916B0"/>
    <w:rsid w:val="00F92336"/>
    <w:rsid w:val="00F92A61"/>
    <w:rsid w:val="00F942B9"/>
    <w:rsid w:val="00F94C27"/>
    <w:rsid w:val="00F96BF4"/>
    <w:rsid w:val="00FA0542"/>
    <w:rsid w:val="00FA083F"/>
    <w:rsid w:val="00FA1810"/>
    <w:rsid w:val="00FA3E3B"/>
    <w:rsid w:val="00FA5119"/>
    <w:rsid w:val="00FA5C68"/>
    <w:rsid w:val="00FB0677"/>
    <w:rsid w:val="00FB0EC5"/>
    <w:rsid w:val="00FB0F58"/>
    <w:rsid w:val="00FB15E5"/>
    <w:rsid w:val="00FB22CC"/>
    <w:rsid w:val="00FB2ABD"/>
    <w:rsid w:val="00FB4A51"/>
    <w:rsid w:val="00FB4C14"/>
    <w:rsid w:val="00FB6B54"/>
    <w:rsid w:val="00FB6D03"/>
    <w:rsid w:val="00FC1168"/>
    <w:rsid w:val="00FC1929"/>
    <w:rsid w:val="00FC24BF"/>
    <w:rsid w:val="00FC25D4"/>
    <w:rsid w:val="00FC7F67"/>
    <w:rsid w:val="00FD3C27"/>
    <w:rsid w:val="00FD5995"/>
    <w:rsid w:val="00FE01B4"/>
    <w:rsid w:val="00FE0F13"/>
    <w:rsid w:val="00FE40ED"/>
    <w:rsid w:val="00FE4979"/>
    <w:rsid w:val="00FE7666"/>
    <w:rsid w:val="00FF430F"/>
    <w:rsid w:val="00FF4AC4"/>
    <w:rsid w:val="00FF51C8"/>
    <w:rsid w:val="00FF53BD"/>
    <w:rsid w:val="00FF5969"/>
    <w:rsid w:val="00FF73C6"/>
    <w:rsid w:val="00FF76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1396F02"/>
  <w15:chartTrackingRefBased/>
  <w15:docId w15:val="{4C6D8E2C-CBA1-44F9-A7FF-398F34AB4B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3EEC"/>
    <w:pPr>
      <w:spacing w:line="360" w:lineRule="auto"/>
      <w:jc w:val="center"/>
      <w:outlineLvl w:val="0"/>
    </w:pPr>
    <w:rPr>
      <w:noProof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663B"/>
    <w:pPr>
      <w:spacing w:line="480" w:lineRule="auto"/>
      <w:ind w:left="426"/>
      <w:jc w:val="both"/>
      <w:outlineLvl w:val="1"/>
    </w:pPr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3663B"/>
    <w:pPr>
      <w:spacing w:line="480" w:lineRule="auto"/>
      <w:ind w:left="426"/>
      <w:jc w:val="both"/>
      <w:outlineLvl w:val="2"/>
    </w:pPr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1"/>
    <w:qFormat/>
    <w:rsid w:val="00D3481B"/>
    <w:pPr>
      <w:ind w:left="720"/>
      <w:contextualSpacing/>
    </w:pPr>
  </w:style>
  <w:style w:type="table" w:styleId="TableGrid">
    <w:name w:val="Table Grid"/>
    <w:basedOn w:val="TableNormal"/>
    <w:uiPriority w:val="39"/>
    <w:rsid w:val="009402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C3DFF"/>
    <w:rPr>
      <w:color w:val="0563C1" w:themeColor="hyperlink"/>
      <w:u w:val="single"/>
    </w:r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34"/>
    <w:locked/>
    <w:rsid w:val="009C3DFF"/>
    <w:rPr>
      <w:lang w:val="id-ID"/>
    </w:rPr>
  </w:style>
  <w:style w:type="character" w:styleId="UnresolvedMention">
    <w:name w:val="Unresolved Mention"/>
    <w:basedOn w:val="DefaultParagraphFont"/>
    <w:uiPriority w:val="99"/>
    <w:semiHidden/>
    <w:unhideWhenUsed/>
    <w:rsid w:val="00401E19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800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004D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88004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004D"/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A13B7A"/>
    <w:rPr>
      <w:color w:val="808080"/>
    </w:rPr>
  </w:style>
  <w:style w:type="paragraph" w:styleId="Revision">
    <w:name w:val="Revision"/>
    <w:hidden/>
    <w:uiPriority w:val="99"/>
    <w:semiHidden/>
    <w:rsid w:val="00BD552A"/>
    <w:pPr>
      <w:spacing w:after="0" w:line="240" w:lineRule="auto"/>
    </w:pPr>
    <w:rPr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283EEC"/>
    <w:rPr>
      <w:noProof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3663B"/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3663B"/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867242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/>
      <w:bCs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86724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6724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67242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C1E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1E33"/>
    <w:rPr>
      <w:rFonts w:ascii="Segoe UI" w:hAnsi="Segoe UI" w:cs="Segoe UI"/>
      <w:sz w:val="18"/>
      <w:szCs w:val="18"/>
      <w:lang w:val="id-ID"/>
    </w:rPr>
  </w:style>
  <w:style w:type="paragraph" w:customStyle="1" w:styleId="TableParagraph">
    <w:name w:val="Table Paragraph"/>
    <w:basedOn w:val="Normal"/>
    <w:uiPriority w:val="1"/>
    <w:qFormat/>
    <w:rsid w:val="003503DE"/>
    <w:pPr>
      <w:widowControl w:val="0"/>
      <w:autoSpaceDE w:val="0"/>
      <w:autoSpaceDN w:val="0"/>
      <w:spacing w:before="12"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CD081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CD081F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FollowedHyperlink">
    <w:name w:val="FollowedHyperlink"/>
    <w:basedOn w:val="DefaultParagraphFont"/>
    <w:uiPriority w:val="99"/>
    <w:semiHidden/>
    <w:unhideWhenUsed/>
    <w:rsid w:val="00FF53BD"/>
    <w:rPr>
      <w:color w:val="954F72"/>
      <w:u w:val="single"/>
    </w:rPr>
  </w:style>
  <w:style w:type="paragraph" w:customStyle="1" w:styleId="msonormal0">
    <w:name w:val="msonormal"/>
    <w:basedOn w:val="Normal"/>
    <w:rsid w:val="00FF53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2">
    <w:name w:val="xl72"/>
    <w:basedOn w:val="Normal"/>
    <w:rsid w:val="00FF53BD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3">
    <w:name w:val="xl73"/>
    <w:basedOn w:val="Normal"/>
    <w:rsid w:val="00FF53BD"/>
    <w:pPr>
      <w:shd w:val="clear" w:color="000000" w:fill="BDD7EE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4">
    <w:name w:val="xl74"/>
    <w:basedOn w:val="Normal"/>
    <w:rsid w:val="00FF53BD"/>
    <w:pPr>
      <w:pBdr>
        <w:top w:val="single" w:sz="8" w:space="0" w:color="CCCCCC"/>
        <w:left w:val="single" w:sz="8" w:space="0" w:color="CCCCCC"/>
        <w:bottom w:val="single" w:sz="8" w:space="0" w:color="CCCCCC"/>
        <w:right w:val="single" w:sz="8" w:space="0" w:color="CCCCCC"/>
      </w:pBdr>
      <w:shd w:val="clear" w:color="000000" w:fill="BDD7EE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24"/>
      <w:szCs w:val="24"/>
      <w:lang w:val="en-ID" w:eastAsia="en-ID"/>
    </w:rPr>
  </w:style>
  <w:style w:type="paragraph" w:customStyle="1" w:styleId="xl75">
    <w:name w:val="xl75"/>
    <w:basedOn w:val="Normal"/>
    <w:rsid w:val="00FF53BD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6">
    <w:name w:val="xl76"/>
    <w:basedOn w:val="Normal"/>
    <w:rsid w:val="00FF53BD"/>
    <w:pPr>
      <w:shd w:val="clear" w:color="000000" w:fill="BDD7E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5">
    <w:name w:val="xl65"/>
    <w:basedOn w:val="Normal"/>
    <w:rsid w:val="005951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6">
    <w:name w:val="xl66"/>
    <w:basedOn w:val="Normal"/>
    <w:rsid w:val="005951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en-ID" w:eastAsia="en-ID"/>
    </w:rPr>
  </w:style>
  <w:style w:type="paragraph" w:customStyle="1" w:styleId="xl67">
    <w:name w:val="xl67"/>
    <w:basedOn w:val="Normal"/>
    <w:rsid w:val="0059512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8">
    <w:name w:val="xl68"/>
    <w:basedOn w:val="Normal"/>
    <w:rsid w:val="00BA59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sz w:val="20"/>
      <w:szCs w:val="20"/>
      <w:lang w:val="en-ID" w:eastAsia="en-ID"/>
    </w:rPr>
  </w:style>
  <w:style w:type="paragraph" w:customStyle="1" w:styleId="xl69">
    <w:name w:val="xl69"/>
    <w:basedOn w:val="Normal"/>
    <w:rsid w:val="00BA59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0">
    <w:name w:val="xl70"/>
    <w:basedOn w:val="Normal"/>
    <w:rsid w:val="007C75A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</w:pPr>
    <w:rPr>
      <w:rFonts w:ascii="Courier New" w:eastAsia="Times New Roman" w:hAnsi="Courier New" w:cs="Courier New"/>
      <w:sz w:val="18"/>
      <w:szCs w:val="18"/>
      <w:lang w:val="en-ID" w:eastAsia="en-ID"/>
    </w:rPr>
  </w:style>
  <w:style w:type="paragraph" w:customStyle="1" w:styleId="xl71">
    <w:name w:val="xl71"/>
    <w:basedOn w:val="Normal"/>
    <w:rsid w:val="007C75A3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B5CF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B5CF4"/>
    <w:rPr>
      <w:rFonts w:ascii="Courier New" w:eastAsia="Times New Roman" w:hAnsi="Courier New" w:cs="Courier New"/>
      <w:sz w:val="20"/>
      <w:szCs w:val="20"/>
      <w:lang w:eastAsia="en-ID"/>
    </w:rPr>
  </w:style>
  <w:style w:type="character" w:customStyle="1" w:styleId="y2iqfc">
    <w:name w:val="y2iqfc"/>
    <w:basedOn w:val="DefaultParagraphFont"/>
    <w:rsid w:val="002B5C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049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1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06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2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6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8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7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0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4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82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2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96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49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3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5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2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0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6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jp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14.jp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g"/><Relationship Id="rId25" Type="http://schemas.openxmlformats.org/officeDocument/2006/relationships/image" Target="media/image18.jpg"/><Relationship Id="rId2" Type="http://schemas.openxmlformats.org/officeDocument/2006/relationships/numbering" Target="numbering.xml"/><Relationship Id="rId16" Type="http://schemas.openxmlformats.org/officeDocument/2006/relationships/image" Target="media/image9.jpg"/><Relationship Id="rId20" Type="http://schemas.openxmlformats.org/officeDocument/2006/relationships/image" Target="media/image13.jp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jpg"/><Relationship Id="rId5" Type="http://schemas.openxmlformats.org/officeDocument/2006/relationships/webSettings" Target="webSettings.xml"/><Relationship Id="rId15" Type="http://schemas.openxmlformats.org/officeDocument/2006/relationships/image" Target="media/image8.jpg"/><Relationship Id="rId23" Type="http://schemas.openxmlformats.org/officeDocument/2006/relationships/image" Target="media/image16.jpg"/><Relationship Id="rId28" Type="http://schemas.openxmlformats.org/officeDocument/2006/relationships/footer" Target="footer2.xml"/><Relationship Id="rId10" Type="http://schemas.openxmlformats.org/officeDocument/2006/relationships/image" Target="media/image3.png"/><Relationship Id="rId19" Type="http://schemas.openxmlformats.org/officeDocument/2006/relationships/image" Target="media/image12.jp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g"/><Relationship Id="rId22" Type="http://schemas.openxmlformats.org/officeDocument/2006/relationships/image" Target="media/image15.jpg"/><Relationship Id="rId27" Type="http://schemas.openxmlformats.org/officeDocument/2006/relationships/footer" Target="foot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CE8696-ACD1-4E18-BF9B-5E82B029E5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9832</Words>
  <Characters>56047</Characters>
  <Application>Microsoft Office Word</Application>
  <DocSecurity>0</DocSecurity>
  <Lines>467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3</cp:revision>
  <cp:lastPrinted>2023-07-24T20:25:00Z</cp:lastPrinted>
  <dcterms:created xsi:type="dcterms:W3CDTF">2023-08-15T17:13:00Z</dcterms:created>
  <dcterms:modified xsi:type="dcterms:W3CDTF">2023-08-15T1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32783e11-4031-3763-a805-9dddc648c05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